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636F0" w14:textId="3A8DB4AA" w:rsidR="00B472F5" w:rsidRDefault="002300DB" w:rsidP="00EB51A9">
      <w:pPr>
        <w:spacing w:line="360" w:lineRule="auto"/>
        <w:rPr>
          <w:rFonts w:ascii="Arial" w:hAnsi="Arial" w:cs="Arial"/>
        </w:rPr>
      </w:pPr>
      <w:r>
        <w:rPr>
          <w:sz w:val="28"/>
          <w:szCs w:val="28"/>
        </w:rPr>
        <w:t xml:space="preserve">Tumors that respond poorly to bevacizumab therapy show upregulation of angiogenesis genes in glioblastoma. </w:t>
      </w:r>
      <w:r w:rsidR="006763B3" w:rsidRPr="006763B3">
        <w:rPr>
          <w:sz w:val="28"/>
          <w:szCs w:val="28"/>
        </w:rPr>
        <w:t xml:space="preserve"> </w:t>
      </w:r>
    </w:p>
    <w:p w14:paraId="56EC0CE6" w14:textId="77777777" w:rsidR="00722ED3" w:rsidRDefault="00722ED3" w:rsidP="00CA1BFB">
      <w:pPr>
        <w:pStyle w:val="AuthorNames"/>
        <w:spacing w:line="360" w:lineRule="auto"/>
      </w:pPr>
    </w:p>
    <w:p w14:paraId="15166D28" w14:textId="54BC5A69" w:rsidR="00B472F5" w:rsidRPr="007C44EC" w:rsidRDefault="00783B0E" w:rsidP="00CA1BFB">
      <w:pPr>
        <w:pStyle w:val="AuthorNames"/>
        <w:spacing w:line="360" w:lineRule="auto"/>
        <w:rPr>
          <w:b w:val="0"/>
        </w:rPr>
      </w:pPr>
      <w:proofErr w:type="spellStart"/>
      <w:proofErr w:type="gramStart"/>
      <w:r w:rsidRPr="00783B0E">
        <w:rPr>
          <w:b w:val="0"/>
          <w:vertAlign w:val="superscript"/>
        </w:rPr>
        <w:t>a,b</w:t>
      </w:r>
      <w:r w:rsidR="001A08D9" w:rsidRPr="007C44EC">
        <w:rPr>
          <w:b w:val="0"/>
        </w:rPr>
        <w:t>Roshan</w:t>
      </w:r>
      <w:proofErr w:type="spellEnd"/>
      <w:proofErr w:type="gramEnd"/>
      <w:r w:rsidR="001A08D9" w:rsidRPr="007C44EC">
        <w:rPr>
          <w:b w:val="0"/>
        </w:rPr>
        <w:t xml:space="preserve"> Lodha</w:t>
      </w:r>
      <w:r w:rsidR="00067028" w:rsidRPr="007C44EC">
        <w:rPr>
          <w:b w:val="0"/>
        </w:rPr>
        <w:t xml:space="preserve">, </w:t>
      </w:r>
      <w:proofErr w:type="spellStart"/>
      <w:r w:rsidRPr="00783B0E">
        <w:rPr>
          <w:b w:val="0"/>
          <w:vertAlign w:val="superscript"/>
        </w:rPr>
        <w:t>a,b</w:t>
      </w:r>
      <w:r w:rsidR="007C44EC" w:rsidRPr="007C44EC">
        <w:rPr>
          <w:b w:val="0"/>
        </w:rPr>
        <w:t>Graham</w:t>
      </w:r>
      <w:proofErr w:type="spellEnd"/>
      <w:r w:rsidR="007C44EC" w:rsidRPr="007C44EC">
        <w:rPr>
          <w:b w:val="0"/>
        </w:rPr>
        <w:t xml:space="preserve"> Buchan, </w:t>
      </w:r>
      <w:proofErr w:type="spellStart"/>
      <w:r w:rsidRPr="00783B0E">
        <w:rPr>
          <w:b w:val="0"/>
          <w:vertAlign w:val="superscript"/>
        </w:rPr>
        <w:t>b</w:t>
      </w:r>
      <w:r w:rsidR="007C44EC" w:rsidRPr="007C44EC">
        <w:rPr>
          <w:b w:val="0"/>
        </w:rPr>
        <w:t>Gaelle</w:t>
      </w:r>
      <w:proofErr w:type="spellEnd"/>
      <w:r w:rsidR="007C44EC" w:rsidRPr="007C44EC">
        <w:rPr>
          <w:b w:val="0"/>
        </w:rPr>
        <w:t xml:space="preserve"> Muller-</w:t>
      </w:r>
      <w:proofErr w:type="spellStart"/>
      <w:r w:rsidR="007C44EC" w:rsidRPr="007C44EC">
        <w:rPr>
          <w:b w:val="0"/>
        </w:rPr>
        <w:t>Greven</w:t>
      </w:r>
      <w:proofErr w:type="spellEnd"/>
      <w:r w:rsidR="007C44EC" w:rsidRPr="007C44EC">
        <w:rPr>
          <w:b w:val="0"/>
        </w:rPr>
        <w:t xml:space="preserve">, </w:t>
      </w:r>
      <w:proofErr w:type="spellStart"/>
      <w:r w:rsidRPr="00783B0E">
        <w:rPr>
          <w:b w:val="0"/>
          <w:vertAlign w:val="superscript"/>
        </w:rPr>
        <w:t>c</w:t>
      </w:r>
      <w:r w:rsidR="003B4B5C">
        <w:rPr>
          <w:b w:val="0"/>
        </w:rPr>
        <w:t>Kunal</w:t>
      </w:r>
      <w:proofErr w:type="spellEnd"/>
      <w:r w:rsidR="003B4B5C">
        <w:rPr>
          <w:b w:val="0"/>
        </w:rPr>
        <w:t xml:space="preserve"> Desai, </w:t>
      </w:r>
      <w:proofErr w:type="spellStart"/>
      <w:r w:rsidRPr="00783B0E">
        <w:rPr>
          <w:b w:val="0"/>
          <w:vertAlign w:val="superscript"/>
        </w:rPr>
        <w:t>b</w:t>
      </w:r>
      <w:r w:rsidR="003B4B5C">
        <w:rPr>
          <w:b w:val="0"/>
        </w:rPr>
        <w:t>Maha</w:t>
      </w:r>
      <w:proofErr w:type="spellEnd"/>
      <w:r w:rsidR="003B4B5C">
        <w:rPr>
          <w:b w:val="0"/>
        </w:rPr>
        <w:t xml:space="preserve"> </w:t>
      </w:r>
      <w:proofErr w:type="spellStart"/>
      <w:r w:rsidR="003B4B5C">
        <w:rPr>
          <w:b w:val="0"/>
        </w:rPr>
        <w:t>Qadan</w:t>
      </w:r>
      <w:proofErr w:type="spellEnd"/>
      <w:r w:rsidR="003B4B5C">
        <w:rPr>
          <w:b w:val="0"/>
        </w:rPr>
        <w:t xml:space="preserve">, </w:t>
      </w:r>
      <w:proofErr w:type="spellStart"/>
      <w:r>
        <w:rPr>
          <w:b w:val="0"/>
          <w:vertAlign w:val="superscript"/>
        </w:rPr>
        <w:t>d,e</w:t>
      </w:r>
      <w:r w:rsidR="00141870">
        <w:rPr>
          <w:b w:val="0"/>
        </w:rPr>
        <w:t>Jill</w:t>
      </w:r>
      <w:proofErr w:type="spellEnd"/>
      <w:r w:rsidR="00141870">
        <w:rPr>
          <w:b w:val="0"/>
        </w:rPr>
        <w:t xml:space="preserve"> </w:t>
      </w:r>
      <w:proofErr w:type="spellStart"/>
      <w:r w:rsidR="00141870">
        <w:rPr>
          <w:b w:val="0"/>
        </w:rPr>
        <w:t>Barnholtz</w:t>
      </w:r>
      <w:proofErr w:type="spellEnd"/>
      <w:r w:rsidR="00141870">
        <w:rPr>
          <w:b w:val="0"/>
        </w:rPr>
        <w:t>-Sloan,</w:t>
      </w:r>
      <w:r w:rsidR="00CA1BFB">
        <w:rPr>
          <w:b w:val="0"/>
        </w:rPr>
        <w:t xml:space="preserve"> </w:t>
      </w:r>
      <w:proofErr w:type="spellStart"/>
      <w:r w:rsidR="00CA1BFB" w:rsidRPr="00CA1BFB">
        <w:rPr>
          <w:b w:val="0"/>
          <w:vertAlign w:val="superscript"/>
        </w:rPr>
        <w:t>f</w:t>
      </w:r>
      <w:r w:rsidR="00CA1BFB">
        <w:rPr>
          <w:b w:val="0"/>
        </w:rPr>
        <w:t>Paul</w:t>
      </w:r>
      <w:proofErr w:type="spellEnd"/>
      <w:r w:rsidR="00CA1BFB">
        <w:rPr>
          <w:b w:val="0"/>
        </w:rPr>
        <w:t xml:space="preserve"> A. Decker,</w:t>
      </w:r>
      <w:r w:rsidR="00141870">
        <w:rPr>
          <w:b w:val="0"/>
        </w:rPr>
        <w:t xml:space="preserve"> </w:t>
      </w:r>
      <w:proofErr w:type="spellStart"/>
      <w:r w:rsidRPr="00783B0E">
        <w:rPr>
          <w:b w:val="0"/>
          <w:vertAlign w:val="superscript"/>
        </w:rPr>
        <w:t>f</w:t>
      </w:r>
      <w:r w:rsidR="007C44EC" w:rsidRPr="007C44EC">
        <w:rPr>
          <w:b w:val="0"/>
        </w:rPr>
        <w:t>Jann</w:t>
      </w:r>
      <w:proofErr w:type="spellEnd"/>
      <w:r w:rsidR="007C44EC" w:rsidRPr="007C44EC">
        <w:rPr>
          <w:b w:val="0"/>
        </w:rPr>
        <w:t xml:space="preserve"> </w:t>
      </w:r>
      <w:proofErr w:type="spellStart"/>
      <w:r w:rsidR="007C44EC" w:rsidRPr="007C44EC">
        <w:rPr>
          <w:b w:val="0"/>
        </w:rPr>
        <w:t>Sarkaria</w:t>
      </w:r>
      <w:proofErr w:type="spellEnd"/>
      <w:r w:rsidR="007C44EC" w:rsidRPr="007C44EC">
        <w:rPr>
          <w:b w:val="0"/>
        </w:rPr>
        <w:t xml:space="preserve">, and </w:t>
      </w:r>
      <w:proofErr w:type="spellStart"/>
      <w:r w:rsidRPr="00783B0E">
        <w:rPr>
          <w:b w:val="0"/>
          <w:vertAlign w:val="superscript"/>
        </w:rPr>
        <w:t>b</w:t>
      </w:r>
      <w:r>
        <w:rPr>
          <w:b w:val="0"/>
          <w:vertAlign w:val="superscript"/>
        </w:rPr>
        <w:t>,e</w:t>
      </w:r>
      <w:proofErr w:type="spellEnd"/>
      <w:r>
        <w:rPr>
          <w:b w:val="0"/>
          <w:vertAlign w:val="superscript"/>
        </w:rPr>
        <w:t>,*</w:t>
      </w:r>
      <w:proofErr w:type="spellStart"/>
      <w:r w:rsidR="00C229CF" w:rsidRPr="007C44EC">
        <w:rPr>
          <w:b w:val="0"/>
        </w:rPr>
        <w:t>Candece</w:t>
      </w:r>
      <w:proofErr w:type="spellEnd"/>
      <w:r w:rsidR="00C229CF" w:rsidRPr="007C44EC">
        <w:rPr>
          <w:b w:val="0"/>
        </w:rPr>
        <w:t xml:space="preserve"> </w:t>
      </w:r>
      <w:r w:rsidR="00EF3EF7" w:rsidRPr="007C44EC">
        <w:rPr>
          <w:b w:val="0"/>
        </w:rPr>
        <w:t xml:space="preserve">L. </w:t>
      </w:r>
      <w:proofErr w:type="spellStart"/>
      <w:r w:rsidR="00C229CF" w:rsidRPr="007C44EC">
        <w:rPr>
          <w:b w:val="0"/>
        </w:rPr>
        <w:t>Gladson</w:t>
      </w:r>
      <w:proofErr w:type="spellEnd"/>
    </w:p>
    <w:p w14:paraId="7CAE065F" w14:textId="77777777" w:rsidR="00722ED3" w:rsidRPr="007C44EC" w:rsidRDefault="00722ED3" w:rsidP="00CA1BFB">
      <w:pPr>
        <w:pStyle w:val="AuthorAffiliations"/>
        <w:spacing w:line="360" w:lineRule="auto"/>
        <w:rPr>
          <w:sz w:val="24"/>
          <w:szCs w:val="24"/>
        </w:rPr>
      </w:pPr>
    </w:p>
    <w:p w14:paraId="3B37635F" w14:textId="77777777" w:rsidR="00722ED3" w:rsidRDefault="00722ED3" w:rsidP="00CA1BFB">
      <w:pPr>
        <w:pStyle w:val="AuthorAffiliations"/>
        <w:spacing w:line="360" w:lineRule="auto"/>
        <w:rPr>
          <w:sz w:val="24"/>
          <w:szCs w:val="24"/>
        </w:rPr>
      </w:pPr>
    </w:p>
    <w:p w14:paraId="1FA096BE" w14:textId="77777777" w:rsidR="00BA5B46" w:rsidRDefault="00B472F5" w:rsidP="00CA1BFB">
      <w:pPr>
        <w:pStyle w:val="AuthorAffiliations"/>
        <w:spacing w:line="360" w:lineRule="auto"/>
        <w:rPr>
          <w:sz w:val="24"/>
          <w:szCs w:val="24"/>
          <w:vertAlign w:val="baseline"/>
        </w:rPr>
      </w:pPr>
      <w:proofErr w:type="spellStart"/>
      <w:r w:rsidRPr="009C56B7">
        <w:rPr>
          <w:sz w:val="24"/>
          <w:szCs w:val="24"/>
        </w:rPr>
        <w:t>a</w:t>
      </w:r>
      <w:r w:rsidR="00384446">
        <w:rPr>
          <w:sz w:val="24"/>
          <w:szCs w:val="24"/>
          <w:vertAlign w:val="baseline"/>
        </w:rPr>
        <w:t>Cleveland</w:t>
      </w:r>
      <w:proofErr w:type="spellEnd"/>
      <w:r w:rsidR="00384446">
        <w:rPr>
          <w:sz w:val="24"/>
          <w:szCs w:val="24"/>
          <w:vertAlign w:val="baseline"/>
        </w:rPr>
        <w:t xml:space="preserve"> Clinic L</w:t>
      </w:r>
      <w:r w:rsidR="00C229CF" w:rsidRPr="009C56B7">
        <w:rPr>
          <w:sz w:val="24"/>
          <w:szCs w:val="24"/>
          <w:vertAlign w:val="baseline"/>
        </w:rPr>
        <w:t>erner College of Medicine</w:t>
      </w:r>
      <w:r w:rsidR="00384446">
        <w:rPr>
          <w:sz w:val="24"/>
          <w:szCs w:val="24"/>
          <w:vertAlign w:val="baseline"/>
        </w:rPr>
        <w:t xml:space="preserve"> of Case Western Reserve University</w:t>
      </w:r>
    </w:p>
    <w:p w14:paraId="14AA3888" w14:textId="4DE9DBC3" w:rsidR="00171EAF" w:rsidRDefault="00384446" w:rsidP="00CA1BFB">
      <w:pPr>
        <w:pStyle w:val="AuthorAffiliations"/>
        <w:spacing w:line="360" w:lineRule="auto"/>
        <w:rPr>
          <w:sz w:val="24"/>
          <w:szCs w:val="24"/>
          <w:vertAlign w:val="baseline"/>
        </w:rPr>
      </w:pPr>
      <w:proofErr w:type="spellStart"/>
      <w:r w:rsidRPr="00384446">
        <w:rPr>
          <w:sz w:val="24"/>
          <w:szCs w:val="24"/>
        </w:rPr>
        <w:t>b</w:t>
      </w:r>
      <w:r>
        <w:rPr>
          <w:sz w:val="24"/>
          <w:szCs w:val="24"/>
          <w:vertAlign w:val="baseline"/>
        </w:rPr>
        <w:t>Department</w:t>
      </w:r>
      <w:proofErr w:type="spellEnd"/>
      <w:r>
        <w:rPr>
          <w:sz w:val="24"/>
          <w:szCs w:val="24"/>
          <w:vertAlign w:val="baseline"/>
        </w:rPr>
        <w:t xml:space="preserve"> of Cancer Biology</w:t>
      </w:r>
      <w:r w:rsidR="00171EAF">
        <w:rPr>
          <w:sz w:val="24"/>
          <w:szCs w:val="24"/>
          <w:vertAlign w:val="baseline"/>
        </w:rPr>
        <w:t xml:space="preserve">, </w:t>
      </w:r>
      <w:r w:rsidR="00171EAF" w:rsidRPr="009C56B7">
        <w:rPr>
          <w:sz w:val="24"/>
          <w:szCs w:val="24"/>
          <w:vertAlign w:val="baseline"/>
        </w:rPr>
        <w:t>Cleveland Clinic</w:t>
      </w:r>
      <w:r w:rsidR="00783B0E">
        <w:rPr>
          <w:sz w:val="24"/>
          <w:szCs w:val="24"/>
          <w:vertAlign w:val="baseline"/>
        </w:rPr>
        <w:t xml:space="preserve"> </w:t>
      </w:r>
    </w:p>
    <w:p w14:paraId="12BB627E" w14:textId="3EC2ABA2" w:rsidR="00171EAF" w:rsidRDefault="00783B0E" w:rsidP="00CA1BFB">
      <w:pPr>
        <w:pStyle w:val="AuthorAffiliations"/>
        <w:spacing w:line="360" w:lineRule="auto"/>
        <w:rPr>
          <w:sz w:val="24"/>
          <w:szCs w:val="24"/>
          <w:vertAlign w:val="baseline"/>
        </w:rPr>
      </w:pPr>
      <w:proofErr w:type="spellStart"/>
      <w:r w:rsidRPr="00783B0E">
        <w:rPr>
          <w:sz w:val="24"/>
          <w:szCs w:val="24"/>
        </w:rPr>
        <w:t>c</w:t>
      </w:r>
      <w:r w:rsidR="00BA5B46">
        <w:rPr>
          <w:sz w:val="24"/>
          <w:szCs w:val="24"/>
          <w:vertAlign w:val="baseline"/>
        </w:rPr>
        <w:t>Department</w:t>
      </w:r>
      <w:proofErr w:type="spellEnd"/>
      <w:r w:rsidR="00BA5B46">
        <w:rPr>
          <w:sz w:val="24"/>
          <w:szCs w:val="24"/>
          <w:vertAlign w:val="baseline"/>
        </w:rPr>
        <w:t xml:space="preserve"> of </w:t>
      </w:r>
      <w:r>
        <w:rPr>
          <w:sz w:val="24"/>
          <w:szCs w:val="24"/>
          <w:vertAlign w:val="baseline"/>
        </w:rPr>
        <w:t>Medicine</w:t>
      </w:r>
      <w:r w:rsidR="00384446">
        <w:rPr>
          <w:sz w:val="24"/>
          <w:szCs w:val="24"/>
          <w:vertAlign w:val="baseline"/>
        </w:rPr>
        <w:t xml:space="preserve">, </w:t>
      </w:r>
      <w:r w:rsidR="00C229CF" w:rsidRPr="009C56B7">
        <w:rPr>
          <w:sz w:val="24"/>
          <w:szCs w:val="24"/>
          <w:vertAlign w:val="baseline"/>
        </w:rPr>
        <w:t>Cleveland Clinic</w:t>
      </w:r>
    </w:p>
    <w:p w14:paraId="014F774D" w14:textId="10C3D1A4" w:rsidR="00171EAF" w:rsidRDefault="00783B0E" w:rsidP="00CA1BFB">
      <w:pPr>
        <w:pStyle w:val="AuthorAffiliations"/>
        <w:spacing w:line="360" w:lineRule="auto"/>
        <w:rPr>
          <w:sz w:val="24"/>
          <w:szCs w:val="24"/>
          <w:vertAlign w:val="baseline"/>
        </w:rPr>
      </w:pPr>
      <w:proofErr w:type="spellStart"/>
      <w:r>
        <w:rPr>
          <w:sz w:val="24"/>
          <w:szCs w:val="24"/>
        </w:rPr>
        <w:t>d</w:t>
      </w:r>
      <w:r>
        <w:rPr>
          <w:sz w:val="24"/>
          <w:szCs w:val="24"/>
          <w:vertAlign w:val="baseline"/>
        </w:rPr>
        <w:t>Department</w:t>
      </w:r>
      <w:proofErr w:type="spellEnd"/>
      <w:r>
        <w:rPr>
          <w:sz w:val="24"/>
          <w:szCs w:val="24"/>
          <w:vertAlign w:val="baseline"/>
        </w:rPr>
        <w:t xml:space="preserve"> of Medicine, Case Western Reserve University</w:t>
      </w:r>
    </w:p>
    <w:p w14:paraId="0819DB5E" w14:textId="1476ADFD" w:rsidR="00171EAF" w:rsidRDefault="00783B0E" w:rsidP="00CA1BFB">
      <w:pPr>
        <w:pStyle w:val="AuthorAffiliations"/>
        <w:spacing w:line="360" w:lineRule="auto"/>
        <w:rPr>
          <w:sz w:val="24"/>
          <w:szCs w:val="24"/>
          <w:vertAlign w:val="baseline"/>
        </w:rPr>
      </w:pPr>
      <w:proofErr w:type="spellStart"/>
      <w:r>
        <w:rPr>
          <w:sz w:val="24"/>
          <w:szCs w:val="24"/>
        </w:rPr>
        <w:t>e</w:t>
      </w:r>
      <w:r>
        <w:rPr>
          <w:sz w:val="24"/>
          <w:szCs w:val="24"/>
          <w:vertAlign w:val="baseline"/>
        </w:rPr>
        <w:t>Case</w:t>
      </w:r>
      <w:proofErr w:type="spellEnd"/>
      <w:r>
        <w:rPr>
          <w:sz w:val="24"/>
          <w:szCs w:val="24"/>
          <w:vertAlign w:val="baseline"/>
        </w:rPr>
        <w:t xml:space="preserve"> Comprehensive Cancer Center</w:t>
      </w:r>
    </w:p>
    <w:p w14:paraId="4AAC09AB" w14:textId="60A07E4B" w:rsidR="00CC31DC" w:rsidRPr="009C56B7" w:rsidRDefault="00783B0E" w:rsidP="00CA1BFB">
      <w:pPr>
        <w:pStyle w:val="AuthorAffiliations"/>
        <w:spacing w:line="360" w:lineRule="auto"/>
        <w:rPr>
          <w:sz w:val="24"/>
          <w:szCs w:val="24"/>
          <w:vertAlign w:val="baseline"/>
        </w:rPr>
      </w:pPr>
      <w:proofErr w:type="spellStart"/>
      <w:r>
        <w:rPr>
          <w:sz w:val="24"/>
          <w:szCs w:val="24"/>
        </w:rPr>
        <w:t>f</w:t>
      </w:r>
      <w:r>
        <w:rPr>
          <w:sz w:val="24"/>
          <w:szCs w:val="24"/>
          <w:vertAlign w:val="baseline"/>
        </w:rPr>
        <w:t>Department</w:t>
      </w:r>
      <w:proofErr w:type="spellEnd"/>
      <w:r>
        <w:rPr>
          <w:sz w:val="24"/>
          <w:szCs w:val="24"/>
          <w:vertAlign w:val="baseline"/>
        </w:rPr>
        <w:t xml:space="preserve"> of Radiation Oncology, Mayo C</w:t>
      </w:r>
      <w:r w:rsidR="00B53876">
        <w:rPr>
          <w:sz w:val="24"/>
          <w:szCs w:val="24"/>
          <w:vertAlign w:val="baseline"/>
        </w:rPr>
        <w:t>l</w:t>
      </w:r>
      <w:r>
        <w:rPr>
          <w:sz w:val="24"/>
          <w:szCs w:val="24"/>
          <w:vertAlign w:val="baseline"/>
        </w:rPr>
        <w:t>inic</w:t>
      </w:r>
    </w:p>
    <w:p w14:paraId="2265EC07" w14:textId="77777777" w:rsidR="00722ED3" w:rsidRDefault="00722ED3" w:rsidP="00CA1BFB">
      <w:pPr>
        <w:pStyle w:val="Abstract"/>
        <w:spacing w:line="360" w:lineRule="auto"/>
        <w:rPr>
          <w:b/>
          <w:sz w:val="24"/>
          <w:szCs w:val="24"/>
        </w:rPr>
      </w:pPr>
      <w:bookmarkStart w:id="0" w:name="_Hlk21513966"/>
    </w:p>
    <w:p w14:paraId="67687417" w14:textId="77777777" w:rsidR="00384446" w:rsidRDefault="00384446" w:rsidP="00CA1BFB">
      <w:pPr>
        <w:pStyle w:val="CorrespondingAuthorFootnote"/>
        <w:spacing w:line="360" w:lineRule="auto"/>
        <w:rPr>
          <w:b/>
          <w:sz w:val="24"/>
          <w:szCs w:val="24"/>
        </w:rPr>
      </w:pPr>
    </w:p>
    <w:p w14:paraId="2D3A766A" w14:textId="77777777" w:rsidR="00384446" w:rsidRDefault="00384446" w:rsidP="00CA1BFB">
      <w:pPr>
        <w:pStyle w:val="CorrespondingAuthorFootnote"/>
        <w:spacing w:line="360" w:lineRule="auto"/>
        <w:rPr>
          <w:b/>
          <w:sz w:val="24"/>
          <w:szCs w:val="24"/>
        </w:rPr>
      </w:pPr>
    </w:p>
    <w:p w14:paraId="1DF6ECD4" w14:textId="6180B176" w:rsidR="00722ED3" w:rsidRDefault="00722ED3" w:rsidP="00CA1BFB">
      <w:pPr>
        <w:pStyle w:val="CorrespondingAuthorFootnote"/>
        <w:spacing w:line="360" w:lineRule="auto"/>
        <w:rPr>
          <w:rStyle w:val="Hyperlink"/>
          <w:sz w:val="24"/>
          <w:szCs w:val="24"/>
        </w:rPr>
      </w:pPr>
      <w:r w:rsidRPr="009C56B7">
        <w:rPr>
          <w:b/>
          <w:sz w:val="24"/>
          <w:szCs w:val="24"/>
        </w:rPr>
        <w:t xml:space="preserve">*Corresponding Author:  </w:t>
      </w:r>
      <w:r w:rsidR="00EF3EF7" w:rsidRPr="00EF3EF7">
        <w:rPr>
          <w:sz w:val="24"/>
          <w:szCs w:val="24"/>
        </w:rPr>
        <w:t>Dr.</w:t>
      </w:r>
      <w:r w:rsidR="00EF3EF7">
        <w:rPr>
          <w:b/>
          <w:sz w:val="24"/>
          <w:szCs w:val="24"/>
        </w:rPr>
        <w:t xml:space="preserve"> </w:t>
      </w:r>
      <w:proofErr w:type="spellStart"/>
      <w:r w:rsidRPr="009C56B7">
        <w:rPr>
          <w:sz w:val="24"/>
          <w:szCs w:val="24"/>
        </w:rPr>
        <w:t>Candece</w:t>
      </w:r>
      <w:proofErr w:type="spellEnd"/>
      <w:r w:rsidRPr="009C56B7">
        <w:rPr>
          <w:sz w:val="24"/>
          <w:szCs w:val="24"/>
        </w:rPr>
        <w:t xml:space="preserve"> </w:t>
      </w:r>
      <w:proofErr w:type="spellStart"/>
      <w:r w:rsidRPr="009C56B7">
        <w:rPr>
          <w:sz w:val="24"/>
          <w:szCs w:val="24"/>
        </w:rPr>
        <w:t>Gladson</w:t>
      </w:r>
      <w:proofErr w:type="spellEnd"/>
      <w:r w:rsidRPr="009C56B7">
        <w:rPr>
          <w:b/>
          <w:sz w:val="24"/>
          <w:szCs w:val="24"/>
        </w:rPr>
        <w:t>,</w:t>
      </w:r>
      <w:r w:rsidRPr="009C56B7">
        <w:rPr>
          <w:sz w:val="24"/>
          <w:szCs w:val="24"/>
        </w:rPr>
        <w:t xml:space="preserve"> </w:t>
      </w:r>
      <w:r w:rsidR="00783B0E">
        <w:rPr>
          <w:sz w:val="24"/>
          <w:szCs w:val="24"/>
        </w:rPr>
        <w:t>Department of Cancer Biology, Cleveland Clinic, 9501 Euclid Avenue, Cleveland, OH 44195; e</w:t>
      </w:r>
      <w:r w:rsidRPr="009C56B7">
        <w:rPr>
          <w:sz w:val="24"/>
          <w:szCs w:val="24"/>
        </w:rPr>
        <w:t xml:space="preserve">-mail: </w:t>
      </w:r>
      <w:hyperlink r:id="rId11" w:history="1">
        <w:r w:rsidRPr="009C56B7">
          <w:rPr>
            <w:rStyle w:val="Hyperlink"/>
            <w:sz w:val="24"/>
            <w:szCs w:val="24"/>
          </w:rPr>
          <w:t>gladsoc@ccf.org</w:t>
        </w:r>
      </w:hyperlink>
    </w:p>
    <w:p w14:paraId="7E0C9FB7" w14:textId="77777777" w:rsidR="00783B0E" w:rsidRPr="009C56B7" w:rsidRDefault="00783B0E" w:rsidP="00CA1BFB">
      <w:pPr>
        <w:pStyle w:val="CorrespondingAuthorFootnote"/>
        <w:spacing w:line="360" w:lineRule="auto"/>
        <w:rPr>
          <w:sz w:val="24"/>
          <w:szCs w:val="24"/>
        </w:rPr>
      </w:pPr>
    </w:p>
    <w:p w14:paraId="113280EC" w14:textId="77777777" w:rsidR="00384446" w:rsidRDefault="00384446" w:rsidP="00CA1BFB">
      <w:pPr>
        <w:pStyle w:val="Keywords"/>
        <w:spacing w:line="360" w:lineRule="auto"/>
        <w:rPr>
          <w:b/>
          <w:sz w:val="24"/>
          <w:szCs w:val="24"/>
        </w:rPr>
      </w:pPr>
    </w:p>
    <w:p w14:paraId="5988927C" w14:textId="6DADE30E" w:rsidR="00384446" w:rsidRPr="00384446" w:rsidRDefault="00384446" w:rsidP="00CA1BFB">
      <w:pPr>
        <w:pStyle w:val="Keywords"/>
        <w:spacing w:line="360" w:lineRule="auto"/>
        <w:rPr>
          <w:sz w:val="24"/>
          <w:szCs w:val="24"/>
        </w:rPr>
      </w:pPr>
      <w:r>
        <w:rPr>
          <w:b/>
          <w:sz w:val="24"/>
          <w:szCs w:val="24"/>
        </w:rPr>
        <w:t xml:space="preserve">Conflict of Interest:  </w:t>
      </w:r>
      <w:r w:rsidRPr="00384446">
        <w:rPr>
          <w:sz w:val="24"/>
          <w:szCs w:val="24"/>
        </w:rPr>
        <w:t>The authors have declared there are no conflicts of interest.</w:t>
      </w:r>
    </w:p>
    <w:p w14:paraId="36DD951A" w14:textId="77777777" w:rsidR="00384446" w:rsidRPr="00384446" w:rsidRDefault="00384446" w:rsidP="00CA1BFB">
      <w:pPr>
        <w:pStyle w:val="Keywords"/>
        <w:spacing w:line="360" w:lineRule="auto"/>
        <w:rPr>
          <w:sz w:val="24"/>
          <w:szCs w:val="24"/>
        </w:rPr>
      </w:pPr>
    </w:p>
    <w:p w14:paraId="367DBFC4" w14:textId="0A99592F" w:rsidR="00384446" w:rsidRPr="009C56B7" w:rsidRDefault="00384446" w:rsidP="00CA1BFB">
      <w:pPr>
        <w:pStyle w:val="Keywords"/>
        <w:spacing w:line="360" w:lineRule="auto"/>
        <w:rPr>
          <w:sz w:val="24"/>
          <w:szCs w:val="24"/>
        </w:rPr>
      </w:pPr>
      <w:r w:rsidRPr="009C56B7">
        <w:rPr>
          <w:b/>
          <w:sz w:val="24"/>
          <w:szCs w:val="24"/>
        </w:rPr>
        <w:t>Keywords</w:t>
      </w:r>
      <w:r w:rsidRPr="009C56B7">
        <w:rPr>
          <w:sz w:val="24"/>
          <w:szCs w:val="24"/>
        </w:rPr>
        <w:t xml:space="preserve">: bevacizumab, </w:t>
      </w:r>
      <w:r w:rsidR="00B1577D" w:rsidRPr="00B1577D">
        <w:rPr>
          <w:i/>
          <w:sz w:val="24"/>
          <w:szCs w:val="24"/>
        </w:rPr>
        <w:t>RAMP3</w:t>
      </w:r>
      <w:r w:rsidR="00B1577D">
        <w:rPr>
          <w:sz w:val="24"/>
          <w:szCs w:val="24"/>
        </w:rPr>
        <w:t xml:space="preserve">, </w:t>
      </w:r>
      <w:r w:rsidR="00442E83">
        <w:rPr>
          <w:sz w:val="24"/>
          <w:szCs w:val="24"/>
        </w:rPr>
        <w:t xml:space="preserve">adrenomedullin, </w:t>
      </w:r>
      <w:r w:rsidRPr="009C56B7">
        <w:rPr>
          <w:i/>
          <w:iCs/>
          <w:sz w:val="24"/>
          <w:szCs w:val="24"/>
        </w:rPr>
        <w:t>CHRNA7</w:t>
      </w:r>
      <w:r w:rsidRPr="009C56B7">
        <w:rPr>
          <w:sz w:val="24"/>
          <w:szCs w:val="24"/>
        </w:rPr>
        <w:t xml:space="preserve">, </w:t>
      </w:r>
      <w:r w:rsidR="006763B3">
        <w:rPr>
          <w:sz w:val="24"/>
          <w:szCs w:val="24"/>
        </w:rPr>
        <w:t xml:space="preserve">α7-nAChR, </w:t>
      </w:r>
      <w:r w:rsidRPr="009C56B7">
        <w:rPr>
          <w:i/>
          <w:iCs/>
          <w:sz w:val="24"/>
          <w:szCs w:val="24"/>
        </w:rPr>
        <w:t>EGR1</w:t>
      </w:r>
      <w:r w:rsidRPr="009C56B7">
        <w:rPr>
          <w:sz w:val="24"/>
          <w:szCs w:val="24"/>
        </w:rPr>
        <w:t>,</w:t>
      </w:r>
      <w:r w:rsidR="00B1577D">
        <w:rPr>
          <w:sz w:val="24"/>
          <w:szCs w:val="24"/>
        </w:rPr>
        <w:t xml:space="preserve"> </w:t>
      </w:r>
      <w:r w:rsidRPr="009C56B7">
        <w:rPr>
          <w:sz w:val="24"/>
          <w:szCs w:val="24"/>
        </w:rPr>
        <w:t xml:space="preserve">glioblastoma, angiogenesis </w:t>
      </w:r>
    </w:p>
    <w:p w14:paraId="24E83E62" w14:textId="03A41DDD" w:rsidR="00722ED3" w:rsidRPr="009C56B7" w:rsidRDefault="00722ED3" w:rsidP="00CA1BFB">
      <w:pPr>
        <w:spacing w:line="360" w:lineRule="auto"/>
        <w:rPr>
          <w:b/>
          <w:bCs/>
          <w:iCs/>
        </w:rPr>
      </w:pPr>
      <w:r w:rsidRPr="009C56B7">
        <w:br w:type="page"/>
      </w:r>
    </w:p>
    <w:p w14:paraId="2FB73B6E" w14:textId="2ECC5DDF" w:rsidR="00426281" w:rsidRPr="009C56B7" w:rsidRDefault="00DC349A" w:rsidP="00691328">
      <w:pPr>
        <w:pStyle w:val="Abstract"/>
        <w:spacing w:line="276" w:lineRule="auto"/>
        <w:rPr>
          <w:sz w:val="24"/>
          <w:szCs w:val="24"/>
        </w:rPr>
      </w:pPr>
      <w:r w:rsidRPr="009C56B7">
        <w:rPr>
          <w:b/>
          <w:sz w:val="24"/>
          <w:szCs w:val="24"/>
        </w:rPr>
        <w:lastRenderedPageBreak/>
        <w:t>Abstract</w:t>
      </w:r>
      <w:bookmarkEnd w:id="0"/>
    </w:p>
    <w:p w14:paraId="4DA49D7B" w14:textId="2FB76700" w:rsidR="00691328" w:rsidRPr="000A61A8" w:rsidRDefault="005A79FF" w:rsidP="000A61A8">
      <w:pPr>
        <w:pStyle w:val="Abstract"/>
        <w:spacing w:line="360" w:lineRule="auto"/>
        <w:rPr>
          <w:sz w:val="24"/>
          <w:szCs w:val="24"/>
        </w:rPr>
      </w:pPr>
      <w:r w:rsidRPr="005A79FF">
        <w:rPr>
          <w:sz w:val="24"/>
          <w:szCs w:val="24"/>
        </w:rPr>
        <w:t>Glioblastoma (GBM) is the most common primary brain tumor in adults with a 15-month median survival, despite surgical-resection and radio-chemotherapy, and a recurrence rate of 90%. Despite improving survival in only a small percentage of patients, the common treatment for recurrent-GBM includes bevacizumab, a monoclonal antibody toward vascular endothelial growth factor-A, as it reduces brain edema and improves quality of life. To find predictors of poor response to bevacizumab, we performed RNA-sequencing on multiple GBM patient-derived xenograft (PDX) tumors after orthotopic propagation in athymic nude mice. The study was repeated, and once PDX-tumors were established, mice were treated with bevacizumab or vehicle until euthanasia. PDX-tumors were grouped based on their survival. Bioinformatic analysis of RNA-sequencing data from tumors in untreated mice demonstrated differential gene expression poor responders (decreased survival) relative to good-responders along with upregulation of an angiogenesis gene set. Within this gene set, multiple genes known to be regulated by the early growth response 1 (EGR1) transcription factor were identified; two were selected for further study based on their role in promoting cancer cell migration and proliferation, RAMP3 (accessory-receptor for adrenomedullin) and CHRNA7 (cholinergic-receptor-nicotinic-α7-subunit, or α7-nAChR). Immunostaining/multiplex staining validated the increased expression of EGR1</w:t>
      </w:r>
      <w:r>
        <w:rPr>
          <w:sz w:val="24"/>
          <w:szCs w:val="24"/>
        </w:rPr>
        <w:t xml:space="preserve">, RAMP3, and </w:t>
      </w:r>
      <w:r w:rsidRPr="005A79FF">
        <w:rPr>
          <w:sz w:val="24"/>
          <w:szCs w:val="24"/>
        </w:rPr>
        <w:t>α7-nAChR in tumor cells from poor-responder tumors. Data mining revealed a shorter patient survival in GBM with upregulated EGR1 or CHRNA7 mRNA. In summary, PDX-tumors with upregulated expression of an angiogenesis gene set demonstrated a poor response to bevacizumab; upregulation of these genes could potentially be used to predict bevacizumab response.</w:t>
      </w:r>
      <w:r w:rsidR="00691328" w:rsidRPr="009C56B7">
        <w:br w:type="page"/>
      </w:r>
    </w:p>
    <w:p w14:paraId="675EC88D" w14:textId="54F81E06" w:rsidR="009C68F6" w:rsidRPr="00CF2315" w:rsidRDefault="00B20918" w:rsidP="00CF2315">
      <w:pPr>
        <w:pStyle w:val="Heading1"/>
      </w:pPr>
      <w:r w:rsidRPr="00CF2315">
        <w:lastRenderedPageBreak/>
        <w:t>1</w:t>
      </w:r>
      <w:r w:rsidRPr="00CF2315">
        <w:tab/>
      </w:r>
      <w:r w:rsidRPr="00B20918">
        <w:t>Introduction</w:t>
      </w:r>
    </w:p>
    <w:p w14:paraId="54EA2C40" w14:textId="59B0D459" w:rsidR="008548B8" w:rsidRPr="003F7AAC" w:rsidRDefault="003F7AAC" w:rsidP="003F7AAC">
      <w:pPr>
        <w:pStyle w:val="Heading2"/>
        <w:rPr>
          <w:i w:val="0"/>
        </w:rPr>
      </w:pPr>
      <w:r>
        <w:rPr>
          <w:i w:val="0"/>
        </w:rPr>
        <w:tab/>
      </w:r>
      <w:r w:rsidR="00094DDF" w:rsidRPr="00094DDF">
        <w:rPr>
          <w:i w:val="0"/>
        </w:rPr>
        <w:t>Grade IV glioma, or glioblastoma</w:t>
      </w:r>
      <w:r w:rsidR="00384446">
        <w:rPr>
          <w:i w:val="0"/>
        </w:rPr>
        <w:t xml:space="preserve"> (GBM)</w:t>
      </w:r>
      <w:r w:rsidR="00094DDF" w:rsidRPr="00094DDF">
        <w:rPr>
          <w:i w:val="0"/>
        </w:rPr>
        <w:t xml:space="preserve">, is the most common primary brain tumor </w:t>
      </w:r>
      <w:r w:rsidR="007E5C6A">
        <w:rPr>
          <w:i w:val="0"/>
        </w:rPr>
        <w:t>in adults with a median overall-</w:t>
      </w:r>
      <w:r w:rsidR="00094DDF" w:rsidRPr="00094DDF">
        <w:rPr>
          <w:i w:val="0"/>
        </w:rPr>
        <w:t>survival of just 15 months</w:t>
      </w:r>
      <w:r w:rsidR="00094DDF">
        <w:rPr>
          <w:i w:val="0"/>
        </w:rPr>
        <w:fldChar w:fldCharType="begin"/>
      </w:r>
      <w:r w:rsidR="007F73DB">
        <w:rPr>
          <w:i w:val="0"/>
        </w:rPr>
        <w:instrText xml:space="preserve"> ADDIN ZOTERO_ITEM CSL_CITATION {"citationID":"OJUKR82z","properties":{"formattedCitation":"\\super 1\\nosupersub{}","plainCitation":"1","noteIndex":0},"citationItems":[{"id":"3CyRXnji/PI88BxNs","uris":["http://zotero.org/users/8255195/items/YKZ7K8U6"],"itemData":{"id":12,"type":"article-journal","abstract":"Glioblastoma (GBM) or grade IV glioma is the most common primary brain tumor in adults. Standard treatment median overall survival (OS) is only 14–15 months and less than 10% of patients will survive 5 years after diagnosis. There is no standard treatment in recurrent GBM and OS ranges from 3 to 9 months. GBM is 1 of the most vascularized human tumors and GBM cells produce vascular endothelial growth factor (VEGF). Bevacizumab, a humanized monoclonal antibody against VEGF, has demonstrated activity in vitro and in phase II trials in relapse, as well as in 1 phase III trial as first line therapy. Bevacizumab also improves quality of life for patients suffering GBM. This paper reviews the mechanism of action of bevacizumab, its metabolism and pharmacokinetic profile. It summarizes the clinical studies in recurrent and newly diagnosed GBM, its potential side effects and complications and its place in therapy.","container-title":"Clinical Medicine Insights. Oncology","DOI":"10.4137/CMO.S8503","ISSN":"1179-5549","journalAbbreviation":"Clin Med Insights Oncol","note":"PMID: 23843722\nPMCID: PMC3682734","page":"123-135","source":"PubMed Central","title":"Bevacizumab for the Treatment of Glioblastoma","volume":"7","author":[{"family":"Gil-Gil","given":"Miguel J."},{"family":"Mesia","given":"Carlos"},{"family":"Rey","given":"Montserrat"},{"family":"Bruna","given":"Jordi"}],"issued":{"date-parts":[["2013",6,6]]}}}],"schema":"https://github.com/citation-style-language/schema/raw/master/csl-citation.json"} </w:instrText>
      </w:r>
      <w:r w:rsidR="00094DDF">
        <w:rPr>
          <w:i w:val="0"/>
        </w:rPr>
        <w:fldChar w:fldCharType="separate"/>
      </w:r>
      <w:r w:rsidR="00094DDF" w:rsidRPr="00094DDF">
        <w:rPr>
          <w:vertAlign w:val="superscript"/>
        </w:rPr>
        <w:t>1</w:t>
      </w:r>
      <w:r w:rsidR="00094DDF">
        <w:rPr>
          <w:i w:val="0"/>
        </w:rPr>
        <w:fldChar w:fldCharType="end"/>
      </w:r>
      <w:r w:rsidR="00094DDF" w:rsidRPr="00094DDF">
        <w:rPr>
          <w:i w:val="0"/>
        </w:rPr>
        <w:t xml:space="preserve">. Despite primary treatment consisting of surgical resection followed by radiotherapy and chemotherapy, </w:t>
      </w:r>
      <w:r w:rsidR="00384446">
        <w:rPr>
          <w:i w:val="0"/>
        </w:rPr>
        <w:t>GBM</w:t>
      </w:r>
      <w:r w:rsidR="00094DDF" w:rsidRPr="00094DDF">
        <w:rPr>
          <w:i w:val="0"/>
        </w:rPr>
        <w:t xml:space="preserve"> tumors re</w:t>
      </w:r>
      <w:r w:rsidR="002679A7">
        <w:rPr>
          <w:i w:val="0"/>
        </w:rPr>
        <w:t xml:space="preserve">cur </w:t>
      </w:r>
      <w:r w:rsidR="00094DDF" w:rsidRPr="00094DDF">
        <w:rPr>
          <w:i w:val="0"/>
        </w:rPr>
        <w:t>in over 90% of patients</w:t>
      </w:r>
      <w:r w:rsidR="00094DDF">
        <w:rPr>
          <w:i w:val="0"/>
        </w:rPr>
        <w:fldChar w:fldCharType="begin"/>
      </w:r>
      <w:r w:rsidR="007F73DB">
        <w:rPr>
          <w:i w:val="0"/>
        </w:rPr>
        <w:instrText xml:space="preserve"> ADDIN ZOTERO_ITEM CSL_CITATION {"citationID":"mjHjl6nB","properties":{"formattedCitation":"\\super 2\\nosupersub{}","plainCitation":"2","noteIndex":0},"citationItems":[{"id":"3CyRXnji/oJTwB0Ln","uris":["http://zotero.org/users/8255195/items/YU2NKWAG"],"itemData":{"id":90,"type":"article-journal","abstract":"Newly diagnosed glioblastoma is now commonly treated with surgery, if feasible, or biopsy, followed by radiation plus concomitant and adjuvant temozolomide. The treatment of recurrent glioblastoma continues to be a moving target as new therapeutic principles enrich the standards of care for newly diagnosed disease. We reviewed PubMed and American Society of Clinical Oncology abstracts from January 2006 to January 2012 to identify clinical trials investigating the treatment of recurrent or progressive glioblastoma with nitrosoureas, temozolomide, bevacizumab, and/or combinations of these agents. At recurrence, a minority of patients are eligible for second surgery or reirradiation, based on appropriate patient selection. In temozolomide-pretreated patients, progression-free survival rates at 6 months of 20%-30% may be achieved either with nitrosoureas, temozolomide in various dosing regimens, or bevacizumab. Combination regimens among these agents or with other drugs have not produced evidence for superior activity but commonly produce more toxicity. More research is needed to better define patient profiles that predict benefit from the limited therapeutic options available after the current standard of care has failed.","container-title":"Neuro-Oncology","DOI":"10.1093/neuonc/nos273","ISSN":"1523-5866","issue":"1","journalAbbreviation":"Neuro Oncol","language":"eng","note":"PMID: 23136223\nPMCID: PMC3534423","page":"4-27","source":"PubMed","title":"Standards of care for treatment of recurrent glioblastoma--are we there yet?","volume":"15","author":[{"family":"Weller","given":"Michael"},{"family":"Cloughesy","given":"Timothy"},{"family":"Perry","given":"James R."},{"family":"Wick","given":"Wolfgang"}],"issued":{"date-parts":[["2013",1]]}}}],"schema":"https://github.com/citation-style-language/schema/raw/master/csl-citation.json"} </w:instrText>
      </w:r>
      <w:r w:rsidR="00094DDF">
        <w:rPr>
          <w:i w:val="0"/>
        </w:rPr>
        <w:fldChar w:fldCharType="separate"/>
      </w:r>
      <w:r w:rsidR="00094DDF" w:rsidRPr="00094DDF">
        <w:rPr>
          <w:vertAlign w:val="superscript"/>
        </w:rPr>
        <w:t>2</w:t>
      </w:r>
      <w:r w:rsidR="00094DDF">
        <w:rPr>
          <w:i w:val="0"/>
        </w:rPr>
        <w:fldChar w:fldCharType="end"/>
      </w:r>
      <w:r w:rsidR="00B1577D">
        <w:rPr>
          <w:i w:val="0"/>
        </w:rPr>
        <w:t xml:space="preserve">, </w:t>
      </w:r>
      <w:r w:rsidR="00094DDF" w:rsidRPr="00094DDF">
        <w:rPr>
          <w:i w:val="0"/>
        </w:rPr>
        <w:t>and within 10 weeks on average</w:t>
      </w:r>
      <w:r w:rsidR="00094DDF">
        <w:rPr>
          <w:i w:val="0"/>
        </w:rPr>
        <w:fldChar w:fldCharType="begin"/>
      </w:r>
      <w:r w:rsidR="007F73DB">
        <w:rPr>
          <w:i w:val="0"/>
        </w:rPr>
        <w:instrText xml:space="preserve"> ADDIN ZOTERO_ITEM CSL_CITATION {"citationID":"b7jn4Y25","properties":{"formattedCitation":"\\super 3\\nosupersub{}","plainCitation":"3","noteIndex":0},"citationItems":[{"id":"3CyRXnji/RPWq29SO","uris":["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sidR="00094DDF">
        <w:rPr>
          <w:i w:val="0"/>
        </w:rPr>
        <w:fldChar w:fldCharType="separate"/>
      </w:r>
      <w:r w:rsidR="00094DDF" w:rsidRPr="00094DDF">
        <w:rPr>
          <w:vertAlign w:val="superscript"/>
        </w:rPr>
        <w:t>3</w:t>
      </w:r>
      <w:r w:rsidR="00094DDF">
        <w:rPr>
          <w:i w:val="0"/>
        </w:rPr>
        <w:fldChar w:fldCharType="end"/>
      </w:r>
      <w:r w:rsidR="00094DDF" w:rsidRPr="00094DDF">
        <w:rPr>
          <w:i w:val="0"/>
        </w:rPr>
        <w:t>. There is currently no consensus for second-line therapy at recurrence</w:t>
      </w:r>
      <w:r w:rsidR="00F829A8">
        <w:rPr>
          <w:i w:val="0"/>
        </w:rPr>
        <w:t xml:space="preserve">; </w:t>
      </w:r>
      <w:r w:rsidR="00094DDF" w:rsidRPr="00094DDF">
        <w:rPr>
          <w:i w:val="0"/>
        </w:rPr>
        <w:t xml:space="preserve">available options include new combinations of existing agents, clinical trials of new agents, </w:t>
      </w:r>
      <w:r w:rsidR="00384446">
        <w:rPr>
          <w:i w:val="0"/>
        </w:rPr>
        <w:t>and treatment with</w:t>
      </w:r>
      <w:r w:rsidR="00F829A8">
        <w:rPr>
          <w:i w:val="0"/>
        </w:rPr>
        <w:t xml:space="preserve"> </w:t>
      </w:r>
      <w:r w:rsidR="00384446">
        <w:rPr>
          <w:i w:val="0"/>
        </w:rPr>
        <w:t>a vascular targeting agent</w:t>
      </w:r>
      <w:r w:rsidR="00094DDF" w:rsidRPr="00094DDF">
        <w:rPr>
          <w:i w:val="0"/>
        </w:rPr>
        <w:t>.</w:t>
      </w:r>
    </w:p>
    <w:p w14:paraId="38CCF21C" w14:textId="7D4210DC" w:rsidR="008548B8" w:rsidRPr="003F7AAC" w:rsidRDefault="003F7AAC" w:rsidP="003F7AAC">
      <w:pPr>
        <w:pStyle w:val="Heading2"/>
        <w:rPr>
          <w:i w:val="0"/>
        </w:rPr>
      </w:pPr>
      <w:r>
        <w:rPr>
          <w:i w:val="0"/>
        </w:rPr>
        <w:tab/>
      </w:r>
      <w:r w:rsidR="00384446">
        <w:rPr>
          <w:i w:val="0"/>
        </w:rPr>
        <w:t>GBM</w:t>
      </w:r>
      <w:r w:rsidR="00094DDF" w:rsidRPr="00094DDF">
        <w:rPr>
          <w:i w:val="0"/>
        </w:rPr>
        <w:t xml:space="preserve"> is known to be a highly vascular, proliferative and invasive tumor</w:t>
      </w:r>
      <w:r w:rsidR="00094DDF">
        <w:rPr>
          <w:i w:val="0"/>
        </w:rPr>
        <w:fldChar w:fldCharType="begin"/>
      </w:r>
      <w:r w:rsidR="007F73DB">
        <w:rPr>
          <w:i w:val="0"/>
        </w:rPr>
        <w:instrText xml:space="preserve"> ADDIN ZOTERO_ITEM CSL_CITATION {"citationID":"H0PdPuhp","properties":{"formattedCitation":"\\super 3\\nosupersub{}","plainCitation":"3","noteIndex":0},"citationItems":[{"id":"3CyRXnji/RPWq29SO","uris":["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sidR="00094DDF">
        <w:rPr>
          <w:i w:val="0"/>
        </w:rPr>
        <w:fldChar w:fldCharType="separate"/>
      </w:r>
      <w:r w:rsidR="00094DDF" w:rsidRPr="00094DDF">
        <w:rPr>
          <w:vertAlign w:val="superscript"/>
        </w:rPr>
        <w:t>3</w:t>
      </w:r>
      <w:r w:rsidR="00094DDF">
        <w:rPr>
          <w:i w:val="0"/>
        </w:rPr>
        <w:fldChar w:fldCharType="end"/>
      </w:r>
      <w:r w:rsidR="00830DE4">
        <w:rPr>
          <w:i w:val="0"/>
        </w:rPr>
        <w:t xml:space="preserve">. One </w:t>
      </w:r>
      <w:r w:rsidR="00094DDF" w:rsidRPr="00094DDF">
        <w:rPr>
          <w:i w:val="0"/>
        </w:rPr>
        <w:t xml:space="preserve">option for therapy </w:t>
      </w:r>
      <w:r w:rsidR="00384446">
        <w:rPr>
          <w:i w:val="0"/>
        </w:rPr>
        <w:t xml:space="preserve">of </w:t>
      </w:r>
      <w:r w:rsidR="002679A7">
        <w:rPr>
          <w:i w:val="0"/>
        </w:rPr>
        <w:t xml:space="preserve">recurrent </w:t>
      </w:r>
      <w:r w:rsidR="00384446">
        <w:rPr>
          <w:i w:val="0"/>
        </w:rPr>
        <w:t xml:space="preserve">GBM </w:t>
      </w:r>
      <w:r w:rsidR="00094DDF" w:rsidRPr="00094DDF">
        <w:rPr>
          <w:i w:val="0"/>
        </w:rPr>
        <w:t>is to target angiogenesis, with the goal of reducing nutrient supply to tumor cells</w:t>
      </w:r>
      <w:r w:rsidR="00536E06">
        <w:rPr>
          <w:i w:val="0"/>
        </w:rPr>
        <w:t xml:space="preserve"> to </w:t>
      </w:r>
      <w:r w:rsidR="00384446">
        <w:rPr>
          <w:i w:val="0"/>
        </w:rPr>
        <w:t xml:space="preserve">potentially </w:t>
      </w:r>
      <w:r w:rsidR="00536E06">
        <w:rPr>
          <w:i w:val="0"/>
        </w:rPr>
        <w:t xml:space="preserve">induce </w:t>
      </w:r>
      <w:r w:rsidR="00384446">
        <w:rPr>
          <w:i w:val="0"/>
        </w:rPr>
        <w:t>tumor cell death</w:t>
      </w:r>
      <w:r w:rsidR="00094DDF" w:rsidRPr="00094DDF">
        <w:rPr>
          <w:i w:val="0"/>
        </w:rPr>
        <w:t xml:space="preserve">. Due in part to the highly vascular nature of </w:t>
      </w:r>
      <w:r w:rsidR="00384446">
        <w:rPr>
          <w:i w:val="0"/>
        </w:rPr>
        <w:t>GBM</w:t>
      </w:r>
      <w:r w:rsidR="00094DDF" w:rsidRPr="00094DDF">
        <w:rPr>
          <w:i w:val="0"/>
        </w:rPr>
        <w:t>, the U.S. Food and Drug</w:t>
      </w:r>
      <w:r w:rsidR="002679A7">
        <w:rPr>
          <w:i w:val="0"/>
        </w:rPr>
        <w:t xml:space="preserve"> Administration (FDA) </w:t>
      </w:r>
      <w:r w:rsidR="00094DDF" w:rsidRPr="00094DDF">
        <w:rPr>
          <w:i w:val="0"/>
        </w:rPr>
        <w:t xml:space="preserve">approved </w:t>
      </w:r>
      <w:r w:rsidR="002679A7">
        <w:rPr>
          <w:i w:val="0"/>
        </w:rPr>
        <w:t xml:space="preserve">the </w:t>
      </w:r>
      <w:r w:rsidR="00094DDF" w:rsidRPr="00094DDF">
        <w:rPr>
          <w:i w:val="0"/>
        </w:rPr>
        <w:t xml:space="preserve">single-agent use of </w:t>
      </w:r>
      <w:r w:rsidR="002679A7">
        <w:rPr>
          <w:i w:val="0"/>
        </w:rPr>
        <w:t>the humanized monoclonal antibody</w:t>
      </w:r>
      <w:r w:rsidR="00E17582">
        <w:rPr>
          <w:i w:val="0"/>
        </w:rPr>
        <w:t xml:space="preserve"> to vascular endothelial growth factor-A (VEGF-A)</w:t>
      </w:r>
      <w:r w:rsidR="002679A7">
        <w:rPr>
          <w:i w:val="0"/>
        </w:rPr>
        <w:t xml:space="preserve">, known as </w:t>
      </w:r>
      <w:r w:rsidR="00094DDF" w:rsidRPr="00094DDF">
        <w:rPr>
          <w:i w:val="0"/>
        </w:rPr>
        <w:t>bevacizumab</w:t>
      </w:r>
      <w:r w:rsidR="002679A7">
        <w:rPr>
          <w:i w:val="0"/>
        </w:rPr>
        <w:t>,</w:t>
      </w:r>
      <w:r w:rsidR="00094DDF" w:rsidRPr="00094DDF">
        <w:rPr>
          <w:i w:val="0"/>
        </w:rPr>
        <w:t xml:space="preserve"> as a second-line treatment for recurrent </w:t>
      </w:r>
      <w:r w:rsidR="00384446">
        <w:rPr>
          <w:i w:val="0"/>
        </w:rPr>
        <w:t>GBM</w:t>
      </w:r>
      <w:r w:rsidR="00094DDF">
        <w:rPr>
          <w:i w:val="0"/>
        </w:rPr>
        <w:fldChar w:fldCharType="begin"/>
      </w:r>
      <w:r w:rsidR="007F73DB">
        <w:rPr>
          <w:i w:val="0"/>
        </w:rPr>
        <w:instrText xml:space="preserve"> ADDIN ZOTERO_ITEM CSL_CITATION {"citationID":"rxsUzpCb","properties":{"formattedCitation":"\\super 4\\nosupersub{}","plainCitation":"4","noteIndex":0},"citationItems":[{"id":"3CyRXnji/eQlBO77P","uris":["http://zotero.org/users/8255195/items/QZ7HIQSH"],"itemData":{"id":21,"type":"article-journal","abstract":"On May 5, 2009, the U.S. Food and Drug Administration granted accelerated approval to bevacizumab injection (Avastin; Genentech, Inc., South San Francisco, CA) as a single agent for patients with glioblastoma multiforme (GBM) with progressive disease following prior therapy. The approval was based on durable objective responses (independent radiologic review with stable or decreasing corticosteroid use). Two trials evaluating bevacizumab, 10 mg/kg by i.v. infusion every 2 weeks, were submitted. One trial also randomized patients to bevacizumab plus irinotecan treatment. All patients had received prior surgery, radiotherapy, and temozolomide. Patients with active brain hemorrhage were excluded. One trial enrolled 78 independently confirmed GBM patients. Partial responses were observed in 25.9% (95% confidence interval [CI], 17.0%-36.1%) of the patients. The median response duration was 4.2 months (95% CI, 3.0-5.7 months). The second trial enrolled 56 GBM patients. Partial responses were observed in 19.6% (95% CI, 10.9%-31.3%) of the patients. The median response duration was 3.9 months (95% CI, 2.4-17.4 months). Safety data were provided for the first study. The most frequently reported bevacizumab adverse events of any grade were infection, fatigue, headache, hypertension, epistaxis, and diarrhea. Grade 3-5 bevacizumab-related adverse events included bleeding/hemorrhage, central nervous system (CNS) hemorrhage, hypertension, venous and arterial thromboembolic events, wound-healing complications, proteinuria, gastrointestinal perforation, and reversible posterior leukoencephalopathy. The attribution of certain adverse events (e.g., CNS hemorrhage, wound-healing complications, and thromboembolic events) to either bevacizumab, underlying disease, or both could not be determined because of the single-arm, noncomparative study design.","container-title":"The Oncologist","DOI":"10.1634/theoncologist.2009-0121","ISSN":"1549-490X","issue":"11","journalAbbreviation":"Oncologist","language":"eng","note":"PMID: 19897538","page":"1131-1138","source":"PubMed","title":"FDA drug approval summary: bevacizumab (Avastin) as treatment of recurrent glioblastoma multiforme","title-short":"FDA drug approval summary","volume":"14","author":[{"family":"Cohen","given":"Martin H."},{"family":"Shen","given":"Yuan Li"},{"family":"Keegan","given":"Patricia"},{"family":"Pazdur","given":"Richard"}],"issued":{"date-parts":[["2009",11]]}}}],"schema":"https://github.com/citation-style-language/schema/raw/master/csl-citation.json"} </w:instrText>
      </w:r>
      <w:r w:rsidR="00094DDF">
        <w:rPr>
          <w:i w:val="0"/>
        </w:rPr>
        <w:fldChar w:fldCharType="separate"/>
      </w:r>
      <w:r w:rsidR="00094DDF" w:rsidRPr="00094DDF">
        <w:rPr>
          <w:vertAlign w:val="superscript"/>
        </w:rPr>
        <w:t>4</w:t>
      </w:r>
      <w:r w:rsidR="00094DDF">
        <w:rPr>
          <w:i w:val="0"/>
        </w:rPr>
        <w:fldChar w:fldCharType="end"/>
      </w:r>
      <w:r w:rsidR="00094DDF" w:rsidRPr="00094DDF">
        <w:rPr>
          <w:i w:val="0"/>
        </w:rPr>
        <w:t>. VEGF</w:t>
      </w:r>
      <w:r w:rsidR="00AA5F0C">
        <w:rPr>
          <w:i w:val="0"/>
        </w:rPr>
        <w:t>-A</w:t>
      </w:r>
      <w:r w:rsidR="00094DDF" w:rsidRPr="00094DDF">
        <w:rPr>
          <w:i w:val="0"/>
        </w:rPr>
        <w:t xml:space="preserve"> binds the VEGF receptors (VEGFR1 and 2) and signals for survival, </w:t>
      </w:r>
      <w:r w:rsidR="00200AAC" w:rsidRPr="00094DDF">
        <w:rPr>
          <w:i w:val="0"/>
        </w:rPr>
        <w:t>proliferation,</w:t>
      </w:r>
      <w:r w:rsidR="00094DDF" w:rsidRPr="00094DDF">
        <w:rPr>
          <w:i w:val="0"/>
        </w:rPr>
        <w:t xml:space="preserve"> and migration</w:t>
      </w:r>
      <w:r w:rsidR="00EB7919">
        <w:rPr>
          <w:i w:val="0"/>
        </w:rPr>
        <w:fldChar w:fldCharType="begin"/>
      </w:r>
      <w:r w:rsidR="007F73DB">
        <w:rPr>
          <w:i w:val="0"/>
        </w:rPr>
        <w:instrText xml:space="preserve"> ADDIN ZOTERO_ITEM CSL_CITATION {"citationID":"gsOTpR2r","properties":{"formattedCitation":"\\super 5\\nosupersub{}","plainCitation":"5","noteIndex":0},"citationItems":[{"id":"3CyRXnji/kKBtQUFH","uris":["http://zotero.org/users/8255195/items/REVQZIDH"],"itemData":{"id":838,"type":"article-journal","abstract":"Vascular endothelial growth factor (VEGF) is a highly specific mitogen for vascular endothelial cells. Five VEGF isoforms are generated as a result of alternative splicing from a single VEGF gene. These isoforms differ in their molecular mass and in biological properties such as their ability to bind to cell-surface heparan-sulfate proteoglycans. The expression of VEGF is potentiated in response to hypoxia, by activated oncogenes, and by a variety of cytokines. VEGF induces endothelial cell proliferation, promotes cell migration, and inhibits apoptosis. In vivo VEGF induces angiogenesis as well as permeabilization of blood vessels, and plays a central role in the regulation of vasculogenesis. Deregulated VEGF expression contributes to the development of solid tumors by promoting tumor angiogenesis and to the etiology of several additional diseases that are characterized by abnormal angiogenesis. Consequently, inhibition of VEGF signaling abrogates the development of a wide variety of tumors. The various VEGF forms bind to two tyrosine-kinase receptors, VEGFR-1 (flt-1) and VEGFR-2 (KDR/flk-1), which are expressed almost exclusively in endothelial cells. Endothelial cells express in addition the neuropilin-1 and neuropilin-2 coreceptors, which bind selectively to the 165 amino acid form of VEGF (VEGF165). This review focuses on recent developments that have widened considerably our understanding of the mechanisms that control VEGF production and VEGF signal transduction and on recent studies that have shed light on the mechanisms by which VEGF regulates angiogenesis.","container-title":"FASEB journal: official publication of the Federation of American Societies for Experimental Biology","ISSN":"0892-6638","issue":"1","journalAbbreviation":"FASEB J","language":"eng","note":"PMID: 9872925","page":"9-22","source":"PubMed","title":"Vascular endothelial growth factor (VEGF) and its receptors","volume":"13","author":[{"family":"Neufeld","given":"G."},{"family":"Cohen","given":"T."},{"family":"Gengrinovitch","given":"S."},{"family":"Poltorak","given":"Z."}],"issued":{"date-parts":[["1999",1]]}}}],"schema":"https://github.com/citation-style-language/schema/raw/master/csl-citation.json"} </w:instrText>
      </w:r>
      <w:r w:rsidR="00EB7919">
        <w:rPr>
          <w:i w:val="0"/>
        </w:rPr>
        <w:fldChar w:fldCharType="separate"/>
      </w:r>
      <w:r w:rsidR="00EB7919" w:rsidRPr="00EB7919">
        <w:rPr>
          <w:vertAlign w:val="superscript"/>
        </w:rPr>
        <w:t>5</w:t>
      </w:r>
      <w:r w:rsidR="00EB7919">
        <w:rPr>
          <w:i w:val="0"/>
        </w:rPr>
        <w:fldChar w:fldCharType="end"/>
      </w:r>
      <w:r w:rsidR="00094DDF" w:rsidRPr="00094DDF">
        <w:rPr>
          <w:i w:val="0"/>
        </w:rPr>
        <w:t>. Bevacizumab binds to circulating VEGF</w:t>
      </w:r>
      <w:r w:rsidR="00AA5F0C">
        <w:rPr>
          <w:i w:val="0"/>
        </w:rPr>
        <w:t>-A</w:t>
      </w:r>
      <w:r w:rsidR="00094DDF" w:rsidRPr="00094DDF">
        <w:rPr>
          <w:i w:val="0"/>
        </w:rPr>
        <w:t>, as well as VEGF</w:t>
      </w:r>
      <w:r w:rsidR="00AA5F0C">
        <w:rPr>
          <w:i w:val="0"/>
        </w:rPr>
        <w:t>-A</w:t>
      </w:r>
      <w:r w:rsidR="00094DDF" w:rsidRPr="00094DDF">
        <w:rPr>
          <w:i w:val="0"/>
        </w:rPr>
        <w:t xml:space="preserve"> in the perivascular tumor niche</w:t>
      </w:r>
      <w:r w:rsidR="00094DDF">
        <w:rPr>
          <w:i w:val="0"/>
        </w:rPr>
        <w:fldChar w:fldCharType="begin"/>
      </w:r>
      <w:r w:rsidR="007F73DB">
        <w:rPr>
          <w:i w:val="0"/>
        </w:rPr>
        <w:instrText xml:space="preserve"> ADDIN ZOTERO_ITEM CSL_CITATION {"citationID":"vq0yNVVW","properties":{"formattedCitation":"\\super 6\\nosupersub{}","plainCitation":"6","noteIndex":0},"citationItems":[{"id":"3CyRXnji/U7BxE40s","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094DDF">
        <w:rPr>
          <w:i w:val="0"/>
        </w:rPr>
        <w:fldChar w:fldCharType="separate"/>
      </w:r>
      <w:r w:rsidR="00EB7919" w:rsidRPr="00EB7919">
        <w:rPr>
          <w:vertAlign w:val="superscript"/>
        </w:rPr>
        <w:t>6</w:t>
      </w:r>
      <w:r w:rsidR="00094DDF">
        <w:rPr>
          <w:i w:val="0"/>
        </w:rPr>
        <w:fldChar w:fldCharType="end"/>
      </w:r>
      <w:r w:rsidR="00094DDF" w:rsidRPr="00094DDF">
        <w:rPr>
          <w:i w:val="0"/>
        </w:rPr>
        <w:t>, competitively preventing VEGF</w:t>
      </w:r>
      <w:r w:rsidR="00AA5F0C">
        <w:rPr>
          <w:i w:val="0"/>
        </w:rPr>
        <w:t>-A</w:t>
      </w:r>
      <w:r w:rsidR="00094DDF" w:rsidRPr="00094DDF">
        <w:rPr>
          <w:i w:val="0"/>
        </w:rPr>
        <w:t xml:space="preserve"> binding</w:t>
      </w:r>
      <w:r w:rsidR="00B1577D">
        <w:rPr>
          <w:i w:val="0"/>
        </w:rPr>
        <w:t xml:space="preserve"> and </w:t>
      </w:r>
      <w:r w:rsidR="00094DDF" w:rsidRPr="00094DDF">
        <w:rPr>
          <w:i w:val="0"/>
        </w:rPr>
        <w:t>signaling through its receptor (VEGFR) and thereby dampening angiogenesis and in some instances tumor progression</w:t>
      </w:r>
      <w:r w:rsidR="00094DDF">
        <w:rPr>
          <w:i w:val="0"/>
        </w:rPr>
        <w:fldChar w:fldCharType="begin"/>
      </w:r>
      <w:r w:rsidR="007F73DB">
        <w:rPr>
          <w:i w:val="0"/>
        </w:rPr>
        <w:instrText xml:space="preserve"> ADDIN ZOTERO_ITEM CSL_CITATION {"citationID":"bxwL3HIx","properties":{"formattedCitation":"\\super 7\\nosupersub{}","plainCitation":"7","noteIndex":0},"citationItems":[{"id":"3CyRXnji/JaV7cssn","uris":["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sidR="00094DDF">
        <w:rPr>
          <w:i w:val="0"/>
        </w:rPr>
        <w:fldChar w:fldCharType="separate"/>
      </w:r>
      <w:r w:rsidR="00EB7919" w:rsidRPr="00EB7919">
        <w:rPr>
          <w:vertAlign w:val="superscript"/>
        </w:rPr>
        <w:t>7</w:t>
      </w:r>
      <w:r w:rsidR="00094DDF">
        <w:rPr>
          <w:i w:val="0"/>
        </w:rPr>
        <w:fldChar w:fldCharType="end"/>
      </w:r>
      <w:r w:rsidR="00094DDF" w:rsidRPr="00094DDF">
        <w:rPr>
          <w:i w:val="0"/>
        </w:rPr>
        <w:t>.</w:t>
      </w:r>
      <w:r w:rsidR="00094DDF">
        <w:rPr>
          <w:i w:val="0"/>
        </w:rPr>
        <w:t xml:space="preserve"> </w:t>
      </w:r>
      <w:r w:rsidR="008548B8" w:rsidRPr="00094DDF">
        <w:rPr>
          <w:i w:val="0"/>
        </w:rPr>
        <w:t>Unfortunately, bevacizumab therapy alone improves overall</w:t>
      </w:r>
      <w:r w:rsidR="008548B8">
        <w:rPr>
          <w:i w:val="0"/>
        </w:rPr>
        <w:t>-</w:t>
      </w:r>
      <w:r w:rsidR="008548B8" w:rsidRPr="00094DDF">
        <w:rPr>
          <w:i w:val="0"/>
        </w:rPr>
        <w:t>patient survival in only a small percentage of patients</w:t>
      </w:r>
      <w:r w:rsidR="008548B8">
        <w:rPr>
          <w:i w:val="0"/>
        </w:rPr>
        <w:fldChar w:fldCharType="begin"/>
      </w:r>
      <w:r w:rsidR="007F73DB">
        <w:rPr>
          <w:i w:val="0"/>
        </w:rPr>
        <w:instrText xml:space="preserve"> ADDIN ZOTERO_ITEM CSL_CITATION {"citationID":"T7C3CvIt","properties":{"formattedCitation":"\\super 7\\nosupersub{}","plainCitation":"7","noteIndex":0},"citationItems":[{"id":"3CyRXnji/JaV7cssn","uris":["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sidR="008548B8">
        <w:rPr>
          <w:i w:val="0"/>
        </w:rPr>
        <w:fldChar w:fldCharType="separate"/>
      </w:r>
      <w:r w:rsidR="00EB7919" w:rsidRPr="00EB7919">
        <w:rPr>
          <w:vertAlign w:val="superscript"/>
        </w:rPr>
        <w:t>7</w:t>
      </w:r>
      <w:r w:rsidR="008548B8">
        <w:rPr>
          <w:i w:val="0"/>
        </w:rPr>
        <w:fldChar w:fldCharType="end"/>
      </w:r>
      <w:r w:rsidR="008548B8">
        <w:rPr>
          <w:i w:val="0"/>
        </w:rPr>
        <w:t>.</w:t>
      </w:r>
      <w:r w:rsidR="0068617A">
        <w:rPr>
          <w:i w:val="0"/>
        </w:rPr>
        <w:t xml:space="preserve"> </w:t>
      </w:r>
      <w:r w:rsidR="002E220A">
        <w:rPr>
          <w:i w:val="0"/>
        </w:rPr>
        <w:t>N</w:t>
      </w:r>
      <w:r w:rsidR="002E220A" w:rsidRPr="00094DDF">
        <w:rPr>
          <w:i w:val="0"/>
        </w:rPr>
        <w:t>evertheless</w:t>
      </w:r>
      <w:r w:rsidR="002E220A">
        <w:rPr>
          <w:i w:val="0"/>
        </w:rPr>
        <w:t>,</w:t>
      </w:r>
      <w:r w:rsidR="002E220A" w:rsidRPr="00094DDF">
        <w:rPr>
          <w:i w:val="0"/>
        </w:rPr>
        <w:t xml:space="preserve"> </w:t>
      </w:r>
      <w:r w:rsidR="0035585F">
        <w:rPr>
          <w:i w:val="0"/>
        </w:rPr>
        <w:t>it</w:t>
      </w:r>
      <w:r w:rsidR="008C18A9">
        <w:rPr>
          <w:i w:val="0"/>
        </w:rPr>
        <w:t xml:space="preserve"> </w:t>
      </w:r>
      <w:r w:rsidR="002E220A" w:rsidRPr="00094DDF">
        <w:rPr>
          <w:i w:val="0"/>
        </w:rPr>
        <w:t>is frequently used as a second line therapy as it mitigates brain edema and enhances the quality of life for patients</w:t>
      </w:r>
      <w:r w:rsidR="00EB7919">
        <w:rPr>
          <w:i w:val="0"/>
        </w:rPr>
        <w:fldChar w:fldCharType="begin"/>
      </w:r>
      <w:r w:rsidR="007F73DB">
        <w:rPr>
          <w:i w:val="0"/>
        </w:rPr>
        <w:instrText xml:space="preserve"> ADDIN ZOTERO_ITEM CSL_CITATION {"citationID":"WsJLcasb","properties":{"formattedCitation":"\\super 8\\nosupersub{}","plainCitation":"8","noteIndex":0},"citationItems":[{"id":"3CyRXnji/XDrsZsXZ","uris":["http://zotero.org/users/8255195/items/K3JMMM9Z"],"itemData":{"id":840,"type":"article-journal","container-title":"Chinese Medical Journal","DOI":"10.4103/0366-6999.161403","ISSN":"0366-6999","issue":"15","journalAbbreviation":"Chin Med J (Engl)","note":"PMID: 26228232\nPMCID: PMC4717957","page":"2126-2129","source":"PubMed Central","title":"Relief Effect of Bevacizumab on Severe Edema Induced by Re-irradiation in Brain Tumor Patients","volume":"128","author":[{"family":"Shen","given":"Ge"},{"family":"Wang","given":"Ying-Jie"},{"family":"Guan","given":"Yan-Jun"},{"family":"Dong","given":"Da-Peng"},{"family":"Yang","given":"Gang"},{"family":"Li","given":"Dan"},{"family":"Hao","given":"Rui-Min"},{"family":"Sun","given":"Hui-Ru"},{"family":"Zhou","given":"Ming"},{"family":"Wang","given":"Kun-Peng"},{"family":"Zhou","given":"Shi-Xiang"},{"family":"Wang","given":"Qin-Wen"},{"family":"Wu","given":"Shi-Kai"},{"family":"Zeng","given":"Yan-Jun"}],"issued":{"date-parts":[["2015",8,5]]}}}],"schema":"https://github.com/citation-style-language/schema/raw/master/csl-citation.json"} </w:instrText>
      </w:r>
      <w:r w:rsidR="00EB7919">
        <w:rPr>
          <w:i w:val="0"/>
        </w:rPr>
        <w:fldChar w:fldCharType="separate"/>
      </w:r>
      <w:r w:rsidR="00EB7919" w:rsidRPr="00EB7919">
        <w:rPr>
          <w:vertAlign w:val="superscript"/>
        </w:rPr>
        <w:t>8</w:t>
      </w:r>
      <w:r w:rsidR="00EB7919">
        <w:rPr>
          <w:i w:val="0"/>
        </w:rPr>
        <w:fldChar w:fldCharType="end"/>
      </w:r>
      <w:r w:rsidR="002E220A" w:rsidRPr="00094DDF">
        <w:rPr>
          <w:i w:val="0"/>
        </w:rPr>
        <w:t>.</w:t>
      </w:r>
      <w:r w:rsidR="002E220A">
        <w:rPr>
          <w:i w:val="0"/>
        </w:rPr>
        <w:t xml:space="preserve">  T</w:t>
      </w:r>
      <w:r w:rsidR="002E220A" w:rsidRPr="00094DDF">
        <w:rPr>
          <w:i w:val="0"/>
        </w:rPr>
        <w:t xml:space="preserve">he mechanisms </w:t>
      </w:r>
      <w:r w:rsidR="008C18A9">
        <w:rPr>
          <w:i w:val="0"/>
        </w:rPr>
        <w:t>of</w:t>
      </w:r>
      <w:r w:rsidR="002E220A" w:rsidRPr="00094DDF">
        <w:rPr>
          <w:i w:val="0"/>
        </w:rPr>
        <w:t xml:space="preserve"> resistance to </w:t>
      </w:r>
      <w:r w:rsidR="002E220A">
        <w:rPr>
          <w:i w:val="0"/>
        </w:rPr>
        <w:t xml:space="preserve">bevacizumab </w:t>
      </w:r>
      <w:r w:rsidR="002E220A" w:rsidRPr="00094DDF">
        <w:rPr>
          <w:i w:val="0"/>
        </w:rPr>
        <w:t xml:space="preserve">therapy in </w:t>
      </w:r>
      <w:r w:rsidR="0062349D">
        <w:rPr>
          <w:i w:val="0"/>
        </w:rPr>
        <w:t xml:space="preserve">recurrent </w:t>
      </w:r>
      <w:r w:rsidR="002E220A">
        <w:rPr>
          <w:i w:val="0"/>
        </w:rPr>
        <w:t>GBM</w:t>
      </w:r>
      <w:r w:rsidR="002E220A" w:rsidRPr="00094DDF">
        <w:rPr>
          <w:i w:val="0"/>
        </w:rPr>
        <w:t xml:space="preserve"> are still being identified</w:t>
      </w:r>
      <w:r w:rsidR="002E220A">
        <w:rPr>
          <w:i w:val="0"/>
        </w:rPr>
        <w:t>, but they include upregulation of cMet</w:t>
      </w:r>
      <w:r w:rsidR="00983A5B">
        <w:rPr>
          <w:i w:val="0"/>
        </w:rPr>
        <w:fldChar w:fldCharType="begin"/>
      </w:r>
      <w:r w:rsidR="00983A5B">
        <w:rPr>
          <w:i w:val="0"/>
        </w:rPr>
        <w:instrText xml:space="preserve"> PRINTDATE  \* MERGEFORMAT </w:instrText>
      </w:r>
      <w:r w:rsidR="00983A5B">
        <w:rPr>
          <w:i w:val="0"/>
        </w:rPr>
        <w:fldChar w:fldCharType="separate"/>
      </w:r>
      <w:r w:rsidR="00983A5B" w:rsidRPr="00983A5B">
        <w:rPr>
          <w:vertAlign w:val="superscript"/>
        </w:rPr>
        <w:t>9</w:t>
      </w:r>
      <w:r w:rsidR="00983A5B">
        <w:rPr>
          <w:i w:val="0"/>
        </w:rPr>
        <w:fldChar w:fldCharType="end"/>
      </w:r>
      <w:r w:rsidR="002E220A">
        <w:rPr>
          <w:i w:val="0"/>
        </w:rPr>
        <w:t xml:space="preserve">, upregulation </w:t>
      </w:r>
      <w:r w:rsidR="002E220A">
        <w:rPr>
          <w:i w:val="0"/>
        </w:rPr>
        <w:lastRenderedPageBreak/>
        <w:t>of alternative pro-angiogenic growth factors</w:t>
      </w:r>
      <w:r>
        <w:rPr>
          <w:i w:val="0"/>
        </w:rPr>
        <w:fldChar w:fldCharType="begin"/>
      </w:r>
      <w:r w:rsidR="007F73DB">
        <w:rPr>
          <w:i w:val="0"/>
        </w:rPr>
        <w:instrText xml:space="preserve"> ADDIN ZOTERO_ITEM CSL_CITATION {"citationID":"FYkK3DMe","properties":{"formattedCitation":"\\super 9\\nosupersub{}","plainCitation":"9","noteIndex":0},"citationItems":[{"id":"3CyRXnji/tHm25JPq","uris":["http://zotero.org/users/8255195/items/AMCSDE47"],"itemData":{"id":846,"type":"article-journal","abstract":"Tumor growth and metastasis rely on tumor vascular network for the adequate supply of oxygen and nutrients. Tumor angiogenesis relies on a highly complex program of growth factor signaling, endothelial cell (EC) proliferation, extracellular matrix (ECM) remodeling, and stromal cell interactions. Numerous pro-angiogenic drivers have been identified, the most important of which is the vascular endothelial growth factor (VEGF). The importance of pro-angiogenic inducers in tumor growth, invasion and extravasation make them an excellent therapeutic target in several types of cancers. Hence, the number of anti-angiogenic agents developed for cancer treatment has risen over the past decade, with at least eighty drugs being investigated in preclinical studies and phase I-III clinical trials. To date, the most common approaches to the inhibition of the VEGF axis include the blockade of VEGF receptors (VEGFRs) or ligands by neutralizing antibodies, as well as the inhibition of receptor tyrosine kinase (RTK) enzymes. Despite promising preclinical results, anti-angiogenic monotherapies led only to mild clinical benefits. The minimal benefits could be secondary to primary or acquired resistance, through the activation of alternative mechanisms that sustain tumor vascularization and growth. Mechanisms of resistance are categorized into VEGF-dependent alterations, non-VEGF pathways and stromal cell interactions. Thus, complementary approaches such as the combination of these inhibitors with agents targeting alternative mechanisms of blood vessel formation are urgently needed. This review provides an updated overview on the pathophysiology of angiogenesis during tumor growth. It also sheds light on the different pro-angiogenic and anti-angiogenic agents that have been developed to date. Finally, it highlights the preclinical evidence for mechanisms of angiogenic resistance and suggests novel therapeutic approaches that might be exploited with the ultimate aim of overcoming resistance and improving clinical outcomes for patients with cancer.","container-title":"Frontiers in Oncology","ISSN":"2234-943X","source":"Frontiers","title":"Resistance Mechanisms to Anti-angiogenic Therapies in Cancer","URL":"https://www.frontiersin.org/article/10.3389/fonc.2020.00221","volume":"10","author":[{"family":"Haibe","given":"Yolla"},{"family":"Kreidieh","given":"Malek"},{"family":"El Hajj","given":"Hiba"},{"family":"Khalifeh","given":"Ibrahim"},{"family":"Mukherji","given":"Deborah"},{"family":"Temraz","given":"Sally"},{"family":"Shamseddine","given":"Ali"}],"accessed":{"date-parts":[["2022",3,5]]},"issued":{"date-parts":[["2020"]]}}}],"schema":"https://github.com/citation-style-language/schema/raw/master/csl-citation.json"} </w:instrText>
      </w:r>
      <w:r>
        <w:rPr>
          <w:i w:val="0"/>
        </w:rPr>
        <w:fldChar w:fldCharType="separate"/>
      </w:r>
      <w:r w:rsidRPr="003F7AAC">
        <w:rPr>
          <w:vertAlign w:val="superscript"/>
        </w:rPr>
        <w:t>9</w:t>
      </w:r>
      <w:r>
        <w:rPr>
          <w:i w:val="0"/>
        </w:rPr>
        <w:fldChar w:fldCharType="end"/>
      </w:r>
      <w:r w:rsidR="002E220A">
        <w:rPr>
          <w:i w:val="0"/>
        </w:rPr>
        <w:t>, and growth factor starvation-induced autophagy which provides basic building blocks for cancer cell survival</w:t>
      </w:r>
      <w:r w:rsidR="007F6B71">
        <w:rPr>
          <w:i w:val="0"/>
        </w:rPr>
        <w:fldChar w:fldCharType="begin"/>
      </w:r>
      <w:r w:rsidR="007F73DB">
        <w:rPr>
          <w:i w:val="0"/>
        </w:rPr>
        <w:instrText xml:space="preserve"> ADDIN ZOTERO_ITEM CSL_CITATION {"citationID":"9kKj1RNW","properties":{"formattedCitation":"\\super 6\\nosupersub{}","plainCitation":"6","noteIndex":0},"citationItems":[{"id":"3CyRXnji/U7BxE40s","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7F6B71">
        <w:rPr>
          <w:i w:val="0"/>
        </w:rPr>
        <w:fldChar w:fldCharType="separate"/>
      </w:r>
      <w:r w:rsidR="007F6B71" w:rsidRPr="00EB7919">
        <w:rPr>
          <w:vertAlign w:val="superscript"/>
        </w:rPr>
        <w:t>6</w:t>
      </w:r>
      <w:r w:rsidR="007F6B71">
        <w:rPr>
          <w:i w:val="0"/>
        </w:rPr>
        <w:fldChar w:fldCharType="end"/>
      </w:r>
      <w:r w:rsidR="002E220A">
        <w:rPr>
          <w:i w:val="0"/>
        </w:rPr>
        <w:t xml:space="preserve">. </w:t>
      </w:r>
    </w:p>
    <w:p w14:paraId="5DF76816" w14:textId="53E61912" w:rsidR="00D1460C" w:rsidRPr="007F354D" w:rsidRDefault="003F7AAC" w:rsidP="007F354D">
      <w:pPr>
        <w:pStyle w:val="Heading2"/>
        <w:rPr>
          <w:i w:val="0"/>
        </w:rPr>
      </w:pPr>
      <w:r>
        <w:rPr>
          <w:i w:val="0"/>
        </w:rPr>
        <w:tab/>
      </w:r>
      <w:r w:rsidR="003A5609" w:rsidRPr="00C54DC5">
        <w:rPr>
          <w:i w:val="0"/>
        </w:rPr>
        <w:t xml:space="preserve">Other pro-angiogenic factors, </w:t>
      </w:r>
      <w:r w:rsidR="00AA6202">
        <w:rPr>
          <w:i w:val="0"/>
        </w:rPr>
        <w:t>in addition to</w:t>
      </w:r>
      <w:r w:rsidR="003A5609" w:rsidRPr="00C54DC5">
        <w:rPr>
          <w:i w:val="0"/>
        </w:rPr>
        <w:t xml:space="preserve"> VEGF-A, drive angiogenesis in cancer, including </w:t>
      </w:r>
      <w:r w:rsidR="00A43276">
        <w:rPr>
          <w:i w:val="0"/>
        </w:rPr>
        <w:t xml:space="preserve">adrenomedullin and nicotine in smokers, as well as </w:t>
      </w:r>
      <w:r w:rsidR="003A5609" w:rsidRPr="00C54DC5">
        <w:rPr>
          <w:i w:val="0"/>
        </w:rPr>
        <w:t>basic fibroblast growth factor (</w:t>
      </w:r>
      <w:proofErr w:type="spellStart"/>
      <w:r w:rsidR="003A5609" w:rsidRPr="003F7AAC">
        <w:rPr>
          <w:iCs/>
        </w:rPr>
        <w:t>bFGF</w:t>
      </w:r>
      <w:proofErr w:type="spellEnd"/>
      <w:r w:rsidR="003A5609" w:rsidRPr="00C54DC5">
        <w:rPr>
          <w:i w:val="0"/>
        </w:rPr>
        <w:t>), interleukin-6 (</w:t>
      </w:r>
      <w:r w:rsidR="003A5609" w:rsidRPr="003F7AAC">
        <w:rPr>
          <w:iCs/>
        </w:rPr>
        <w:t>IL-6</w:t>
      </w:r>
      <w:r w:rsidR="003A5609" w:rsidRPr="00C54DC5">
        <w:rPr>
          <w:i w:val="0"/>
        </w:rPr>
        <w:t xml:space="preserve">), </w:t>
      </w:r>
      <w:r w:rsidR="00A43276">
        <w:rPr>
          <w:i w:val="0"/>
        </w:rPr>
        <w:t>and other pro-angiogenic factors</w:t>
      </w:r>
      <w:r>
        <w:rPr>
          <w:i w:val="0"/>
        </w:rPr>
        <w:fldChar w:fldCharType="begin"/>
      </w:r>
      <w:r w:rsidR="007F73DB">
        <w:rPr>
          <w:i w:val="0"/>
        </w:rPr>
        <w:instrText xml:space="preserve"> ADDIN ZOTERO_ITEM CSL_CITATION {"citationID":"ZQ3W4BCv","properties":{"formattedCitation":"\\super 9\\nosupersub{}","plainCitation":"9","noteIndex":0},"citationItems":[{"id":"3CyRXnji/tHm25JPq","uris":["http://zotero.org/users/8255195/items/AMCSDE47"],"itemData":{"id":846,"type":"article-journal","abstract":"Tumor growth and metastasis rely on tumor vascular network for the adequate supply of oxygen and nutrients. Tumor angiogenesis relies on a highly complex program of growth factor signaling, endothelial cell (EC) proliferation, extracellular matrix (ECM) remodeling, and stromal cell interactions. Numerous pro-angiogenic drivers have been identified, the most important of which is the vascular endothelial growth factor (VEGF). The importance of pro-angiogenic inducers in tumor growth, invasion and extravasation make them an excellent therapeutic target in several types of cancers. Hence, the number of anti-angiogenic agents developed for cancer treatment has risen over the past decade, with at least eighty drugs being investigated in preclinical studies and phase I-III clinical trials. To date, the most common approaches to the inhibition of the VEGF axis include the blockade of VEGF receptors (VEGFRs) or ligands by neutralizing antibodies, as well as the inhibition of receptor tyrosine kinase (RTK) enzymes. Despite promising preclinical results, anti-angiogenic monotherapies led only to mild clinical benefits. The minimal benefits could be secondary to primary or acquired resistance, through the activation of alternative mechanisms that sustain tumor vascularization and growth. Mechanisms of resistance are categorized into VEGF-dependent alterations, non-VEGF pathways and stromal cell interactions. Thus, complementary approaches such as the combination of these inhibitors with agents targeting alternative mechanisms of blood vessel formation are urgently needed. This review provides an updated overview on the pathophysiology of angiogenesis during tumor growth. It also sheds light on the different pro-angiogenic and anti-angiogenic agents that have been developed to date. Finally, it highlights the preclinical evidence for mechanisms of angiogenic resistance and suggests novel therapeutic approaches that might be exploited with the ultimate aim of overcoming resistance and improving clinical outcomes for patients with cancer.","container-title":"Frontiers in Oncology","ISSN":"2234-943X","source":"Frontiers","title":"Resistance Mechanisms to Anti-angiogenic Therapies in Cancer","URL":"https://www.frontiersin.org/article/10.3389/fonc.2020.00221","volume":"10","author":[{"family":"Haibe","given":"Yolla"},{"family":"Kreidieh","given":"Malek"},{"family":"El Hajj","given":"Hiba"},{"family":"Khalifeh","given":"Ibrahim"},{"family":"Mukherji","given":"Deborah"},{"family":"Temraz","given":"Sally"},{"family":"Shamseddine","given":"Ali"}],"accessed":{"date-parts":[["2022",3,5]]},"issued":{"date-parts":[["2020"]]}}}],"schema":"https://github.com/citation-style-language/schema/raw/master/csl-citation.json"} </w:instrText>
      </w:r>
      <w:r>
        <w:rPr>
          <w:i w:val="0"/>
        </w:rPr>
        <w:fldChar w:fldCharType="separate"/>
      </w:r>
      <w:r w:rsidRPr="003F7AAC">
        <w:rPr>
          <w:vertAlign w:val="superscript"/>
        </w:rPr>
        <w:t>9</w:t>
      </w:r>
      <w:r>
        <w:rPr>
          <w:i w:val="0"/>
        </w:rPr>
        <w:fldChar w:fldCharType="end"/>
      </w:r>
      <w:r w:rsidR="003A5609" w:rsidRPr="00C54DC5">
        <w:rPr>
          <w:i w:val="0"/>
        </w:rPr>
        <w:t>.</w:t>
      </w:r>
      <w:r w:rsidR="00E17582" w:rsidRPr="00C54DC5">
        <w:rPr>
          <w:i w:val="0"/>
        </w:rPr>
        <w:t xml:space="preserve"> </w:t>
      </w:r>
      <w:r w:rsidR="003A5609" w:rsidRPr="00C54DC5">
        <w:rPr>
          <w:i w:val="0"/>
        </w:rPr>
        <w:t>A</w:t>
      </w:r>
      <w:r w:rsidR="008548B8" w:rsidRPr="00C54DC5">
        <w:rPr>
          <w:i w:val="0"/>
        </w:rPr>
        <w:t>drenomedullin</w:t>
      </w:r>
      <w:r w:rsidR="000459A0">
        <w:rPr>
          <w:i w:val="0"/>
        </w:rPr>
        <w:t xml:space="preserve"> signals through i</w:t>
      </w:r>
      <w:r w:rsidR="008548B8" w:rsidRPr="00C54DC5">
        <w:rPr>
          <w:i w:val="0"/>
        </w:rPr>
        <w:t>ts receptors</w:t>
      </w:r>
      <w:r w:rsidR="008C18A9">
        <w:rPr>
          <w:i w:val="0"/>
        </w:rPr>
        <w:t xml:space="preserve"> that</w:t>
      </w:r>
      <w:r w:rsidR="00F25665">
        <w:rPr>
          <w:i w:val="0"/>
        </w:rPr>
        <w:t xml:space="preserve"> </w:t>
      </w:r>
      <w:r w:rsidR="00AA6202">
        <w:rPr>
          <w:i w:val="0"/>
        </w:rPr>
        <w:t>includ</w:t>
      </w:r>
      <w:r w:rsidR="008C18A9">
        <w:rPr>
          <w:i w:val="0"/>
        </w:rPr>
        <w:t>e</w:t>
      </w:r>
      <w:r w:rsidR="00AA6202">
        <w:rPr>
          <w:i w:val="0"/>
        </w:rPr>
        <w:t xml:space="preserve"> </w:t>
      </w:r>
      <w:r w:rsidR="008548B8" w:rsidRPr="00C54DC5">
        <w:rPr>
          <w:i w:val="0"/>
        </w:rPr>
        <w:t xml:space="preserve">calcitonin </w:t>
      </w:r>
      <w:r w:rsidR="006D298E" w:rsidRPr="00C54DC5">
        <w:rPr>
          <w:i w:val="0"/>
        </w:rPr>
        <w:t xml:space="preserve">receptor-like receptor </w:t>
      </w:r>
      <w:r w:rsidR="001F14D7">
        <w:rPr>
          <w:i w:val="0"/>
        </w:rPr>
        <w:t>(</w:t>
      </w:r>
      <w:r w:rsidR="001F14D7" w:rsidRPr="003F7AAC">
        <w:rPr>
          <w:iCs/>
        </w:rPr>
        <w:t>CALCRL</w:t>
      </w:r>
      <w:r w:rsidR="001F14D7">
        <w:rPr>
          <w:i w:val="0"/>
        </w:rPr>
        <w:t xml:space="preserve">) </w:t>
      </w:r>
      <w:r w:rsidR="006D298E" w:rsidRPr="00C54DC5">
        <w:rPr>
          <w:i w:val="0"/>
        </w:rPr>
        <w:t xml:space="preserve">and </w:t>
      </w:r>
      <w:r w:rsidR="003A5609" w:rsidRPr="00C54DC5">
        <w:rPr>
          <w:i w:val="0"/>
        </w:rPr>
        <w:t xml:space="preserve">the </w:t>
      </w:r>
      <w:r w:rsidR="001F14D7">
        <w:rPr>
          <w:i w:val="0"/>
        </w:rPr>
        <w:t xml:space="preserve">receptor activity modifying proteins </w:t>
      </w:r>
      <w:r w:rsidR="00A15022">
        <w:rPr>
          <w:i w:val="0"/>
        </w:rPr>
        <w:t>–</w:t>
      </w:r>
      <w:r>
        <w:rPr>
          <w:i w:val="0"/>
        </w:rPr>
        <w:t xml:space="preserve"> </w:t>
      </w:r>
      <w:r w:rsidR="006D298E" w:rsidRPr="003F7AAC">
        <w:rPr>
          <w:iCs/>
        </w:rPr>
        <w:t>RAMP</w:t>
      </w:r>
      <w:r w:rsidR="00A15022" w:rsidRPr="003F7AAC">
        <w:rPr>
          <w:iCs/>
        </w:rPr>
        <w:t>1</w:t>
      </w:r>
      <w:r w:rsidR="00A15022">
        <w:rPr>
          <w:i w:val="0"/>
        </w:rPr>
        <w:t>,</w:t>
      </w:r>
      <w:r w:rsidR="003A5609" w:rsidRPr="00C54DC5">
        <w:rPr>
          <w:i w:val="0"/>
        </w:rPr>
        <w:t xml:space="preserve"> </w:t>
      </w:r>
      <w:r w:rsidR="00617AA4" w:rsidRPr="003F7AAC">
        <w:rPr>
          <w:iCs/>
        </w:rPr>
        <w:t>RAMP2</w:t>
      </w:r>
      <w:r w:rsidR="00F25665">
        <w:rPr>
          <w:i w:val="0"/>
        </w:rPr>
        <w:t xml:space="preserve"> or</w:t>
      </w:r>
      <w:r w:rsidR="00A15022">
        <w:rPr>
          <w:i w:val="0"/>
        </w:rPr>
        <w:t xml:space="preserve"> </w:t>
      </w:r>
      <w:r w:rsidR="00A15022" w:rsidRPr="003F7AAC">
        <w:rPr>
          <w:iCs/>
        </w:rPr>
        <w:t>RAMP3</w:t>
      </w:r>
      <w:r w:rsidR="00E17582" w:rsidRPr="00C54DC5">
        <w:rPr>
          <w:i w:val="0"/>
        </w:rPr>
        <w:t xml:space="preserve">, </w:t>
      </w:r>
      <w:r w:rsidR="003A5609" w:rsidRPr="00C54DC5">
        <w:rPr>
          <w:i w:val="0"/>
        </w:rPr>
        <w:t>to promote vascular sprouting, tube formation and vessel maturation</w:t>
      </w:r>
      <w:r w:rsidR="001F14D7">
        <w:rPr>
          <w:i w:val="0"/>
        </w:rPr>
        <w:t xml:space="preserve"> in blood vessel</w:t>
      </w:r>
      <w:r w:rsidR="006C5080">
        <w:rPr>
          <w:i w:val="0"/>
        </w:rPr>
        <w:t>s</w:t>
      </w:r>
      <w:r w:rsidR="006C5080">
        <w:rPr>
          <w:i w:val="0"/>
        </w:rPr>
        <w:fldChar w:fldCharType="begin"/>
      </w:r>
      <w:r w:rsidR="007F73DB">
        <w:rPr>
          <w:i w:val="0"/>
        </w:rPr>
        <w:instrText xml:space="preserve"> ADDIN ZOTERO_ITEM CSL_CITATION {"citationID":"I2NJD6ce","properties":{"formattedCitation":"\\super 10,11\\nosupersub{}","plainCitation":"10,11","noteIndex":0},"citationItems":[{"id":"3CyRXnji/kaeU8owv","uris":["http://zotero.org/users/8255195/items/8TU57RJB"],"itemData":{"id":848,"type":"article-journal","container-title":"Peptides","DOI":"10.1016/S0196-9781(01)00513-7","ISSN":"01969781","issue":"11","journalAbbreviation":"Peptides","language":"en","page":"1693-1711","source":"DOI.org (Crossref)","title":"A review of the biological properties and clinical implications of adrenomedullin and proadrenomedullin N-terminal 20 peptide (PAMP), hypotensive and vasodilating peptides","volume":"22","author":[{"family":"Eto","given":"Tanenao"}],"issued":{"date-parts":[["2001",11]]}}},{"id":"3CyRXnji/9Mss3cmM","uris":["http://zotero.org/users/8255195/items/AI2W9JTL"],"itemData":{"id":849,"type":"article-journal","container-title":"Peptides","DOI":"10.1016/j.peptides.2011.05.022","ISSN":"01969781","issue":"7","journalAbbreviation":"Peptides","language":"en","page":"1540-1550","source":"DOI.org (Crossref)","title":"Shared and separate functions of the RAMP-based adrenomedullin receptors","volume":"32","author":[{"family":"Kuwasako","given":"Kenji"},{"family":"Kitamura","given":"Kazuo"},{"family":"Nagata","given":"Sayaka"},{"family":"Hikosaka","given":"Tomomi"},{"family":"Takei","given":"Yoshio"},{"family":"Kato","given":"Johji"}],"issued":{"date-parts":[["2011",7]]}}}],"schema":"https://github.com/citation-style-language/schema/raw/master/csl-citation.json"} </w:instrText>
      </w:r>
      <w:r w:rsidR="006C5080">
        <w:rPr>
          <w:i w:val="0"/>
        </w:rPr>
        <w:fldChar w:fldCharType="separate"/>
      </w:r>
      <w:r w:rsidR="006C5080" w:rsidRPr="006C5080">
        <w:rPr>
          <w:vertAlign w:val="superscript"/>
        </w:rPr>
        <w:t>10,11</w:t>
      </w:r>
      <w:r w:rsidR="006C5080">
        <w:rPr>
          <w:i w:val="0"/>
        </w:rPr>
        <w:fldChar w:fldCharType="end"/>
      </w:r>
      <w:r w:rsidR="00C54DC5" w:rsidRPr="00C54DC5">
        <w:rPr>
          <w:i w:val="0"/>
        </w:rPr>
        <w:t xml:space="preserve">.  </w:t>
      </w:r>
      <w:r w:rsidR="003A5609" w:rsidRPr="00C54DC5">
        <w:rPr>
          <w:i w:val="0"/>
        </w:rPr>
        <w:t>Supporting the impo</w:t>
      </w:r>
      <w:r w:rsidR="008C18A9">
        <w:rPr>
          <w:i w:val="0"/>
        </w:rPr>
        <w:t xml:space="preserve">rtance of adrenomedullin in </w:t>
      </w:r>
      <w:r w:rsidR="003A5609" w:rsidRPr="00C54DC5">
        <w:rPr>
          <w:i w:val="0"/>
        </w:rPr>
        <w:t>angiogenesis, the adrenomedullin knockout mouse is embryonic leth</w:t>
      </w:r>
      <w:r w:rsidR="00973DCC">
        <w:rPr>
          <w:i w:val="0"/>
        </w:rPr>
        <w:t>al</w:t>
      </w:r>
      <w:r w:rsidR="00F25665">
        <w:rPr>
          <w:i w:val="0"/>
        </w:rPr>
        <w:t xml:space="preserve">, </w:t>
      </w:r>
      <w:r w:rsidR="00C54DC5" w:rsidRPr="00C54DC5">
        <w:rPr>
          <w:i w:val="0"/>
        </w:rPr>
        <w:t>and adrenomed</w:t>
      </w:r>
      <w:r w:rsidR="006A5F40">
        <w:rPr>
          <w:i w:val="0"/>
        </w:rPr>
        <w:t>u</w:t>
      </w:r>
      <w:r w:rsidR="00C54DC5" w:rsidRPr="00C54DC5">
        <w:rPr>
          <w:i w:val="0"/>
        </w:rPr>
        <w:t xml:space="preserve">llin and its receptors have been reported to be upregulated in </w:t>
      </w:r>
      <w:r w:rsidR="00A43276">
        <w:rPr>
          <w:i w:val="0"/>
        </w:rPr>
        <w:t xml:space="preserve">the vasculature of </w:t>
      </w:r>
      <w:r w:rsidR="00E4088F">
        <w:rPr>
          <w:i w:val="0"/>
        </w:rPr>
        <w:t>G</w:t>
      </w:r>
      <w:r w:rsidR="00F25665">
        <w:rPr>
          <w:i w:val="0"/>
        </w:rPr>
        <w:t>BM and other c</w:t>
      </w:r>
      <w:r w:rsidR="00C54DC5" w:rsidRPr="00C54DC5">
        <w:rPr>
          <w:i w:val="0"/>
        </w:rPr>
        <w:t>ancers</w:t>
      </w:r>
      <w:r w:rsidR="00973DCC">
        <w:rPr>
          <w:i w:val="0"/>
        </w:rPr>
        <w:fldChar w:fldCharType="begin"/>
      </w:r>
      <w:r w:rsidR="007F73DB">
        <w:rPr>
          <w:i w:val="0"/>
        </w:rPr>
        <w:instrText xml:space="preserve"> ADDIN ZOTERO_ITEM CSL_CITATION {"citationID":"iwAqMIVU","properties":{"formattedCitation":"\\super 12\\uc0\\u8211{}14\\nosupersub{}","plainCitation":"12–14","noteIndex":0},"citationItems":[{"id":104,"uris":["http://zotero.org/users/8255195/items/2HGGNLDL"],"itemData":{"id":104,"type":"article-journal","abstract":"BACKGROUND: Adrenomedullin (AM) is a vasodilating peptide involved in the regulation of circulatory homeostasis and in the pathophysiology of certain cardiovascular diseases. Levels of AM are markedly increased in the fetoplacental circulation during pregnancy, although its function there remains unknown. To clarify the physiological functions of AM, we chose a gene-targeting strategy in mice.\nMETHODS AND RESULTS: Targeted null mutation of the AM gene is lethal in utero: the mortality rate among AM(-/-) embryos was &gt;80% at E13.5. The most apparent abnormality in surviving AM(-/-) embryos at E13.5 to E14.0 was severe hemorrhage, readily observable under the skin and in visceral organs. Hemorrhage was not detectable at E12.5 to E13.0, although the yolk sac lacked well-developed vessels. Electron microscopic examination showed endothelial cells to be partially detached from the basement structure at E12.5 in vitelline vessels and hepatic capillaries, which allowed efflux of protoerythrocytes through the disrupted barrier. The basement membrane was not clearly recognizable in the aorta and cervical artery, and the endothelial cells stood out from the wall of the lumen, only partially adhering to the basement structure. AM(+/-) mice survived to adulthood but exhibited elevated blood pressures with diminished nitric oxide production.\nCONCLUSIONS: AM is indispensable for the vascular morphogenesis during embryonic development and for postnatal regulation of blood pressure by stimulating nitric oxide production.","container-title":"Circulation","DOI":"10.1161/hc4101.097111","ISSN":"1524-4539","issue":"16","journalAbbreviation":"Circulation","language":"eng","note":"PMID: 11602502","page":"1964-1971","source":"PubMed","title":"Vascular abnormalities and elevated blood pressure in mice lacking adrenomedullin gene","volume":"104","author":[{"family":"Shindo","given":"T."},{"family":"Kurihara","given":"Y."},{"family":"Nishimatsu","given":"H."},{"family":"Moriyama","given":"N."},{"family":"Kakoki","given":"M."},{"family":"Wang","given":"Y."},{"family":"Imai","given":"Y."},{"family":"Ebihara","given":"A."},{"family":"Kuwaki","given":"T."},{"family":"Ju","given":"K. H."},{"family":"Minamino","given":"N."},{"family":"Kangawa","given":"K."},{"family":"Ishikawa","given":"T."},{"family":"Fukuda","given":"M."},{"family":"Akimoto","given":"Y."},{"family":"Kawakami","given":"H."},{"family":"Imai","given":"T."},{"family":"Morita","given":"H."},{"family":"Yazaki","given":"Y."},{"family":"Nagai","given":"R."},{"family":"Hirata","given":"Y."},{"family":"Kurihara","given":"H."}],"issued":{"date-parts":[["2001",10,16]]}}},{"id":107,"uris":["http://zotero.org/users/8255195/items/V3QE2RFQ"],"itemData":{"id":107,"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86,"uris":["http://zotero.org/users/8255195/items/TPY38L9P"],"itemData":{"id":86,"type":"article-journal","abstract":"Adrenomedullin (AM) is a 52 amino acid peptide originally isolated from human pheochromocytoma. It was initially demonstrated to have profound effects in vascular cell biology, since AM protects endothelial cells from apoptosis, promotes angiogenesis and affects vascular tone and permeability. This review article summarizes the literature data concerning the relationship between AM and angiogenesis and describes the relationship between vascular endothelial growth factor, hypoxia and AM and tumor angiogenesis. Finally, the role of AM as a potential target of antiangiogenic therapy is discussed.","container-title":"Peptides","DOI":"10.1016/j.peptides.2005.02.017","ISSN":"0196-9781","issue":"9","journalAbbreviation":"Peptides","language":"eng","note":"PMID: 16112409","page":"1670-1675","source":"PubMed","title":"The role of adrenomedullin in angiogenesis","volume":"26","author":[{"family":"Ribatti","given":"Domenico"},{"family":"Nico","given":"Beatrice"},{"family":"Spinazzi","given":"Raffaella"},{"family":"Vacca","given":"Angelo"},{"family":"Nussdorfer","given":"Gastone G."}],"issued":{"date-parts":[["2005",9]]}}}],"schema":"https://github.com/citation-style-language/schema/raw/master/csl-citation.json"} </w:instrText>
      </w:r>
      <w:r w:rsidR="00973DCC">
        <w:rPr>
          <w:i w:val="0"/>
        </w:rPr>
        <w:fldChar w:fldCharType="separate"/>
      </w:r>
      <w:r w:rsidR="007F354D" w:rsidRPr="007F354D">
        <w:rPr>
          <w:vertAlign w:val="superscript"/>
        </w:rPr>
        <w:t>12–14</w:t>
      </w:r>
      <w:r w:rsidR="00973DCC">
        <w:rPr>
          <w:i w:val="0"/>
        </w:rPr>
        <w:fldChar w:fldCharType="end"/>
      </w:r>
      <w:r w:rsidR="003A5609" w:rsidRPr="00C54DC5">
        <w:rPr>
          <w:i w:val="0"/>
        </w:rPr>
        <w:t xml:space="preserve">. </w:t>
      </w:r>
      <w:r w:rsidR="00F25665">
        <w:rPr>
          <w:i w:val="0"/>
        </w:rPr>
        <w:t xml:space="preserve"> </w:t>
      </w:r>
      <w:r w:rsidR="0035585F">
        <w:rPr>
          <w:i w:val="0"/>
        </w:rPr>
        <w:t xml:space="preserve">Of interest </w:t>
      </w:r>
      <w:r w:rsidR="008C18A9">
        <w:rPr>
          <w:i w:val="0"/>
        </w:rPr>
        <w:t>is the</w:t>
      </w:r>
      <w:r w:rsidR="000459A0">
        <w:rPr>
          <w:i w:val="0"/>
        </w:rPr>
        <w:t xml:space="preserve"> aberrant expression of the adrenomedullin receptors,</w:t>
      </w:r>
      <w:r w:rsidR="00F25665" w:rsidRPr="00F25665">
        <w:rPr>
          <w:i w:val="0"/>
        </w:rPr>
        <w:t xml:space="preserve"> CALCRL and RAMP3, in GBM tumor cells</w:t>
      </w:r>
      <w:r w:rsidR="0035585F">
        <w:rPr>
          <w:i w:val="0"/>
        </w:rPr>
        <w:t>, a</w:t>
      </w:r>
      <w:r w:rsidR="0062349D">
        <w:rPr>
          <w:i w:val="0"/>
        </w:rPr>
        <w:t xml:space="preserve">long with </w:t>
      </w:r>
      <w:r w:rsidR="008C18A9">
        <w:rPr>
          <w:i w:val="0"/>
        </w:rPr>
        <w:t xml:space="preserve">tumor cell </w:t>
      </w:r>
      <w:r w:rsidR="0035585F">
        <w:rPr>
          <w:i w:val="0"/>
        </w:rPr>
        <w:t>expression of adrenomedullin</w:t>
      </w:r>
      <w:r w:rsidR="00973DCC">
        <w:rPr>
          <w:i w:val="0"/>
        </w:rPr>
        <w:fldChar w:fldCharType="begin"/>
      </w:r>
      <w:r w:rsidR="007F73DB">
        <w:rPr>
          <w:i w:val="0"/>
        </w:rPr>
        <w:instrText xml:space="preserve"> ADDIN ZOTERO_ITEM CSL_CITATION {"citationID":"ckk0mBiK","properties":{"formattedCitation":"\\super 13\\nosupersub{}","plainCitation":"13","noteIndex":0},"citationItems":[{"id":107,"uris":["http://zotero.org/users/8255195/items/V3QE2RFQ"],"itemData":{"id":107,"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schema":"https://github.com/citation-style-language/schema/raw/master/csl-citation.json"} </w:instrText>
      </w:r>
      <w:r w:rsidR="00973DCC">
        <w:rPr>
          <w:i w:val="0"/>
        </w:rPr>
        <w:fldChar w:fldCharType="separate"/>
      </w:r>
      <w:r w:rsidR="00973DCC" w:rsidRPr="00973DCC">
        <w:rPr>
          <w:vertAlign w:val="superscript"/>
        </w:rPr>
        <w:t>13</w:t>
      </w:r>
      <w:r w:rsidR="00973DCC">
        <w:rPr>
          <w:i w:val="0"/>
        </w:rPr>
        <w:fldChar w:fldCharType="end"/>
      </w:r>
      <w:r w:rsidR="00973DCC">
        <w:rPr>
          <w:i w:val="0"/>
        </w:rPr>
        <w:t xml:space="preserve">. </w:t>
      </w:r>
      <w:r w:rsidR="000459A0">
        <w:rPr>
          <w:i w:val="0"/>
        </w:rPr>
        <w:t xml:space="preserve">Blockade </w:t>
      </w:r>
      <w:r w:rsidR="00F25665" w:rsidRPr="00F25665">
        <w:rPr>
          <w:i w:val="0"/>
        </w:rPr>
        <w:t xml:space="preserve">of adrenomedullin </w:t>
      </w:r>
      <w:r w:rsidR="002E220A">
        <w:rPr>
          <w:i w:val="0"/>
        </w:rPr>
        <w:t xml:space="preserve">receptor </w:t>
      </w:r>
      <w:r w:rsidR="004C268A">
        <w:rPr>
          <w:i w:val="0"/>
        </w:rPr>
        <w:t>signaling inhibited</w:t>
      </w:r>
      <w:r w:rsidR="00F25665" w:rsidRPr="00F25665">
        <w:rPr>
          <w:i w:val="0"/>
        </w:rPr>
        <w:t xml:space="preserve"> </w:t>
      </w:r>
      <w:r w:rsidR="00F25665">
        <w:rPr>
          <w:i w:val="0"/>
        </w:rPr>
        <w:t xml:space="preserve">the </w:t>
      </w:r>
      <w:r w:rsidR="00F25665" w:rsidRPr="00F25665">
        <w:rPr>
          <w:i w:val="0"/>
        </w:rPr>
        <w:t xml:space="preserve">proliferation of GBM cells </w:t>
      </w:r>
      <w:r w:rsidR="00F25665" w:rsidRPr="004C268A">
        <w:t>in vitro</w:t>
      </w:r>
      <w:r w:rsidR="004C268A">
        <w:rPr>
          <w:i w:val="0"/>
        </w:rPr>
        <w:t xml:space="preserve"> and inhibited </w:t>
      </w:r>
      <w:r w:rsidR="002E220A">
        <w:rPr>
          <w:i w:val="0"/>
        </w:rPr>
        <w:t>subcutaneous</w:t>
      </w:r>
      <w:r w:rsidR="00CD6B69">
        <w:rPr>
          <w:i w:val="0"/>
        </w:rPr>
        <w:t xml:space="preserve"> GBM</w:t>
      </w:r>
      <w:r w:rsidR="002E220A">
        <w:rPr>
          <w:i w:val="0"/>
        </w:rPr>
        <w:t xml:space="preserve"> </w:t>
      </w:r>
      <w:r w:rsidR="004C268A">
        <w:rPr>
          <w:i w:val="0"/>
        </w:rPr>
        <w:t>xenograft tumor growth in the immunocompromised mouse, suggesting aberrant expression of adrenomedullin receptors</w:t>
      </w:r>
      <w:r w:rsidR="008C18A9">
        <w:rPr>
          <w:i w:val="0"/>
        </w:rPr>
        <w:t>, along with expression of adrenomedullin,</w:t>
      </w:r>
      <w:r w:rsidR="004C268A">
        <w:rPr>
          <w:i w:val="0"/>
        </w:rPr>
        <w:t xml:space="preserve"> could be a driver of </w:t>
      </w:r>
      <w:r w:rsidR="008C18A9">
        <w:rPr>
          <w:i w:val="0"/>
        </w:rPr>
        <w:t>GBM</w:t>
      </w:r>
      <w:r w:rsidR="004C268A">
        <w:rPr>
          <w:i w:val="0"/>
        </w:rPr>
        <w:t xml:space="preserve"> progression</w:t>
      </w:r>
      <w:r w:rsidR="00F61398">
        <w:rPr>
          <w:i w:val="0"/>
        </w:rPr>
        <w:fldChar w:fldCharType="begin"/>
      </w:r>
      <w:r w:rsidR="007F73DB">
        <w:rPr>
          <w:i w:val="0"/>
        </w:rPr>
        <w:instrText xml:space="preserve"> ADDIN ZOTERO_ITEM CSL_CITATION {"citationID":"IXK7vpA4","properties":{"formattedCitation":"\\super 13,15\\nosupersub{}","plainCitation":"13,15","noteIndex":0},"citationItems":[{"id":107,"uris":["http://zotero.org/users/8255195/items/V3QE2RFQ"],"itemData":{"id":107,"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102,"uris":["http://zotero.org/users/8255195/items/4GK4VLES"],"itemData":{"id":102,"type":"article-journal","abstract":"Adrenomedullin (AM) is a multifunctional peptide vasodilator that transduces its effects through calcitonin receptor-like receptor/receptor activity modifying protein-2 and -3 (CLR/RAMP2 and CLR/ RAMP3). Previously, we reported on the development of an anti-AM antibody that potently inhibits tumor cell proliferation in vitro and tumor growth in vivo. Here, we report the effect of anti-AM receptor antibodies (αAMRs) on angiogenesis and tumor growth. We demonstrate that αAMRs decrease in a dose-dependent manner the growth of U87 glioblastoma cells and HT-29 colorectal cancer cells, but not A549 lung cancer cells, in vitro. In vivo, AM in Matrigel plugs induces angiogenesis by promoting recruitment of endothelial cells, pericytes, myeloid precursor cells, and macrophages and by promoting channel formation. Remarkably, systemic administration of αAMRs every 3 d markedly reduced neovascularization of Matrigel plugs in a dosedependent fashion, as demonstrated by reduced numbers of the recruited cells and vessel structures. Several human tumor xenografts in athymic mice were used to examine the effect of αAMR treatment on tumor angiogenesis and growth. αAMR treatment significantly suppressed the growth of glioblastoma, lung, and colon tumors. Histological examination of αAMR-treated tumors showed evidence of disruption of tumor vascularity with decreased microvessel density, depletion of endothelial and pericyte cells, and increased tumor cell apoptosis. These findings support the conclusion that αAMR treatment inhibits tumor growth by suppression of angiogenesis and tumor growth and suggest that AMRs may be useful therapeutic targets.—Kaafarani, I., Fernandez-Sauze, S., Berenguer, C., Chinot, O., Delfino, C., Dussert, C., Metellus, P., Boudouresque, F., Mabrouk, K., Grisoli, F., Figarella-Branger, D., Martin, P.-M., Ouafik, L. H. Targeting adrenomedullin receptors with systemic delivery of neutralizing antibodies inhibits tumor angiogenesis and suppresses growth of human tumor xenografts in mice. FASEB J. 23, 3424–3435 (2009). www.fasebj.org","container-title":"The FASEB Journal","DOI":"10.1096/fj.08-127852","ISSN":"1530-6860","issue":"10","language":"en","note":"_eprint: https://onlinelibrary.wiley.com/doi/pdf/10.1096/fj.08-127852","page":"3424-3435","source":"Wiley Online Library","title":"Targeting adrenomedullin receptors with systemic delivery of neutralizing antibodies inhibits tumor angiogenesis and suppresses growth of human tumor xenografts in mice","volume":"23","author":[{"family":"Kaafarani","given":"Itidal"},{"family":"Fernandez-Sauze","given":"Samantha"},{"family":"Berenguer","given":"Caroline"},{"family":"Chinot","given":"Olivier"},{"family":"Delfino","given":"Christine"},{"family":"Dussert","given":"Christophe"},{"family":"Metellus","given":"Philippe"},{"family":"Boudouresque","given":"Françoise"},{"family":"Mabrouk","given":"Kamel"},{"family":"Grisoli","given":"Francois"},{"family":"Figarella-Branger","given":"Dominique"},{"family":"Martin","given":"Pierre-Marie"},{"family":"Ouafik","given":"L'Houcine"}],"issued":{"date-parts":[["2009"]]}}}],"schema":"https://github.com/citation-style-language/schema/raw/master/csl-citation.json"} </w:instrText>
      </w:r>
      <w:r w:rsidR="00F61398">
        <w:rPr>
          <w:i w:val="0"/>
        </w:rPr>
        <w:fldChar w:fldCharType="separate"/>
      </w:r>
      <w:r w:rsidR="007F354D" w:rsidRPr="007F354D">
        <w:rPr>
          <w:vertAlign w:val="superscript"/>
        </w:rPr>
        <w:t>13,15</w:t>
      </w:r>
      <w:r w:rsidR="00F61398">
        <w:rPr>
          <w:i w:val="0"/>
        </w:rPr>
        <w:fldChar w:fldCharType="end"/>
      </w:r>
      <w:r w:rsidR="00F25665">
        <w:rPr>
          <w:i w:val="0"/>
        </w:rPr>
        <w:t xml:space="preserve">. </w:t>
      </w:r>
      <w:r w:rsidR="006A5F40" w:rsidRPr="001129A9">
        <w:rPr>
          <w:i w:val="0"/>
        </w:rPr>
        <w:t xml:space="preserve"> </w:t>
      </w:r>
      <w:r w:rsidR="00AA6202">
        <w:rPr>
          <w:i w:val="0"/>
        </w:rPr>
        <w:t>N</w:t>
      </w:r>
      <w:r w:rsidR="006A5F40">
        <w:rPr>
          <w:i w:val="0"/>
        </w:rPr>
        <w:t xml:space="preserve">icotine has been shown to </w:t>
      </w:r>
      <w:r w:rsidR="0010155A">
        <w:rPr>
          <w:i w:val="0"/>
        </w:rPr>
        <w:t>promote</w:t>
      </w:r>
      <w:r w:rsidR="006A5F40">
        <w:rPr>
          <w:i w:val="0"/>
        </w:rPr>
        <w:t xml:space="preserve"> angiogenesis</w:t>
      </w:r>
      <w:r w:rsidR="0010155A">
        <w:rPr>
          <w:i w:val="0"/>
        </w:rPr>
        <w:t xml:space="preserve"> through the</w:t>
      </w:r>
      <w:r w:rsidR="006A5F40">
        <w:rPr>
          <w:i w:val="0"/>
        </w:rPr>
        <w:t xml:space="preserve"> α7-</w:t>
      </w:r>
      <w:r w:rsidR="0010155A">
        <w:rPr>
          <w:i w:val="0"/>
        </w:rPr>
        <w:t xml:space="preserve">nicotinic </w:t>
      </w:r>
      <w:r w:rsidR="006A5F40">
        <w:rPr>
          <w:i w:val="0"/>
        </w:rPr>
        <w:t>acetylcholine</w:t>
      </w:r>
      <w:r w:rsidR="0010155A">
        <w:rPr>
          <w:i w:val="0"/>
        </w:rPr>
        <w:t xml:space="preserve"> receptor (</w:t>
      </w:r>
      <w:r w:rsidR="00E17582" w:rsidRPr="00C54DC5">
        <w:rPr>
          <w:i w:val="0"/>
        </w:rPr>
        <w:t>α7-nAChR</w:t>
      </w:r>
      <w:r w:rsidR="0010155A">
        <w:rPr>
          <w:i w:val="0"/>
        </w:rPr>
        <w:t>)</w:t>
      </w:r>
      <w:r w:rsidR="00AA6202">
        <w:rPr>
          <w:i w:val="0"/>
        </w:rPr>
        <w:t xml:space="preserve"> expressed on endothelial cells</w:t>
      </w:r>
      <w:r w:rsidR="00F61398">
        <w:rPr>
          <w:i w:val="0"/>
        </w:rPr>
        <w:fldChar w:fldCharType="begin"/>
      </w:r>
      <w:r w:rsidR="007F73DB">
        <w:rPr>
          <w:i w:val="0"/>
        </w:rPr>
        <w:instrText xml:space="preserve"> ADDIN ZOTERO_ITEM CSL_CITATION {"citationID":"bQlFTloK","properties":{"formattedCitation":"\\super 16,17\\nosupersub{}","plainCitation":"16,17","noteIndex":0},"citationItems":[{"id":101,"uris":["http://zotero.org/users/8255195/items/5LJ9QRFT"],"itemData":{"id":101,"type":"article-journal","abstract":"Aims\nThis paper describes the role of endothelial nicotinic acetylcholine receptors (nAChR) in diseases where pathological angiogenesis plays a role.\n\nMain methods\nAn extensive review of the literature was performed, focusing on studies that investigated the effect of nicotine upon angiogenesis.\n\nKey findings\nNicotine induces pathological angiogenesis at clinically relevant concentrations (i.e. at tissue and plasma concentrations similar to those of a light to moderate smoker). Nicotine promotes endothelial cell migration, proliferation, survival, tube formation and nitric oxide (NO) production in vitro, mimicking the effect of other angiogenic growth factors. These in vitro findings indicate that there may be an angiogenic component to the pathophysiology of major tobacco related diseases such as carcinoma, atherosclerosis, and age-related macular degeneration. Indeed, nicotine stimulates pathological angiogenesis in pre-clinical models of these disorders. Subsequently, it has been demonstrated that nicotine stimulates nAChRs on the endothelium to induce angiogenic processes; that these nAChRs are largely of the α7 homomeric type; and that there are synergistic interactions between the nAChRs and angiogenic growth factor receptors at the phosphoproteomic and genomic levels.\n\nSignificance\nThese findings are of potential clinical relevance, and provide mechanistic insights into tobacco-related disease. Furthermore, these findings may lead to novel therapies for diseases characterized by insufficient or inappropriate angiogenesis.","container-title":"Life sciences","DOI":"10.1016/j.lfs.2012.06.032","ISSN":"0024-3205","issue":"0","journalAbbreviation":"Life Sci","note":"PMID: 22796717\nPMCID: PMC3695741","page":"1058-1064","source":"PubMed Central","title":"Nicotine and Pathological Angiogenesis","volume":"91","author":[{"family":"Lee","given":"Jieun"},{"family":"Cooke","given":"John P."}],"issued":{"date-parts":[["2012",11,27]]}}},{"id":5,"uris":["http://zotero.org/users/8255195/items/UKBJVCYQ"],"itemData":{"id":5,"type":"article-journal","abstract":"PURPOSE: The purpose of this article is to evaluate the effect of nicotine on anti-vascular endothelial growth factor therapy in the treatment of neovascular age-related macular degeneration.\nMETHODS: One group of mice received nicotine in drinking water and the other group received water only. Choroidal neovascularization (CNV) was induced with a laser. Nicotinic acetylcholine receptor-α7 (nAChRα7) expression was evaluated by immunohistochemistry. Bevacizumab or adiponectin peptide II (APNpII) was injected intravitreally on Day 7 postlaser, and the effects were evaluated on Days 14 and 21. α-Bungarotoxin was injected intraperitoneally on Days 2 to 5, and its effect was evaluated on Day 14.\nRESULTS: Expression of nAChRα7 was 2 to 7 times higher between Days 3 and 7 postlaser compared with naive mice. In water-fed mice, APNpII, bevacizumab, and α-bungarotoxin significantly reduced CNV size. In nicotine-fed mice, treatment with APNpII or bevacizumab did not significantly reduce CNV size, whereas α-bungarotoxin did have an effect. Comparing water- and nicotine-fed mice, CNV size was 61% to 86% smaller in water-fed mice except for the α-bungarotoxin group, where there was no difference. Platelet-derived growth factor and vascular endothelial growth factor expression was 1.5- to 2.5-fold higher at Day 14 in nicotine-treated mice.\nCONCLUSION: Nicotine significantly blocks the effect of anti-vascular endothelial growth factor therapy in the treatment of laser-induced neovascular age-related macular degeneration. nAChRα7 is significantly upregulated during the formation of CNV, and treatment with an nAChRα7 antagonist decreases CNV size irrespective of nicotine administration.","container-title":"Retina (Philadelphia, Pa.)","DOI":"10.1097/IAE.0b013e31823496b8","ISSN":"1539-2864","issue":"6","journalAbbreviation":"Retina","language":"eng","note":"number: 6\nPMID: 22088983\nPMCID: PMC3563266","page":"1171-1180","source":"PubMed","title":"The effect of nicotine on anti-vascular endothelial growth factor therapy in a mouse model of neovascular age-related macular degeneration","volume":"32","author":[{"family":"Davis","given":"Stephen J."},{"family":"Lyzogubov","given":"Valeriy V."},{"family":"Tytarenko","given":"Ruslana G."},{"family":"Safar","given":"Ammar N."},{"family":"Bora","given":"Nalini S."},{"family":"Bora","given":"Puran S."}],"issued":{"date-parts":[["2012",6]]}}}],"schema":"https://github.com/citation-style-language/schema/raw/master/csl-citation.json"} </w:instrText>
      </w:r>
      <w:r w:rsidR="00F61398">
        <w:rPr>
          <w:i w:val="0"/>
        </w:rPr>
        <w:fldChar w:fldCharType="separate"/>
      </w:r>
      <w:r w:rsidR="007F354D" w:rsidRPr="007F354D">
        <w:rPr>
          <w:vertAlign w:val="superscript"/>
        </w:rPr>
        <w:t>16,17</w:t>
      </w:r>
      <w:r w:rsidR="00F61398">
        <w:rPr>
          <w:i w:val="0"/>
        </w:rPr>
        <w:fldChar w:fldCharType="end"/>
      </w:r>
      <w:r w:rsidR="0010155A">
        <w:rPr>
          <w:i w:val="0"/>
        </w:rPr>
        <w:t xml:space="preserve">.  </w:t>
      </w:r>
      <w:r w:rsidR="0062349D">
        <w:rPr>
          <w:i w:val="0"/>
        </w:rPr>
        <w:t>Of interest, t</w:t>
      </w:r>
      <w:r w:rsidR="0010155A">
        <w:rPr>
          <w:i w:val="0"/>
        </w:rPr>
        <w:t>he</w:t>
      </w:r>
      <w:r w:rsidR="002E220A">
        <w:rPr>
          <w:i w:val="0"/>
        </w:rPr>
        <w:t xml:space="preserve"> nicotine receptor,</w:t>
      </w:r>
      <w:r w:rsidR="0010155A">
        <w:rPr>
          <w:i w:val="0"/>
        </w:rPr>
        <w:t xml:space="preserve"> α7-nAChR</w:t>
      </w:r>
      <w:r w:rsidR="002E220A">
        <w:rPr>
          <w:i w:val="0"/>
        </w:rPr>
        <w:t>,</w:t>
      </w:r>
      <w:r w:rsidR="0035585F">
        <w:rPr>
          <w:i w:val="0"/>
        </w:rPr>
        <w:t xml:space="preserve"> is </w:t>
      </w:r>
      <w:r w:rsidR="00212F6C">
        <w:rPr>
          <w:i w:val="0"/>
        </w:rPr>
        <w:t xml:space="preserve">aberrantly </w:t>
      </w:r>
      <w:r w:rsidR="0010155A">
        <w:rPr>
          <w:i w:val="0"/>
        </w:rPr>
        <w:t xml:space="preserve">expressed on some cancer cells </w:t>
      </w:r>
      <w:r w:rsidR="00ED27BF">
        <w:rPr>
          <w:i w:val="0"/>
        </w:rPr>
        <w:t>including GBM</w:t>
      </w:r>
      <w:r w:rsidR="00F61398">
        <w:rPr>
          <w:i w:val="0"/>
        </w:rPr>
        <w:fldChar w:fldCharType="begin"/>
      </w:r>
      <w:r w:rsidR="007F73DB">
        <w:rPr>
          <w:i w:val="0"/>
        </w:rPr>
        <w:instrText xml:space="preserve"> ADDIN ZOTERO_ITEM CSL_CITATION {"citationID":"BN8RszNG","properties":{"formattedCitation":"\\super 18\\nosupersub{}","plainCitation":"18","noteIndex":0},"citationItems":[{"id":100,"uris":["http://zotero.org/users/8255195/items/V95V5BUI"],"itemData":{"id":100,"type":"article-journal","abstract":"Glioblastoma multiforme (GBM) is the most common malignant brain tumour in adults. The poor prognosis and short median overall survival of patients with GBM is associated with resistance to therapy after surgical and adjuvant treatment. The expression of various acetylcholine receptors (AChR) in GBM has been widely reported. The present study aimed to investigate the expression of cholinergic system-related genes in primary GBM and to explore the antiproliferative effect of 3-(2,4-dimethoxybenzylidene) anabaseine (GTS-21) in GBM cell lines. Therefore, the expression of 28 genes associated with the cholinergic system was detected using a customized RT2 Profiler PCR Array in 44 GBM and 5 healthy control brain tissue samples. In addition, the activity of GTS-21, an alpha 7 subunit nicotinic AChR (α7 nAChR) agonist, and that of α-bungarotoxin (α-BTX), an α7 nAChR antagonist, was determined in primary and established GBM cells. Therefore, the A172, U87 and G28 cell lines and primary GBM cells were treated with GTS-21, ACh or nicotine. Cell viability was evaluated using MTT assay at 24, 48 and 72 h following cell treatment with the corresponding compounds. The results revealed that the expression of cholinergic system-related components was notably downregulated, except that of cholinergic receptor nicotinic alpha 7 subunit (CHRNA7), in primary GBM and U87 cells. However, the dominant-negative duplicate form of CHRNA7 was also downregulated. Furthermore, A172 and G28 cells exhibited a heterogeneous gene expression pattern. Additionally, GTS-21 inhibited the proliferation of GBM cells in a dose- and time-dependent manner. Interestingly, treatment with α-BTX restored the proliferation of U87 cells, but not that of A172 and G28 cells. Collectively, the findings of the present study suggested that GTS-21 may inhibit the proliferation of GBM cells and may therefore serve as a novel therapeutic approach to the treatment of GBM, which warrants further investigation.","container-title":"Oncology Letters","DOI":"10.3892/ol.2021.13020","ISSN":"1792-1074","issue":"5","journalAbbreviation":"Oncol Lett","note":"PMID: 34539863\nPMCID: PMC8436335","page":"759","source":"PubMed Central","title":"Antiproliferative effect of GTS-21 in glioblastoma cells","volume":"22","author":[{"family":"Kolodziej","given":"Malgorzata A."},{"family":"Gött","given":"Hanna"},{"family":"Kopischke","given":"Benjamin"},{"family":"Bender","given":"Michael K.F."},{"family":"Weigand","given":"Markus A."},{"family":"Di Fazio","given":"Pietro"},{"family":"Schwarm","given":"Frank P."},{"family":"Uhle","given":"Florian"}],"issued":{"date-parts":[["2021",11]]}}}],"schema":"https://github.com/citation-style-language/schema/raw/master/csl-citation.json"} </w:instrText>
      </w:r>
      <w:r w:rsidR="00F61398">
        <w:rPr>
          <w:i w:val="0"/>
        </w:rPr>
        <w:fldChar w:fldCharType="separate"/>
      </w:r>
      <w:r w:rsidR="007F354D" w:rsidRPr="007F354D">
        <w:rPr>
          <w:vertAlign w:val="superscript"/>
        </w:rPr>
        <w:t>18</w:t>
      </w:r>
      <w:r w:rsidR="00F61398">
        <w:rPr>
          <w:i w:val="0"/>
        </w:rPr>
        <w:fldChar w:fldCharType="end"/>
      </w:r>
      <w:r w:rsidR="0035585F">
        <w:rPr>
          <w:i w:val="0"/>
        </w:rPr>
        <w:t>, and k</w:t>
      </w:r>
      <w:r w:rsidR="0010155A">
        <w:rPr>
          <w:i w:val="0"/>
        </w:rPr>
        <w:t xml:space="preserve">nockdown of α7-nAChR </w:t>
      </w:r>
      <w:r w:rsidR="0035585F">
        <w:rPr>
          <w:i w:val="0"/>
        </w:rPr>
        <w:t>or inhibition with an α7-nAChR antagonist</w:t>
      </w:r>
      <w:r w:rsidR="0062349D">
        <w:rPr>
          <w:i w:val="0"/>
        </w:rPr>
        <w:t xml:space="preserve"> in non-brain cancer cells</w:t>
      </w:r>
      <w:r w:rsidR="0035585F">
        <w:rPr>
          <w:i w:val="0"/>
        </w:rPr>
        <w:t xml:space="preserve"> </w:t>
      </w:r>
      <w:r w:rsidR="00ED27BF">
        <w:rPr>
          <w:i w:val="0"/>
        </w:rPr>
        <w:t>inhibited</w:t>
      </w:r>
      <w:r w:rsidR="0010155A">
        <w:rPr>
          <w:i w:val="0"/>
        </w:rPr>
        <w:t xml:space="preserve"> migration and proliferation</w:t>
      </w:r>
      <w:r w:rsidR="0010155A" w:rsidRPr="0010155A">
        <w:rPr>
          <w:i w:val="0"/>
          <w:vertAlign w:val="superscript"/>
        </w:rPr>
        <w:t>13</w:t>
      </w:r>
      <w:r w:rsidR="0035585F">
        <w:rPr>
          <w:i w:val="0"/>
          <w:vertAlign w:val="superscript"/>
        </w:rPr>
        <w:t>, 14</w:t>
      </w:r>
      <w:r w:rsidR="0010155A">
        <w:rPr>
          <w:i w:val="0"/>
        </w:rPr>
        <w:t xml:space="preserve">.  </w:t>
      </w:r>
    </w:p>
    <w:p w14:paraId="120C4EDA" w14:textId="7196A714" w:rsidR="006A5F40" w:rsidRPr="00DD15B7" w:rsidRDefault="00DD15B7" w:rsidP="00DD15B7">
      <w:pPr>
        <w:pStyle w:val="Heading2"/>
        <w:rPr>
          <w:i w:val="0"/>
        </w:rPr>
      </w:pPr>
      <w:r>
        <w:rPr>
          <w:i w:val="0"/>
        </w:rPr>
        <w:tab/>
      </w:r>
      <w:r w:rsidR="00D1460C">
        <w:rPr>
          <w:i w:val="0"/>
        </w:rPr>
        <w:t xml:space="preserve">Transcriptional regulation of genes </w:t>
      </w:r>
      <w:r w:rsidR="004C268A">
        <w:rPr>
          <w:i w:val="0"/>
        </w:rPr>
        <w:t>modulating</w:t>
      </w:r>
      <w:r w:rsidR="00D1460C">
        <w:rPr>
          <w:i w:val="0"/>
        </w:rPr>
        <w:t xml:space="preserve"> angiogenesis is known to occur, and the early growth response</w:t>
      </w:r>
      <w:r w:rsidR="00E4088F">
        <w:rPr>
          <w:i w:val="0"/>
        </w:rPr>
        <w:t xml:space="preserve"> 1</w:t>
      </w:r>
      <w:r w:rsidR="00D1460C">
        <w:rPr>
          <w:i w:val="0"/>
        </w:rPr>
        <w:t xml:space="preserve"> (EGR1) transcription factor is an example of a transcription factor that regulates multiple angiogenesis genes</w:t>
      </w:r>
      <w:r w:rsidR="001944BF">
        <w:rPr>
          <w:i w:val="0"/>
        </w:rPr>
        <w:fldChar w:fldCharType="begin"/>
      </w:r>
      <w:r w:rsidR="007F73DB">
        <w:rPr>
          <w:i w:val="0"/>
        </w:rPr>
        <w:instrText xml:space="preserve"> ADDIN ZOTERO_ITEM CSL_CITATION {"citationID":"f9QZ6GjM","properties":{"formattedCitation":"\\super 19,20\\nosupersub{}","plainCitation":"19,20","noteIndex":0},"citationItems":[{"id":99,"uris":["http://zotero.org/users/8255195/items/8XHBQX25"],"itemData":{"id":99,"type":"article-journal","abstract":"Current understanding of key transcription factors regulating angiogenesis is limited. Here we show that RNA-cleaving phosphodiester-linked DNA-based enzymes (DNAzymes), targeting a specific motif in the 5' untranslated region of early growth response (Egr-1) mRNA, inhibit Egr-1 protein expression, microvascular endothelial cell replication and migration, and microtubule network formation on basement membrane matrices. Egr-1 DNAzymes blocked angiogenesis in subcutaneous Matrigel plugs in mice, an observation that was independently confirmed by plug analysis in Egr-1-deficient animals, and inhibited MCF-7 human breast carcinoma growth in nude mice. Egr-1 DNAzymes suppressed tumor growth without influencing body weight, wound healing, blood coagulation or other hematological parameters. These agents inhibited endothelial expression of fibroblast growth factor (FGF)-2, a proangiogenic factor downstream of Egr-1, but not that of vascular endothelial growth factor (VEGF). Egr-1 DNAzymes also repressed neovascularization of rat cornea. Thus, microvascular endothelial cell growth, neovascularization, tumor angiogenesis and tumor growth are processes that are critically dependent on Egr-1.","container-title":"Nature Medicine","DOI":"10.1038/nm905","ISSN":"1078-8956","issue":"8","journalAbbreviation":"Nat Med","language":"eng","note":"PMID: 12872165","page":"1026-1032","source":"PubMed","title":"Transcription factor Egr-1 supports FGF-dependent angiogenesis during neovascularization and tumor growth","volume":"9","author":[{"family":"Fahmy","given":"Roger G."},{"family":"Dass","given":"Crispin R."},{"family":"Sun","given":"Lun-Quan"},{"family":"Chesterman","given":"Colin N."},{"family":"Khachigian","given":"Levon M."}],"issued":{"date-parts":[["2003",8]]}},"locator":"1"},{"id":97,"uris":["http://zotero.org/users/8255195/items/NF9GTZ5B"],"itemData":{"id":97,"type":"article-journal","abstract":"Early growth response factor 1 (EGR1) is a transcription factor that is mainly involved in the processes of tissue injury, immune responses, and fibrosis. Recent studies have shown that EGR1 is closely related to the initiation and progression of cancer and may participate in tumor cell proliferation, invasion, and metastasis and in tumor angiogenesis. Nonetheless, the specific mechanism whereby EGR1 modulates these processes remains to be elucidated. This review article summarizes possible mechanisms of action of EGR1 in tumorigenesis and tumor progression and may serve as a reference for clinical efficacy predictions and for the discovery of new therapeutic targets.","container-title":"Frontiers in Oncology","ISSN":"2234-943X","source":"Frontiers","title":"The Role of the Transcription Factor EGR1 in Cancer","URL":"https://www.frontiersin.org/article/10.3389/fonc.2021.642547","volume":"11","author":[{"family":"Wang","given":"Bin"},{"family":"Guo","given":"Hanfei"},{"family":"Yu","given":"Hongquan"},{"family":"Chen","given":"Yong"},{"family":"Xu","given":"Haiyang"},{"family":"Zhao","given":"Gang"}],"accessed":{"date-parts":[["2022",3,31]]},"issued":{"date-parts":[["2021"]]}}}],"schema":"https://github.com/citation-style-language/schema/raw/master/csl-citation.json"} </w:instrText>
      </w:r>
      <w:r w:rsidR="001944BF">
        <w:rPr>
          <w:i w:val="0"/>
        </w:rPr>
        <w:fldChar w:fldCharType="separate"/>
      </w:r>
      <w:r w:rsidR="007F354D" w:rsidRPr="007F354D">
        <w:rPr>
          <w:vertAlign w:val="superscript"/>
        </w:rPr>
        <w:t>19,20</w:t>
      </w:r>
      <w:r w:rsidR="001944BF">
        <w:rPr>
          <w:i w:val="0"/>
        </w:rPr>
        <w:fldChar w:fldCharType="end"/>
      </w:r>
      <w:r w:rsidR="00D1460C">
        <w:rPr>
          <w:i w:val="0"/>
        </w:rPr>
        <w:t xml:space="preserve">.  </w:t>
      </w:r>
      <w:r w:rsidR="0010155A">
        <w:rPr>
          <w:i w:val="0"/>
        </w:rPr>
        <w:t xml:space="preserve">The gene for α7-nAChR, </w:t>
      </w:r>
      <w:r w:rsidR="0010155A" w:rsidRPr="0010155A">
        <w:t>CHRNA7</w:t>
      </w:r>
      <w:r w:rsidR="0010155A">
        <w:rPr>
          <w:i w:val="0"/>
        </w:rPr>
        <w:t xml:space="preserve">, is </w:t>
      </w:r>
      <w:r w:rsidR="0010155A">
        <w:rPr>
          <w:i w:val="0"/>
        </w:rPr>
        <w:lastRenderedPageBreak/>
        <w:t>transcriptionally regulated by EGR1</w:t>
      </w:r>
      <w:r w:rsidR="00212F6C">
        <w:rPr>
          <w:i w:val="0"/>
        </w:rPr>
        <w:t xml:space="preserve"> </w:t>
      </w:r>
      <w:r w:rsidR="00EF384D">
        <w:rPr>
          <w:i w:val="0"/>
        </w:rPr>
        <w:t xml:space="preserve">in endothelial cells and in </w:t>
      </w:r>
      <w:r w:rsidR="00B24E2C">
        <w:rPr>
          <w:i w:val="0"/>
        </w:rPr>
        <w:t>small cell lung</w:t>
      </w:r>
      <w:r w:rsidR="00EF384D">
        <w:rPr>
          <w:i w:val="0"/>
        </w:rPr>
        <w:t xml:space="preserve"> cancer cell</w:t>
      </w:r>
      <w:r w:rsidR="00B24E2C">
        <w:rPr>
          <w:i w:val="0"/>
        </w:rPr>
        <w:t>s</w:t>
      </w:r>
      <w:r w:rsidR="00B24E2C">
        <w:rPr>
          <w:i w:val="0"/>
        </w:rPr>
        <w:fldChar w:fldCharType="begin"/>
      </w:r>
      <w:r w:rsidR="007F73DB">
        <w:rPr>
          <w:i w:val="0"/>
        </w:rPr>
        <w:instrText xml:space="preserve"> ADDIN ZOTERO_ITEM CSL_CITATION {"citationID":"eCA52G0l","properties":{"formattedCitation":"\\super 21\\uc0\\u8211{}23\\nosupersub{}","plainCitation":"21–23","noteIndex":0},"citationItems":[{"id":24,"uris":["http://zotero.org/users/8255195/items/S2LN2VN6"],"itemData":{"id":24,"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id":95,"uris":["http://zotero.org/users/8255195/items/5SQ64XT2"],"itemData":{"id":95,"type":"article-journal","abstract":"JASPAR (http://jaspar.genereg.net) is the largest open-access database of matrix-based nucleotide profiles describing the binding preference of transcription factors from multiple species. The fifth major release greatly expands the heart of JASPAR-the JASPAR CORE subcollection, which contains curated, non-redundant profiles-with 135 new curated profiles (74 in vertebrates, 8 in Drosophila melanogaster, 10 in Caenorhabditis elegans and 43 in Arabidopsis thaliana; a 30% increase in total) and 43 older updated profiles (36 in vertebrates, 3 in D. melanogaster and 4 in A. thaliana; a 9% update in total). The new and updated profiles are mainly derived from published chromatin immunoprecipitation-seq experimental datasets. In addition, the web interface has been enhanced with advanced capabilities in browsing, searching and subsetting. Finally, the new JASPAR release is accompanied by a new BioPython package, a new R tool package and a new R/Bioconductor data package to facilitate access for both manual and automated methods.","container-title":"Nucleic Acids Research","DOI":"10.1093/nar/gkt997","ISSN":"1362-4962","issue":"Database issue","journalAbbreviation":"Nucleic Acids Res","language":"eng","note":"PMID: 24194598\nPMCID: PMC3965086","page":"D142-147","source":"PubMed","title":"JASPAR 2014: an extensively expanded and updated open-access database of transcription factor binding profiles","title-short":"JASPAR 2014","volume":"42","author":[{"family":"Mathelier","given":"Anthony"},{"family":"Zhao","given":"Xiaobei"},{"family":"Zhang","given":"Allen W."},{"family":"Parcy","given":"François"},{"family":"Worsley-Hunt","given":"Rebecca"},{"family":"Arenillas","given":"David J."},{"family":"Buchman","given":"Sorana"},{"family":"Chen","given":"Chih-yu"},{"family":"Chou","given":"Alice"},{"family":"Ienasescu","given":"Hans"},{"family":"Lim","given":"Jonathan"},{"family":"Shyr","given":"Casper"},{"family":"Tan","given":"Ge"},{"family":"Zhou","given":"Michelle"},{"family":"Lenhard","given":"Boris"},{"family":"Sandelin","given":"Albin"},{"family":"Wasserman","given":"Wyeth W."}],"issued":{"date-parts":[["2014",1]]}}},{"id":96,"uris":["http://zotero.org/users/8255195/items/N4RSG3P5"],"itemData":{"id":96,"type":"article-journal","abstract":"The analysis of regulatory regions in genome sequences is strongly based on the detection of potential transcription factor binding sites. The preferred models for representation of transcription factor binding specificity have been termed position-specific scoring matrices. JASPAR is an open-access database of annotated, high-quality, matrix-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de and comparative genomic analysis of regulatory regions. JASPAR is available at http://jaspar. cgb.ki.se.","container-title":"Nucleic Acids Research","DOI":"10.1093/nar/gkh012","ISSN":"1362-4962","issue":"Database issue","journalAbbreviation":"Nucleic Acids Res","language":"eng","note":"PMID: 14681366\nPMCID: PMC308747","page":"D91-94","source":"PubMed","title":"JASPAR: an open-access database for eukaryotic transcription factor binding profiles","title-short":"JASPAR","volume":"32","author":[{"family":"Sandelin","given":"Albin"},{"family":"Alkema","given":"Wynand"},{"family":"Engström","given":"Pär"},{"family":"Wasserman","given":"Wyeth W."},{"family":"Lenhard","given":"Boris"}],"issued":{"date-parts":[["2004",1,1]]}}}],"schema":"https://github.com/citation-style-language/schema/raw/master/csl-citation.json"} </w:instrText>
      </w:r>
      <w:r w:rsidR="00B24E2C">
        <w:rPr>
          <w:i w:val="0"/>
        </w:rPr>
        <w:fldChar w:fldCharType="separate"/>
      </w:r>
      <w:r w:rsidR="007F354D" w:rsidRPr="007F354D">
        <w:rPr>
          <w:vertAlign w:val="superscript"/>
        </w:rPr>
        <w:t>21–23</w:t>
      </w:r>
      <w:r w:rsidR="00B24E2C">
        <w:rPr>
          <w:i w:val="0"/>
        </w:rPr>
        <w:fldChar w:fldCharType="end"/>
      </w:r>
      <w:r w:rsidR="00212F6C">
        <w:rPr>
          <w:i w:val="0"/>
        </w:rPr>
        <w:t>.</w:t>
      </w:r>
      <w:r w:rsidR="0010155A">
        <w:rPr>
          <w:i w:val="0"/>
        </w:rPr>
        <w:t xml:space="preserve"> </w:t>
      </w:r>
      <w:r w:rsidR="00D1460C">
        <w:rPr>
          <w:i w:val="0"/>
        </w:rPr>
        <w:t xml:space="preserve"> Also, RAMP3 has been inferred to be a transcriptional target of EGR1, based on genome-wide </w:t>
      </w:r>
      <w:proofErr w:type="spellStart"/>
      <w:r w:rsidR="00D1460C">
        <w:rPr>
          <w:i w:val="0"/>
        </w:rPr>
        <w:t>ChiP</w:t>
      </w:r>
      <w:proofErr w:type="spellEnd"/>
      <w:r w:rsidR="00D1460C">
        <w:rPr>
          <w:i w:val="0"/>
        </w:rPr>
        <w:t>-X experiments</w:t>
      </w:r>
      <w:r w:rsidR="0026266F">
        <w:rPr>
          <w:i w:val="0"/>
        </w:rPr>
        <w:fldChar w:fldCharType="begin"/>
      </w:r>
      <w:r w:rsidR="007F73DB">
        <w:rPr>
          <w:i w:val="0"/>
        </w:rPr>
        <w:instrText xml:space="preserve"> ADDIN ZOTERO_ITEM CSL_CITATION {"citationID":"rA4oOU7K","properties":{"formattedCitation":"\\super 24\\nosupersub{}","plainCitation":"24","noteIndex":0},"citationItems":[{"id":94,"uris":["http://zotero.org/users/8255195/items/GKWFLICQ"],"itemData":{"id":94,"type":"article-journal","abstract":"MOTIVATION: Experiments such as ChIP-chip, ChIP-seq, ChIP-PET and DamID (the four methods referred herein as ChIP-X) are used to profile the binding of transcription factors to DNA at a genome-wide scale. Such experiments provide hundreds to thousands of potential binding sites for a given transcription factor in proximity to gene coding regions.\nRESULTS: In order to integrate data from such studies and utilize it for further biological discovery, we collected interactions from such experiments to construct a mammalian ChIP-X database. The database contains 189,933 interactions, manually extracted from 87 publications, describing the binding of 92 transcription factors to 31,932 target genes. We used the database to analyze mRNA expression data where we perform gene-list enrichment analysis using the ChIP-X database as the prior biological knowledge gene-list library. The system is delivered as a web-based interactive application called ChIP Enrichment Analysis (ChEA). With ChEA, users can input lists of mammalian gene symbols for which the program computes over-representation of transcription factor targets from the ChIP-X database. The ChEA database allowed us to reconstruct an initial network of transcription factors connected based on shared overlapping targets and binding site proximity. To demonstrate the utility of ChEA we present three case studies. We show how by combining the Connectivity Map (CMAP) with ChEA, we can rank pairs of compounds to be used to target specific transcription factor activity in cancer cells.\nAVAILABILITY: The ChEA software and ChIP-X database is freely available online at: http://amp.pharm.mssm.edu/lib/chea.jsp.","container-title":"Bioinformatics (Oxford, England)","DOI":"10.1093/bioinformatics/btq466","ISSN":"1367-4811","issue":"19","journalAbbreviation":"Bioinformatics","language":"eng","note":"PMID: 20709693\nPMCID: PMC2944209","page":"2438-2444","source":"PubMed","title":"ChEA: transcription factor regulation inferred from integrating genome-wide ChIP-X experiments","title-short":"ChEA","volume":"26","author":[{"family":"Lachmann","given":"Alexander"},{"family":"Xu","given":"Huilei"},{"family":"Krishnan","given":"Jayanth"},{"family":"Berger","given":"Seth I."},{"family":"Mazloom","given":"Amin R."},{"family":"Ma'ayan","given":"Avi"}],"issued":{"date-parts":[["2010",10,1]]}}}],"schema":"https://github.com/citation-style-language/schema/raw/master/csl-citation.json"} </w:instrText>
      </w:r>
      <w:r w:rsidR="0026266F">
        <w:rPr>
          <w:i w:val="0"/>
        </w:rPr>
        <w:fldChar w:fldCharType="separate"/>
      </w:r>
      <w:r w:rsidR="007F354D" w:rsidRPr="007F354D">
        <w:rPr>
          <w:vertAlign w:val="superscript"/>
        </w:rPr>
        <w:t>24</w:t>
      </w:r>
      <w:r w:rsidR="0026266F">
        <w:rPr>
          <w:i w:val="0"/>
        </w:rPr>
        <w:fldChar w:fldCharType="end"/>
      </w:r>
      <w:r w:rsidR="00D1460C">
        <w:rPr>
          <w:i w:val="0"/>
        </w:rPr>
        <w:t>.</w:t>
      </w:r>
    </w:p>
    <w:p w14:paraId="47830FFD" w14:textId="2EB31FFF" w:rsidR="00094DDF" w:rsidRDefault="00DD15B7" w:rsidP="00094DDF">
      <w:pPr>
        <w:pStyle w:val="Heading2"/>
        <w:rPr>
          <w:i w:val="0"/>
        </w:rPr>
      </w:pPr>
      <w:r>
        <w:rPr>
          <w:i w:val="0"/>
        </w:rPr>
        <w:tab/>
      </w:r>
      <w:r w:rsidR="00694BE7">
        <w:rPr>
          <w:i w:val="0"/>
        </w:rPr>
        <w:t>I</w:t>
      </w:r>
      <w:r w:rsidR="00094DDF" w:rsidRPr="00094DDF">
        <w:rPr>
          <w:i w:val="0"/>
        </w:rPr>
        <w:t>denti</w:t>
      </w:r>
      <w:r w:rsidR="00AA5F0C">
        <w:rPr>
          <w:i w:val="0"/>
        </w:rPr>
        <w:t>fying molecular drivers of</w:t>
      </w:r>
      <w:r w:rsidR="00E17582">
        <w:rPr>
          <w:i w:val="0"/>
        </w:rPr>
        <w:t xml:space="preserve"> a </w:t>
      </w:r>
      <w:r w:rsidR="00AA5F0C">
        <w:rPr>
          <w:i w:val="0"/>
        </w:rPr>
        <w:t>poor</w:t>
      </w:r>
      <w:r>
        <w:rPr>
          <w:i w:val="0"/>
        </w:rPr>
        <w:t xml:space="preserve"> </w:t>
      </w:r>
      <w:r w:rsidR="00094DDF" w:rsidRPr="00094DDF">
        <w:rPr>
          <w:i w:val="0"/>
        </w:rPr>
        <w:t xml:space="preserve">response to bevacizumab could aid in identifying patients with </w:t>
      </w:r>
      <w:r w:rsidR="00AA5F0C">
        <w:rPr>
          <w:i w:val="0"/>
        </w:rPr>
        <w:t>GBM</w:t>
      </w:r>
      <w:r w:rsidR="00094DDF" w:rsidRPr="00094DDF">
        <w:rPr>
          <w:i w:val="0"/>
        </w:rPr>
        <w:t xml:space="preserve"> who </w:t>
      </w:r>
      <w:proofErr w:type="gramStart"/>
      <w:r w:rsidR="00094DDF" w:rsidRPr="00094DDF">
        <w:rPr>
          <w:i w:val="0"/>
        </w:rPr>
        <w:t>w</w:t>
      </w:r>
      <w:r w:rsidR="006D298E">
        <w:rPr>
          <w:i w:val="0"/>
        </w:rPr>
        <w:t>ould</w:t>
      </w:r>
      <w:r w:rsidR="006B44F2">
        <w:rPr>
          <w:i w:val="0"/>
        </w:rPr>
        <w:t xml:space="preserve"> potentially </w:t>
      </w:r>
      <w:r w:rsidR="00094DDF" w:rsidRPr="00094DDF">
        <w:rPr>
          <w:i w:val="0"/>
        </w:rPr>
        <w:t>be poor</w:t>
      </w:r>
      <w:r>
        <w:rPr>
          <w:i w:val="0"/>
        </w:rPr>
        <w:t xml:space="preserve"> </w:t>
      </w:r>
      <w:r w:rsidR="00094DDF" w:rsidRPr="00094DDF">
        <w:rPr>
          <w:i w:val="0"/>
        </w:rPr>
        <w:t>responders</w:t>
      </w:r>
      <w:r>
        <w:rPr>
          <w:i w:val="0"/>
        </w:rPr>
        <w:t xml:space="preserve"> to bevacizumab therapy</w:t>
      </w:r>
      <w:proofErr w:type="gramEnd"/>
      <w:r w:rsidR="00094DDF" w:rsidRPr="00094DDF">
        <w:rPr>
          <w:i w:val="0"/>
        </w:rPr>
        <w:t xml:space="preserve">, </w:t>
      </w:r>
      <w:r>
        <w:rPr>
          <w:i w:val="0"/>
        </w:rPr>
        <w:t xml:space="preserve">to </w:t>
      </w:r>
      <w:r w:rsidR="000470FD">
        <w:rPr>
          <w:i w:val="0"/>
        </w:rPr>
        <w:t xml:space="preserve">treat </w:t>
      </w:r>
      <w:r w:rsidR="00094DDF" w:rsidRPr="00094DDF">
        <w:rPr>
          <w:i w:val="0"/>
        </w:rPr>
        <w:t xml:space="preserve">such patients </w:t>
      </w:r>
      <w:r w:rsidR="000470FD">
        <w:rPr>
          <w:i w:val="0"/>
        </w:rPr>
        <w:t>with</w:t>
      </w:r>
      <w:r w:rsidR="00094DDF" w:rsidRPr="00094DDF">
        <w:rPr>
          <w:i w:val="0"/>
        </w:rPr>
        <w:t xml:space="preserve"> alternative therapies.</w:t>
      </w:r>
      <w:r w:rsidR="0066336E">
        <w:rPr>
          <w:i w:val="0"/>
        </w:rPr>
        <w:t xml:space="preserve"> </w:t>
      </w:r>
      <w:r w:rsidR="00DB490D">
        <w:rPr>
          <w:i w:val="0"/>
        </w:rPr>
        <w:t>Here we use</w:t>
      </w:r>
      <w:r w:rsidR="003D41B2">
        <w:rPr>
          <w:i w:val="0"/>
        </w:rPr>
        <w:t>d</w:t>
      </w:r>
      <w:r w:rsidR="00DB490D">
        <w:rPr>
          <w:i w:val="0"/>
        </w:rPr>
        <w:t xml:space="preserve"> bulk RNA-sequencing techniques</w:t>
      </w:r>
      <w:r w:rsidR="00AA5F0C">
        <w:rPr>
          <w:i w:val="0"/>
        </w:rPr>
        <w:t>,</w:t>
      </w:r>
      <w:r w:rsidR="00DB490D">
        <w:rPr>
          <w:i w:val="0"/>
        </w:rPr>
        <w:t xml:space="preserve"> in tandem with </w:t>
      </w:r>
      <w:r w:rsidR="00AA5F0C">
        <w:rPr>
          <w:i w:val="0"/>
        </w:rPr>
        <w:t xml:space="preserve">validation by </w:t>
      </w:r>
      <w:r w:rsidR="00DB490D">
        <w:rPr>
          <w:i w:val="0"/>
        </w:rPr>
        <w:t>immuno</w:t>
      </w:r>
      <w:r w:rsidR="00694BE7">
        <w:rPr>
          <w:i w:val="0"/>
        </w:rPr>
        <w:t xml:space="preserve">staining and </w:t>
      </w:r>
      <w:r w:rsidR="00AA5F0C">
        <w:rPr>
          <w:i w:val="0"/>
        </w:rPr>
        <w:t>multiplex staining,</w:t>
      </w:r>
      <w:r w:rsidR="00DB490D">
        <w:rPr>
          <w:i w:val="0"/>
        </w:rPr>
        <w:t xml:space="preserve"> to </w:t>
      </w:r>
      <w:r w:rsidR="000470FD">
        <w:rPr>
          <w:i w:val="0"/>
        </w:rPr>
        <w:t>identify</w:t>
      </w:r>
      <w:r w:rsidR="00DB490D">
        <w:rPr>
          <w:i w:val="0"/>
        </w:rPr>
        <w:t xml:space="preserve"> key gen</w:t>
      </w:r>
      <w:r w:rsidR="00AA5F0C">
        <w:rPr>
          <w:i w:val="0"/>
        </w:rPr>
        <w:t>etic</w:t>
      </w:r>
      <w:r w:rsidR="00DB490D">
        <w:rPr>
          <w:i w:val="0"/>
        </w:rPr>
        <w:t xml:space="preserve"> differences in </w:t>
      </w:r>
      <w:r w:rsidR="000470FD">
        <w:rPr>
          <w:i w:val="0"/>
        </w:rPr>
        <w:t xml:space="preserve">GBM PDX </w:t>
      </w:r>
      <w:r w:rsidR="006B44F2">
        <w:rPr>
          <w:i w:val="0"/>
        </w:rPr>
        <w:t xml:space="preserve">tumors </w:t>
      </w:r>
      <w:r w:rsidR="000470FD">
        <w:rPr>
          <w:i w:val="0"/>
        </w:rPr>
        <w:t xml:space="preserve">that </w:t>
      </w:r>
      <w:r w:rsidR="00617AA4">
        <w:rPr>
          <w:i w:val="0"/>
        </w:rPr>
        <w:t>were</w:t>
      </w:r>
      <w:r w:rsidR="000470FD">
        <w:rPr>
          <w:i w:val="0"/>
        </w:rPr>
        <w:t xml:space="preserve"> poor</w:t>
      </w:r>
      <w:r>
        <w:rPr>
          <w:i w:val="0"/>
        </w:rPr>
        <w:t xml:space="preserve"> </w:t>
      </w:r>
      <w:r w:rsidR="000470FD">
        <w:rPr>
          <w:i w:val="0"/>
        </w:rPr>
        <w:t xml:space="preserve">responders </w:t>
      </w:r>
      <w:r w:rsidR="00DB490D">
        <w:rPr>
          <w:i w:val="0"/>
        </w:rPr>
        <w:t xml:space="preserve">to bevacizumab </w:t>
      </w:r>
      <w:r w:rsidR="00AA5F0C">
        <w:rPr>
          <w:i w:val="0"/>
        </w:rPr>
        <w:t>therapy</w:t>
      </w:r>
      <w:r w:rsidR="0003666A">
        <w:rPr>
          <w:i w:val="0"/>
        </w:rPr>
        <w:t>. Specifically, we</w:t>
      </w:r>
      <w:r w:rsidR="00DB490D">
        <w:rPr>
          <w:i w:val="0"/>
        </w:rPr>
        <w:t xml:space="preserve"> </w:t>
      </w:r>
      <w:r w:rsidR="0003666A">
        <w:rPr>
          <w:i w:val="0"/>
        </w:rPr>
        <w:t xml:space="preserve">have </w:t>
      </w:r>
      <w:r w:rsidR="000470FD">
        <w:rPr>
          <w:i w:val="0"/>
        </w:rPr>
        <w:t>identif</w:t>
      </w:r>
      <w:r w:rsidR="0003666A">
        <w:rPr>
          <w:i w:val="0"/>
        </w:rPr>
        <w:t>ied</w:t>
      </w:r>
      <w:r w:rsidR="000470FD">
        <w:rPr>
          <w:i w:val="0"/>
        </w:rPr>
        <w:t xml:space="preserve"> upregulation of a transcription factor and </w:t>
      </w:r>
      <w:r w:rsidR="00A45748">
        <w:rPr>
          <w:i w:val="0"/>
        </w:rPr>
        <w:t xml:space="preserve">of </w:t>
      </w:r>
      <w:r w:rsidR="000470FD">
        <w:rPr>
          <w:i w:val="0"/>
        </w:rPr>
        <w:t xml:space="preserve">multiple angiogenesis genes that it regulates in the </w:t>
      </w:r>
      <w:r w:rsidR="004C268A">
        <w:rPr>
          <w:i w:val="0"/>
        </w:rPr>
        <w:t xml:space="preserve">tumors that were </w:t>
      </w:r>
      <w:r>
        <w:rPr>
          <w:i w:val="0"/>
        </w:rPr>
        <w:t>poor responders</w:t>
      </w:r>
      <w:r w:rsidR="0003666A">
        <w:rPr>
          <w:i w:val="0"/>
        </w:rPr>
        <w:t xml:space="preserve"> to bevacizumab</w:t>
      </w:r>
      <w:r w:rsidR="000470FD">
        <w:rPr>
          <w:i w:val="0"/>
        </w:rPr>
        <w:t xml:space="preserve">. Targeting </w:t>
      </w:r>
      <w:r w:rsidR="00617AA4">
        <w:rPr>
          <w:i w:val="0"/>
        </w:rPr>
        <w:t xml:space="preserve">the transcription factor </w:t>
      </w:r>
      <w:r w:rsidR="000470FD">
        <w:rPr>
          <w:i w:val="0"/>
        </w:rPr>
        <w:t>or</w:t>
      </w:r>
      <w:r w:rsidR="00617AA4">
        <w:rPr>
          <w:i w:val="0"/>
        </w:rPr>
        <w:t xml:space="preserve"> one of the downstream genes it regulates </w:t>
      </w:r>
      <w:r w:rsidR="00DB490D">
        <w:rPr>
          <w:i w:val="0"/>
        </w:rPr>
        <w:t xml:space="preserve">in conjunction with </w:t>
      </w:r>
      <w:r w:rsidR="00AA5F0C">
        <w:rPr>
          <w:i w:val="0"/>
        </w:rPr>
        <w:t>the targeting of VEGF-A</w:t>
      </w:r>
      <w:r w:rsidR="000470FD">
        <w:rPr>
          <w:i w:val="0"/>
        </w:rPr>
        <w:t xml:space="preserve"> </w:t>
      </w:r>
      <w:r>
        <w:rPr>
          <w:i w:val="0"/>
        </w:rPr>
        <w:t xml:space="preserve">may </w:t>
      </w:r>
      <w:r w:rsidR="00A45748">
        <w:rPr>
          <w:i w:val="0"/>
        </w:rPr>
        <w:t>improve the efficacy of bevacizumab therapy in GBM</w:t>
      </w:r>
      <w:r w:rsidR="00DB490D">
        <w:rPr>
          <w:i w:val="0"/>
        </w:rPr>
        <w:t xml:space="preserve">. </w:t>
      </w:r>
    </w:p>
    <w:p w14:paraId="02821F51" w14:textId="77777777" w:rsidR="00691328" w:rsidRDefault="00691328">
      <w:pPr>
        <w:rPr>
          <w:b/>
          <w:bCs/>
          <w:iCs/>
          <w:szCs w:val="28"/>
        </w:rPr>
      </w:pPr>
      <w:r>
        <w:br w:type="page"/>
      </w:r>
    </w:p>
    <w:p w14:paraId="603EAE9D" w14:textId="116C4AE6" w:rsidR="00023A72" w:rsidRPr="00CF2315" w:rsidRDefault="00B20918" w:rsidP="00CF2315">
      <w:pPr>
        <w:pStyle w:val="Heading1"/>
      </w:pPr>
      <w:r>
        <w:lastRenderedPageBreak/>
        <w:t>2</w:t>
      </w:r>
      <w:r>
        <w:tab/>
      </w:r>
      <w:r w:rsidR="00DB490D">
        <w:t>Methods</w:t>
      </w:r>
    </w:p>
    <w:p w14:paraId="7015AFC1" w14:textId="471AB2A8" w:rsidR="0064540B" w:rsidRPr="0064540B" w:rsidRDefault="0064540B" w:rsidP="00B03DEA">
      <w:pPr>
        <w:pStyle w:val="BodyText"/>
        <w:rPr>
          <w:i/>
        </w:rPr>
      </w:pPr>
      <w:r w:rsidRPr="0064540B">
        <w:rPr>
          <w:i/>
        </w:rPr>
        <w:t>2.1 Animal Studies</w:t>
      </w:r>
    </w:p>
    <w:p w14:paraId="5FBDAF13" w14:textId="15EFD08D" w:rsidR="00574E5A" w:rsidRPr="00F155F4" w:rsidRDefault="00DB490D" w:rsidP="00B03DEA">
      <w:pPr>
        <w:pStyle w:val="BodyText"/>
      </w:pPr>
      <w:r>
        <w:t>Human patient-derived xenograft tumors (PDXs)</w:t>
      </w:r>
      <w:r w:rsidR="00443833">
        <w:t xml:space="preserve"> from GBM biopsy (PDX </w:t>
      </w:r>
      <w:r w:rsidR="006B44F2">
        <w:t>#</w:t>
      </w:r>
      <w:r w:rsidR="00443833">
        <w:t xml:space="preserve">64, </w:t>
      </w:r>
      <w:r w:rsidR="00D2295A">
        <w:t xml:space="preserve">76, 80, 85, </w:t>
      </w:r>
      <w:r w:rsidR="00443833">
        <w:t xml:space="preserve">108, </w:t>
      </w:r>
      <w:r w:rsidR="00D2295A">
        <w:t xml:space="preserve">115, 12, </w:t>
      </w:r>
      <w:r w:rsidR="00443833">
        <w:t>39 and 59)</w:t>
      </w:r>
      <w:r>
        <w:t xml:space="preserve"> were </w:t>
      </w:r>
      <w:r w:rsidR="00DB0AFD">
        <w:t xml:space="preserve">propagated </w:t>
      </w:r>
      <w:r w:rsidR="00200AAC">
        <w:t>orthotopically</w:t>
      </w:r>
      <w:r w:rsidRPr="00DB490D">
        <w:t xml:space="preserve"> in athymic nude mice</w:t>
      </w:r>
      <w:r w:rsidR="00C35C31">
        <w:t xml:space="preserve"> as described </w:t>
      </w:r>
      <w:proofErr w:type="gramStart"/>
      <w:r w:rsidR="00C35C31">
        <w:t>previously</w:t>
      </w:r>
      <w:r w:rsidR="00C35C31" w:rsidRPr="00C35C31">
        <w:rPr>
          <w:highlight w:val="yellow"/>
          <w:vertAlign w:val="superscript"/>
        </w:rPr>
        <w:t>(</w:t>
      </w:r>
      <w:proofErr w:type="gramEnd"/>
      <w:r w:rsidR="00C35C31" w:rsidRPr="00C35C31">
        <w:rPr>
          <w:highlight w:val="yellow"/>
          <w:vertAlign w:val="superscript"/>
        </w:rPr>
        <w:t>Ref</w:t>
      </w:r>
      <w:r w:rsidR="007D0AB3">
        <w:rPr>
          <w:highlight w:val="yellow"/>
          <w:vertAlign w:val="superscript"/>
        </w:rPr>
        <w:t>-</w:t>
      </w:r>
      <w:proofErr w:type="spellStart"/>
      <w:r w:rsidR="001A73AF">
        <w:rPr>
          <w:highlight w:val="yellow"/>
          <w:vertAlign w:val="superscript"/>
        </w:rPr>
        <w:t>clg</w:t>
      </w:r>
      <w:proofErr w:type="spellEnd"/>
      <w:r w:rsidR="001A73AF">
        <w:rPr>
          <w:highlight w:val="yellow"/>
          <w:vertAlign w:val="superscript"/>
        </w:rPr>
        <w:t xml:space="preserve"> will find</w:t>
      </w:r>
      <w:r w:rsidR="00C35C31" w:rsidRPr="00C35C31">
        <w:rPr>
          <w:highlight w:val="yellow"/>
          <w:vertAlign w:val="superscript"/>
        </w:rPr>
        <w:t>)</w:t>
      </w:r>
      <w:r>
        <w:t xml:space="preserve">. </w:t>
      </w:r>
      <w:r w:rsidR="00443833">
        <w:t xml:space="preserve"> </w:t>
      </w:r>
      <w:r w:rsidR="007D0AB3">
        <w:t>PDX t</w:t>
      </w:r>
      <w:r w:rsidR="00443833">
        <w:t>umo</w:t>
      </w:r>
      <w:r w:rsidR="000E27D5">
        <w:t>r</w:t>
      </w:r>
      <w:r w:rsidR="007D0AB3">
        <w:t xml:space="preserve"> cells (</w:t>
      </w:r>
      <w:r w:rsidR="008D194E">
        <w:t>300</w:t>
      </w:r>
      <w:r w:rsidR="007D0AB3">
        <w:t>,000 cells</w:t>
      </w:r>
      <w:r w:rsidR="008D194E">
        <w:t xml:space="preserve"> in 3 µl</w:t>
      </w:r>
      <w:r w:rsidR="007D0AB3">
        <w:t>) were injected with stereota</w:t>
      </w:r>
      <w:r w:rsidR="0080119A">
        <w:t>c</w:t>
      </w:r>
      <w:r w:rsidR="007D0AB3">
        <w:t>tic assistance</w:t>
      </w:r>
      <w:r w:rsidR="008D194E">
        <w:t xml:space="preserve"> into the right basal ganglia</w:t>
      </w:r>
      <w:r w:rsidR="00D2295A">
        <w:t>, tumors were allowed to establish and propagate, and mice were euthanized when moribund, followed by harvesting of tumor for RNA-sequencing</w:t>
      </w:r>
      <w:r w:rsidR="008D194E">
        <w:t>.</w:t>
      </w:r>
      <w:r w:rsidR="00CE3D0F">
        <w:t xml:space="preserve"> </w:t>
      </w:r>
      <w:r w:rsidR="00D2295A">
        <w:t xml:space="preserve">The experiment was </w:t>
      </w:r>
      <w:r w:rsidR="00200AAC">
        <w:t>repeated,</w:t>
      </w:r>
      <w:r w:rsidR="00D2295A">
        <w:t xml:space="preserve"> and the t</w:t>
      </w:r>
      <w:r w:rsidR="00E35DAF">
        <w:t>umors were</w:t>
      </w:r>
      <w:r w:rsidR="00443833">
        <w:t xml:space="preserve"> </w:t>
      </w:r>
      <w:r w:rsidR="000E27D5">
        <w:t xml:space="preserve">allowed to </w:t>
      </w:r>
      <w:r w:rsidR="00443833">
        <w:t>establish</w:t>
      </w:r>
      <w:r w:rsidR="000E27D5">
        <w:t xml:space="preserve"> </w:t>
      </w:r>
      <w:r w:rsidR="007D0AB3">
        <w:t xml:space="preserve">for </w:t>
      </w:r>
      <w:r w:rsidR="00E35DAF">
        <w:t>two</w:t>
      </w:r>
      <w:r w:rsidR="000E27D5">
        <w:t xml:space="preserve"> weeks</w:t>
      </w:r>
      <w:r w:rsidR="00D2295A">
        <w:t xml:space="preserve">, </w:t>
      </w:r>
      <w:r w:rsidR="00E35DAF">
        <w:t xml:space="preserve">and </w:t>
      </w:r>
      <w:r w:rsidR="000E27D5">
        <w:t xml:space="preserve">mice were </w:t>
      </w:r>
      <w:r w:rsidR="00E35DAF">
        <w:t xml:space="preserve">then </w:t>
      </w:r>
      <w:r w:rsidR="000E27D5">
        <w:t xml:space="preserve">randomly assigned to a treatment group, bevacizumab (5 mg/kg </w:t>
      </w:r>
      <w:proofErr w:type="spellStart"/>
      <w:r w:rsidR="000E27D5">
        <w:t>i.p.</w:t>
      </w:r>
      <w:proofErr w:type="spellEnd"/>
      <w:r w:rsidR="000E27D5">
        <w:t xml:space="preserve"> biweekly) or vehicle</w:t>
      </w:r>
      <w:r w:rsidR="00E35DAF">
        <w:t>. T</w:t>
      </w:r>
      <w:r w:rsidR="000E27D5">
        <w:t>reatment was continued until euthanasia</w:t>
      </w:r>
      <w:r w:rsidR="00E35DAF">
        <w:t xml:space="preserve">, which </w:t>
      </w:r>
      <w:r w:rsidR="006B44F2">
        <w:t xml:space="preserve">was performed </w:t>
      </w:r>
      <w:r w:rsidR="00CE3D0F">
        <w:t>when the mice were moribund</w:t>
      </w:r>
      <w:r w:rsidR="000E27D5">
        <w:t xml:space="preserve">. </w:t>
      </w:r>
      <w:r w:rsidR="004F7B95">
        <w:t xml:space="preserve">Tumors were defined as </w:t>
      </w:r>
      <w:r w:rsidR="00D2295A">
        <w:t>poor</w:t>
      </w:r>
      <w:r w:rsidR="004F7B95">
        <w:t xml:space="preserve">- or </w:t>
      </w:r>
      <w:r w:rsidR="00D2295A">
        <w:t>good</w:t>
      </w:r>
      <w:r w:rsidR="004F7B95">
        <w:t>-responders to bevacizumab therapy based on their o</w:t>
      </w:r>
      <w:r w:rsidR="00DB0AFD">
        <w:t>verall-</w:t>
      </w:r>
      <w:r w:rsidR="004F7B95">
        <w:t xml:space="preserve">survival compared to the vehicle group, with poor-responders having no change in median overall-survival as compared to the vehicle treatment group, and good-responders having a significantly longer </w:t>
      </w:r>
      <w:r w:rsidR="00CE3D0F">
        <w:t xml:space="preserve">median </w:t>
      </w:r>
      <w:r w:rsidR="004F7B95">
        <w:t>overall-survival as compared t</w:t>
      </w:r>
      <w:r w:rsidR="00D2295A">
        <w:t xml:space="preserve">o the vehicle treatment group. At euthanasia, </w:t>
      </w:r>
      <w:r w:rsidR="004F7B95">
        <w:t>brains were</w:t>
      </w:r>
      <w:r w:rsidR="000E27D5">
        <w:t xml:space="preserve"> fixed in 4% paraformaldehyde, followed by 30% buffered sucrose, frozen in OCT and stored at -70</w:t>
      </w:r>
      <w:r w:rsidR="000E27D5" w:rsidRPr="00783411">
        <w:rPr>
          <w:vertAlign w:val="superscript"/>
        </w:rPr>
        <w:t>o</w:t>
      </w:r>
      <w:r w:rsidR="000E27D5">
        <w:t>, as described</w:t>
      </w:r>
      <w:r w:rsidR="009E26D5">
        <w:fldChar w:fldCharType="begin"/>
      </w:r>
      <w:r w:rsidR="007F73DB">
        <w:instrText xml:space="preserve"> ADDIN ZOTERO_ITEM CSL_CITATION {"citationID":"wZS7C7wt","properties":{"formattedCitation":"\\super 15\\nosupersub{}","plainCitation":"15","noteIndex":0},"citationItems":[{"id":102,"uris":["http://zotero.org/users/8255195/items/4GK4VLES"],"itemData":{"id":102,"type":"article-journal","abstract":"Adrenomedullin (AM) is a multifunctional peptide vasodilator that transduces its effects through calcitonin receptor-like receptor/receptor activity modifying protein-2 and -3 (CLR/RAMP2 and CLR/ RAMP3). Previously, we reported on the development of an anti-AM antibody that potently inhibits tumor cell proliferation in vitro and tumor growth in vivo. Here, we report the effect of anti-AM receptor antibodies (αAMRs) on angiogenesis and tumor growth. We demonstrate that αAMRs decrease in a dose-dependent manner the growth of U87 glioblastoma cells and HT-29 colorectal cancer cells, but not A549 lung cancer cells, in vitro. In vivo, AM in Matrigel plugs induces angiogenesis by promoting recruitment of endothelial cells, pericytes, myeloid precursor cells, and macrophages and by promoting channel formation. Remarkably, systemic administration of αAMRs every 3 d markedly reduced neovascularization of Matrigel plugs in a dosedependent fashion, as demonstrated by reduced numbers of the recruited cells and vessel structures. Several human tumor xenografts in athymic mice were used to examine the effect of αAMR treatment on tumor angiogenesis and growth. αAMR treatment significantly suppressed the growth of glioblastoma, lung, and colon tumors. Histological examination of αAMR-treated tumors showed evidence of disruption of tumor vascularity with decreased microvessel density, depletion of endothelial and pericyte cells, and increased tumor cell apoptosis. These findings support the conclusion that αAMR treatment inhibits tumor growth by suppression of angiogenesis and tumor growth and suggest that AMRs may be useful therapeutic targets.—Kaafarani, I., Fernandez-Sauze, S., Berenguer, C., Chinot, O., Delfino, C., Dussert, C., Metellus, P., Boudouresque, F., Mabrouk, K., Grisoli, F., Figarella-Branger, D., Martin, P.-M., Ouafik, L. H. Targeting adrenomedullin receptors with systemic delivery of neutralizing antibodies inhibits tumor angiogenesis and suppresses growth of human tumor xenografts in mice. FASEB J. 23, 3424–3435 (2009). www.fasebj.org","container-title":"The FASEB Journal","DOI":"10.1096/fj.08-127852","ISSN":"1530-6860","issue":"10","language":"en","note":"_eprint: https://onlinelibrary.wiley.com/doi/pdf/10.1096/fj.08-127852","page":"3424-3435","source":"Wiley Online Library","title":"Targeting adrenomedullin receptors with systemic delivery of neutralizing antibodies inhibits tumor angiogenesis and suppresses growth of human tumor xenografts in mice","volume":"23","author":[{"family":"Kaafarani","given":"Itidal"},{"family":"Fernandez-Sauze","given":"Samantha"},{"family":"Berenguer","given":"Caroline"},{"family":"Chinot","given":"Olivier"},{"family":"Delfino","given":"Christine"},{"family":"Dussert","given":"Christophe"},{"family":"Metellus","given":"Philippe"},{"family":"Boudouresque","given":"Françoise"},{"family":"Mabrouk","given":"Kamel"},{"family":"Grisoli","given":"Francois"},{"family":"Figarella-Branger","given":"Dominique"},{"family":"Martin","given":"Pierre-Marie"},{"family":"Ouafik","given":"L'Houcine"}],"issued":{"date-parts":[["2009"]]}}}],"schema":"https://github.com/citation-style-language/schema/raw/master/csl-citation.json"} </w:instrText>
      </w:r>
      <w:r w:rsidR="009E26D5">
        <w:fldChar w:fldCharType="separate"/>
      </w:r>
      <w:r w:rsidR="009E26D5" w:rsidRPr="009E26D5">
        <w:rPr>
          <w:vertAlign w:val="superscript"/>
        </w:rPr>
        <w:t>15</w:t>
      </w:r>
      <w:r w:rsidR="009E26D5">
        <w:fldChar w:fldCharType="end"/>
      </w:r>
      <w:r w:rsidR="000E27D5">
        <w:t>.</w:t>
      </w:r>
      <w:r>
        <w:t xml:space="preserve"> </w:t>
      </w:r>
      <w:r w:rsidR="003B4B5C">
        <w:t>All animal experiments were done in accordance with</w:t>
      </w:r>
      <w:r w:rsidR="00AB2412">
        <w:t>,</w:t>
      </w:r>
      <w:r w:rsidR="003B4B5C">
        <w:t xml:space="preserve"> and </w:t>
      </w:r>
      <w:r w:rsidR="00C35C31">
        <w:t xml:space="preserve">with </w:t>
      </w:r>
      <w:r w:rsidR="003B4B5C">
        <w:t xml:space="preserve">approval </w:t>
      </w:r>
      <w:r w:rsidR="00C35C31">
        <w:t>of</w:t>
      </w:r>
      <w:r w:rsidR="003B4B5C">
        <w:t xml:space="preserve"> the Institutional Animal Care and Use Committee </w:t>
      </w:r>
      <w:r w:rsidR="00AB2412">
        <w:t xml:space="preserve">(IACUC) </w:t>
      </w:r>
      <w:r w:rsidR="003B4B5C">
        <w:t>of the Mayo Clinic</w:t>
      </w:r>
      <w:r w:rsidR="008548B8">
        <w:t xml:space="preserve"> in Rochester, MN</w:t>
      </w:r>
      <w:r w:rsidR="003B4B5C">
        <w:t>.</w:t>
      </w:r>
    </w:p>
    <w:p w14:paraId="0AF25747" w14:textId="76220A7C" w:rsidR="00E12C3D" w:rsidRPr="00B20918" w:rsidRDefault="00EB71E2" w:rsidP="00B20918">
      <w:pPr>
        <w:pStyle w:val="Heading2"/>
      </w:pPr>
      <w:r w:rsidRPr="00B20918">
        <w:t>2</w:t>
      </w:r>
      <w:r w:rsidR="00E12C3D" w:rsidRPr="00B20918">
        <w:t>.</w:t>
      </w:r>
      <w:r w:rsidR="0064540B">
        <w:t>2</w:t>
      </w:r>
      <w:r w:rsidR="00E12C3D" w:rsidRPr="00B20918">
        <w:t xml:space="preserve"> </w:t>
      </w:r>
      <w:r w:rsidR="00ED0E4E">
        <w:t>Biochemical Methods</w:t>
      </w:r>
    </w:p>
    <w:p w14:paraId="6B9A983F" w14:textId="799CB19C" w:rsidR="00ED0E4E" w:rsidRDefault="00BE16C9" w:rsidP="00DB706E">
      <w:pPr>
        <w:pStyle w:val="BodyTextIndented"/>
        <w:ind w:firstLine="0"/>
      </w:pPr>
      <w:r>
        <w:t>Immunostaining for EGR1 was performed as described previously</w:t>
      </w:r>
      <w:r w:rsidR="00651B17">
        <w:rPr>
          <w:i/>
        </w:rPr>
        <w:fldChar w:fldCharType="begin"/>
      </w:r>
      <w:r w:rsidR="007F73DB">
        <w:rPr>
          <w:i/>
        </w:rPr>
        <w:instrText xml:space="preserve"> ADDIN ZOTERO_ITEM CSL_CITATION {"citationID":"JJqzxZpd","properties":{"formattedCitation":"\\super 6\\nosupersub{}","plainCitation":"6","noteIndex":0},"citationItems":[{"id":"3CyRXnji/U7BxE40s","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651B17">
        <w:rPr>
          <w:i/>
        </w:rPr>
        <w:fldChar w:fldCharType="separate"/>
      </w:r>
      <w:r w:rsidR="00651B17" w:rsidRPr="00EB7919">
        <w:rPr>
          <w:vertAlign w:val="superscript"/>
        </w:rPr>
        <w:t>6</w:t>
      </w:r>
      <w:r w:rsidR="00651B17">
        <w:rPr>
          <w:i/>
        </w:rPr>
        <w:fldChar w:fldCharType="end"/>
      </w:r>
      <w:r w:rsidR="00ED0E4E">
        <w:t>. Briefly, frozen sections were blocked for peroxidases, permeabilized with 0.25% Triton X-100 (1 min, 22</w:t>
      </w:r>
      <w:r w:rsidR="00ED0E4E" w:rsidRPr="00ED0E4E">
        <w:rPr>
          <w:vertAlign w:val="superscript"/>
        </w:rPr>
        <w:t>o</w:t>
      </w:r>
      <w:r w:rsidR="00ED0E4E">
        <w:t>C), s</w:t>
      </w:r>
      <w:r w:rsidR="00F57888">
        <w:t>ubjected to antigen retrieval (</w:t>
      </w:r>
      <w:r w:rsidR="00690823">
        <w:t>Tris-EDTA buffer, pH 9.0</w:t>
      </w:r>
      <w:r w:rsidR="00ED0E4E">
        <w:t xml:space="preserve">), blocked with 5% BSA/PBS, reacted with </w:t>
      </w:r>
      <w:r w:rsidR="009C2E84">
        <w:t>1.37</w:t>
      </w:r>
      <w:r w:rsidR="00ED0E4E">
        <w:t xml:space="preserve"> µg/ml rabbit anti-EGR1 </w:t>
      </w:r>
      <w:r w:rsidR="004F1059">
        <w:t xml:space="preserve">IgG </w:t>
      </w:r>
      <w:r w:rsidR="00ED0E4E">
        <w:t>(</w:t>
      </w:r>
      <w:proofErr w:type="spellStart"/>
      <w:r w:rsidR="00ED0E4E">
        <w:t>ProteinTech</w:t>
      </w:r>
      <w:proofErr w:type="spellEnd"/>
      <w:r w:rsidR="00ED0E4E">
        <w:t>, cat #</w:t>
      </w:r>
      <w:r w:rsidR="00652DB0">
        <w:t>55117</w:t>
      </w:r>
      <w:r w:rsidR="004F1059">
        <w:t>-1-AP</w:t>
      </w:r>
      <w:r w:rsidR="00ED0E4E">
        <w:t>)</w:t>
      </w:r>
      <w:r w:rsidR="004F1059">
        <w:t xml:space="preserve"> overnight at 4</w:t>
      </w:r>
      <w:r w:rsidR="004F1059" w:rsidRPr="004F1059">
        <w:rPr>
          <w:vertAlign w:val="superscript"/>
        </w:rPr>
        <w:t>o</w:t>
      </w:r>
      <w:r w:rsidR="004F1059">
        <w:t>C</w:t>
      </w:r>
      <w:r w:rsidR="00ED0E4E">
        <w:t xml:space="preserve">, washed, </w:t>
      </w:r>
      <w:r w:rsidR="00054CC5">
        <w:t xml:space="preserve">reacted with </w:t>
      </w:r>
      <w:r w:rsidR="00ED0E4E">
        <w:t xml:space="preserve">goat </w:t>
      </w:r>
      <w:r w:rsidR="00ED0E4E">
        <w:lastRenderedPageBreak/>
        <w:t>anti-rabbit HRP-conjugated secondary antibody</w:t>
      </w:r>
      <w:r>
        <w:t xml:space="preserve"> </w:t>
      </w:r>
      <w:r w:rsidR="00ED0E4E">
        <w:t>(</w:t>
      </w:r>
      <w:r w:rsidR="004F1059">
        <w:t>Sigma-</w:t>
      </w:r>
      <w:proofErr w:type="spellStart"/>
      <w:r w:rsidR="004F1059">
        <w:t>ThermoFisher</w:t>
      </w:r>
      <w:proofErr w:type="spellEnd"/>
      <w:r w:rsidR="00ED0E4E">
        <w:t xml:space="preserve">), developed with DAB </w:t>
      </w:r>
      <w:r w:rsidR="004F1059">
        <w:t xml:space="preserve">substrate, </w:t>
      </w:r>
      <w:r w:rsidR="00DC6A54">
        <w:t xml:space="preserve">the </w:t>
      </w:r>
      <w:r w:rsidR="00ED0E4E">
        <w:t>nucl</w:t>
      </w:r>
      <w:r w:rsidR="00DC6A54">
        <w:t>ei stained with hematoxylin and the slides</w:t>
      </w:r>
      <w:r w:rsidR="004F1059">
        <w:t xml:space="preserve"> </w:t>
      </w:r>
      <w:proofErr w:type="spellStart"/>
      <w:r w:rsidR="00ED0E4E">
        <w:t>coverslipped</w:t>
      </w:r>
      <w:proofErr w:type="spellEnd"/>
      <w:r w:rsidR="00ED0E4E">
        <w:t>. Sections were imaged and photographed on a Leica DMRB microscope.</w:t>
      </w:r>
      <w:r w:rsidR="00E252BD">
        <w:t xml:space="preserve"> </w:t>
      </w:r>
      <w:r w:rsidR="00ED0E4E">
        <w:t xml:space="preserve">Multiplex staining for RAMP3, </w:t>
      </w:r>
      <w:r w:rsidR="00F57888">
        <w:t xml:space="preserve">adrenomedullin, </w:t>
      </w:r>
      <w:r w:rsidR="00ED0E4E">
        <w:t xml:space="preserve">α7-nAChR and EGR1, along with staining for human nuclear antigen (HNA), CD31, </w:t>
      </w:r>
      <w:r w:rsidR="00DC6A54">
        <w:t xml:space="preserve">and </w:t>
      </w:r>
      <w:r w:rsidR="00ED0E4E">
        <w:t xml:space="preserve">Ki67 was performed </w:t>
      </w:r>
      <w:r w:rsidR="00DC6A54">
        <w:t xml:space="preserve">as described previously </w:t>
      </w:r>
      <w:r w:rsidR="00690823">
        <w:t>(</w:t>
      </w:r>
      <w:proofErr w:type="spellStart"/>
      <w:r w:rsidR="00690823" w:rsidRPr="00690823">
        <w:rPr>
          <w:highlight w:val="yellow"/>
        </w:rPr>
        <w:t>clg</w:t>
      </w:r>
      <w:proofErr w:type="spellEnd"/>
      <w:r w:rsidR="00690823" w:rsidRPr="00690823">
        <w:rPr>
          <w:highlight w:val="yellow"/>
        </w:rPr>
        <w:t xml:space="preserve"> will get Dr. Judy </w:t>
      </w:r>
      <w:proofErr w:type="spellStart"/>
      <w:r w:rsidR="00690823" w:rsidRPr="00690823">
        <w:rPr>
          <w:highlight w:val="yellow"/>
        </w:rPr>
        <w:t>Drazba’s</w:t>
      </w:r>
      <w:proofErr w:type="spellEnd"/>
      <w:r w:rsidR="00690823" w:rsidRPr="00690823">
        <w:rPr>
          <w:highlight w:val="yellow"/>
        </w:rPr>
        <w:t xml:space="preserve"> help with </w:t>
      </w:r>
      <w:r w:rsidR="00054CC5">
        <w:rPr>
          <w:highlight w:val="yellow"/>
        </w:rPr>
        <w:t xml:space="preserve">protocol </w:t>
      </w:r>
      <w:r w:rsidR="00DC6A54">
        <w:rPr>
          <w:highlight w:val="yellow"/>
        </w:rPr>
        <w:t xml:space="preserve">details </w:t>
      </w:r>
      <w:r w:rsidR="00690823" w:rsidRPr="00690823">
        <w:rPr>
          <w:highlight w:val="yellow"/>
        </w:rPr>
        <w:t xml:space="preserve">as </w:t>
      </w:r>
      <w:r w:rsidR="00054CC5">
        <w:rPr>
          <w:highlight w:val="yellow"/>
        </w:rPr>
        <w:t xml:space="preserve">it </w:t>
      </w:r>
      <w:r w:rsidR="00690823" w:rsidRPr="00690823">
        <w:rPr>
          <w:highlight w:val="yellow"/>
        </w:rPr>
        <w:t>is a little different</w:t>
      </w:r>
      <w:r w:rsidR="00DC6A54">
        <w:t xml:space="preserve"> </w:t>
      </w:r>
      <w:r w:rsidR="00DC6A54" w:rsidRPr="00DC6A54">
        <w:rPr>
          <w:highlight w:val="yellow"/>
        </w:rPr>
        <w:t>and a reference</w:t>
      </w:r>
      <w:r w:rsidR="00690823" w:rsidRPr="00DC6A54">
        <w:rPr>
          <w:highlight w:val="yellow"/>
        </w:rPr>
        <w:t>)</w:t>
      </w:r>
      <w:r w:rsidR="00FD4507">
        <w:t xml:space="preserve"> </w:t>
      </w:r>
      <w:r w:rsidR="00FD4507" w:rsidRPr="00FD4507">
        <w:rPr>
          <w:highlight w:val="yellow"/>
          <w:vertAlign w:val="superscript"/>
        </w:rPr>
        <w:t>(Refs)</w:t>
      </w:r>
      <w:r w:rsidR="00ED0E4E">
        <w:t>.</w:t>
      </w:r>
    </w:p>
    <w:p w14:paraId="3B8B547A" w14:textId="6067922B" w:rsidR="00D018A6" w:rsidRDefault="00EB71E2" w:rsidP="00B20918">
      <w:pPr>
        <w:pStyle w:val="Heading2"/>
      </w:pPr>
      <w:r w:rsidRPr="00B20918">
        <w:t>2</w:t>
      </w:r>
      <w:r w:rsidR="00F155F4" w:rsidRPr="00B20918">
        <w:t>.</w:t>
      </w:r>
      <w:r w:rsidR="0064540B">
        <w:t>3</w:t>
      </w:r>
      <w:r w:rsidR="00EF010D" w:rsidRPr="00B20918">
        <w:tab/>
      </w:r>
      <w:r w:rsidR="00DB490D">
        <w:t xml:space="preserve">Computational </w:t>
      </w:r>
      <w:r w:rsidR="00882DD3">
        <w:t>Analysis</w:t>
      </w:r>
    </w:p>
    <w:p w14:paraId="6D377F33" w14:textId="5A72EB0B" w:rsidR="00DF55BE" w:rsidRPr="00DF55BE" w:rsidRDefault="00FD071F" w:rsidP="000D3D32">
      <w:pPr>
        <w:pStyle w:val="BodyTextIndented"/>
        <w:ind w:firstLine="0"/>
      </w:pPr>
      <w:r>
        <w:t xml:space="preserve">RNA sequencing was done through the </w:t>
      </w:r>
      <w:r w:rsidR="00DB490D">
        <w:t>Illumina Next-Gen</w:t>
      </w:r>
      <w:r>
        <w:t>eration</w:t>
      </w:r>
      <w:r w:rsidR="00DB490D">
        <w:t xml:space="preserve"> Sequencing </w:t>
      </w:r>
      <w:r w:rsidR="00DB490D">
        <w:tab/>
        <w:t>(NGS)</w:t>
      </w:r>
      <w:r w:rsidR="00575806">
        <w:t xml:space="preserve"> </w:t>
      </w:r>
      <w:r>
        <w:t>protocol</w:t>
      </w:r>
      <w:r w:rsidR="000D3D32">
        <w:t xml:space="preserve"> {</w:t>
      </w:r>
      <w:r w:rsidR="000D3D32" w:rsidRPr="001E013D">
        <w:rPr>
          <w:highlight w:val="yellow"/>
        </w:rPr>
        <w:t>TODO: define exact NGS subprotocol with citation</w:t>
      </w:r>
      <w:r w:rsidR="001E013D" w:rsidRPr="001E013D">
        <w:rPr>
          <w:highlight w:val="yellow"/>
        </w:rPr>
        <w:t>-</w:t>
      </w:r>
      <w:proofErr w:type="spellStart"/>
      <w:r w:rsidR="001E013D">
        <w:rPr>
          <w:highlight w:val="yellow"/>
        </w:rPr>
        <w:t>clg</w:t>
      </w:r>
      <w:proofErr w:type="spellEnd"/>
      <w:r w:rsidR="001E013D" w:rsidRPr="001E013D">
        <w:rPr>
          <w:highlight w:val="yellow"/>
        </w:rPr>
        <w:t xml:space="preserve"> </w:t>
      </w:r>
      <w:r w:rsidR="00D2295A">
        <w:rPr>
          <w:highlight w:val="yellow"/>
        </w:rPr>
        <w:t xml:space="preserve">will </w:t>
      </w:r>
      <w:r w:rsidR="001E013D" w:rsidRPr="001E013D">
        <w:rPr>
          <w:highlight w:val="yellow"/>
        </w:rPr>
        <w:t>get from Dr</w:t>
      </w:r>
      <w:r w:rsidR="001A73AF">
        <w:rPr>
          <w:highlight w:val="yellow"/>
        </w:rPr>
        <w:t>s</w:t>
      </w:r>
      <w:r w:rsidR="001E013D" w:rsidRPr="001E013D">
        <w:rPr>
          <w:highlight w:val="yellow"/>
        </w:rPr>
        <w:t xml:space="preserve">. </w:t>
      </w:r>
      <w:proofErr w:type="spellStart"/>
      <w:r w:rsidR="001E013D" w:rsidRPr="001A73AF">
        <w:rPr>
          <w:highlight w:val="yellow"/>
        </w:rPr>
        <w:t>Sarkaria</w:t>
      </w:r>
      <w:proofErr w:type="spellEnd"/>
      <w:r w:rsidR="001A73AF" w:rsidRPr="001A73AF">
        <w:rPr>
          <w:highlight w:val="yellow"/>
        </w:rPr>
        <w:t xml:space="preserve"> and Decker</w:t>
      </w:r>
      <w:r w:rsidR="00CE3D0F">
        <w:t xml:space="preserve">. </w:t>
      </w:r>
      <w:proofErr w:type="spellStart"/>
      <w:r w:rsidR="00CE3D0F">
        <w:rPr>
          <w:highlight w:val="yellow"/>
        </w:rPr>
        <w:t>clg</w:t>
      </w:r>
      <w:proofErr w:type="spellEnd"/>
      <w:r w:rsidR="00CE3D0F">
        <w:rPr>
          <w:highlight w:val="yellow"/>
        </w:rPr>
        <w:t xml:space="preserve"> has verified </w:t>
      </w:r>
      <w:r w:rsidR="00CE3D0F" w:rsidRPr="00CE3D0F">
        <w:rPr>
          <w:highlight w:val="yellow"/>
        </w:rPr>
        <w:t xml:space="preserve">that the pipelines used for analysis of the </w:t>
      </w:r>
      <w:proofErr w:type="spellStart"/>
      <w:r w:rsidR="00CE3D0F" w:rsidRPr="00CE3D0F">
        <w:rPr>
          <w:highlight w:val="yellow"/>
        </w:rPr>
        <w:t>RNAsequencing</w:t>
      </w:r>
      <w:proofErr w:type="spellEnd"/>
      <w:r w:rsidR="00CE3D0F" w:rsidRPr="00CE3D0F">
        <w:rPr>
          <w:highlight w:val="yellow"/>
        </w:rPr>
        <w:t xml:space="preserve"> data were specific for human RNA</w:t>
      </w:r>
      <w:r w:rsidR="000D3D32">
        <w:t>}</w:t>
      </w:r>
      <w:r>
        <w:t>. Following quality control,</w:t>
      </w:r>
      <w:r w:rsidR="00DB490D">
        <w:t xml:space="preserve"> reads were </w:t>
      </w:r>
      <w:r>
        <w:t>processed through sequential pairing</w:t>
      </w:r>
      <w:r w:rsidR="00DB490D">
        <w:t xml:space="preserve">, </w:t>
      </w:r>
      <w:r>
        <w:t xml:space="preserve">alignment, </w:t>
      </w:r>
      <w:r w:rsidR="0090621F">
        <w:t>and mapping</w:t>
      </w:r>
      <w:r>
        <w:t>.</w:t>
      </w:r>
      <w:r w:rsidR="006F6C5D">
        <w:t xml:space="preserve"> Subsequently processed reads </w:t>
      </w:r>
      <w:r w:rsidR="00E61DAF">
        <w:t xml:space="preserve">were analyzed in R. </w:t>
      </w:r>
      <w:r w:rsidR="00515ADD">
        <w:t xml:space="preserve">Group factoring by PDX is shown in </w:t>
      </w:r>
      <w:r w:rsidR="00CC0911">
        <w:t xml:space="preserve">Supplemental </w:t>
      </w:r>
      <w:r w:rsidR="00515ADD">
        <w:t>Table 1.</w:t>
      </w:r>
    </w:p>
    <w:p w14:paraId="25A8E758" w14:textId="1CA2CFD6" w:rsidR="00DB706E" w:rsidRPr="00DB706E" w:rsidRDefault="00DB706E" w:rsidP="00B20918">
      <w:pPr>
        <w:pStyle w:val="Heading2"/>
        <w:rPr>
          <w:i w:val="0"/>
          <w:iCs/>
        </w:rPr>
      </w:pPr>
      <w:r w:rsidRPr="00DB706E">
        <w:rPr>
          <w:i w:val="0"/>
          <w:iCs/>
        </w:rPr>
        <w:t xml:space="preserve">All analysis was done using </w:t>
      </w:r>
      <w:proofErr w:type="spellStart"/>
      <w:r w:rsidRPr="00DB706E">
        <w:rPr>
          <w:i w:val="0"/>
          <w:iCs/>
        </w:rPr>
        <w:t>GalaxyProject</w:t>
      </w:r>
      <w:proofErr w:type="spellEnd"/>
      <w:r w:rsidRPr="00DB706E">
        <w:rPr>
          <w:i w:val="0"/>
          <w:iCs/>
        </w:rPr>
        <w:t xml:space="preserve"> (version 2.11.0) and R (version 4.0.3). </w:t>
      </w:r>
      <w:r w:rsidR="000D3D32">
        <w:rPr>
          <w:i w:val="0"/>
          <w:iCs/>
        </w:rPr>
        <w:t>P</w:t>
      </w:r>
      <w:r w:rsidRPr="00DB706E">
        <w:rPr>
          <w:i w:val="0"/>
          <w:iCs/>
        </w:rPr>
        <w:t xml:space="preserve">lots were generated using ggplot2 (version 3.3.5) and tables were generated using </w:t>
      </w:r>
      <w:proofErr w:type="spellStart"/>
      <w:r w:rsidR="00A3303B">
        <w:rPr>
          <w:i w:val="0"/>
          <w:iCs/>
        </w:rPr>
        <w:t>sjPlot</w:t>
      </w:r>
      <w:proofErr w:type="spellEnd"/>
      <w:r w:rsidR="00A3303B">
        <w:rPr>
          <w:i w:val="0"/>
          <w:iCs/>
        </w:rPr>
        <w:t xml:space="preserve"> </w:t>
      </w:r>
      <w:r w:rsidRPr="00DB706E">
        <w:rPr>
          <w:i w:val="0"/>
          <w:iCs/>
        </w:rPr>
        <w:t xml:space="preserve">(version </w:t>
      </w:r>
      <w:r w:rsidR="00A3303B">
        <w:rPr>
          <w:i w:val="0"/>
          <w:iCs/>
        </w:rPr>
        <w:t>2.8.9</w:t>
      </w:r>
      <w:r w:rsidRPr="00DB706E">
        <w:rPr>
          <w:i w:val="0"/>
          <w:iCs/>
        </w:rPr>
        <w:t>).</w:t>
      </w:r>
    </w:p>
    <w:p w14:paraId="3D7B3603" w14:textId="46582C9C" w:rsidR="00CC31DC" w:rsidRPr="00B20918" w:rsidRDefault="00EB71E2" w:rsidP="00B20918">
      <w:pPr>
        <w:pStyle w:val="Heading2"/>
      </w:pPr>
      <w:r w:rsidRPr="00B20918">
        <w:t>2</w:t>
      </w:r>
      <w:r w:rsidR="00CC31DC" w:rsidRPr="00B20918">
        <w:t>.</w:t>
      </w:r>
      <w:r w:rsidR="0064540B">
        <w:t>3</w:t>
      </w:r>
      <w:r w:rsidR="00DB490D">
        <w:t>.1</w:t>
      </w:r>
      <w:r w:rsidR="00CC31DC" w:rsidRPr="00B20918">
        <w:t xml:space="preserve"> </w:t>
      </w:r>
      <w:r w:rsidR="00E61DAF">
        <w:t>Data loading</w:t>
      </w:r>
      <w:r w:rsidR="00882DD3">
        <w:t xml:space="preserve">, </w:t>
      </w:r>
      <w:r w:rsidR="00E61DAF">
        <w:t>FASTQ extraction</w:t>
      </w:r>
      <w:r w:rsidR="00882DD3">
        <w:t>, and preprocessing</w:t>
      </w:r>
    </w:p>
    <w:p w14:paraId="3C7349C4" w14:textId="65A8F2AA" w:rsidR="00F454C9" w:rsidRDefault="00E61DAF" w:rsidP="00F454C9">
      <w:pPr>
        <w:pStyle w:val="Heading2"/>
        <w:rPr>
          <w:i w:val="0"/>
        </w:rPr>
      </w:pPr>
      <w:r w:rsidRPr="00E61DAF">
        <w:rPr>
          <w:i w:val="0"/>
        </w:rPr>
        <w:t xml:space="preserve">Data was retrieved in the SRA format from the NCBI directly onto </w:t>
      </w:r>
      <w:proofErr w:type="spellStart"/>
      <w:r w:rsidRPr="00E61DAF">
        <w:rPr>
          <w:i w:val="0"/>
        </w:rPr>
        <w:t>GalaxyProject</w:t>
      </w:r>
      <w:proofErr w:type="spellEnd"/>
      <w:r w:rsidRPr="00E61DAF">
        <w:rPr>
          <w:i w:val="0"/>
        </w:rPr>
        <w:t xml:space="preserve"> servers. Using the </w:t>
      </w:r>
      <w:r w:rsidR="00AC60DD">
        <w:rPr>
          <w:i w:val="0"/>
        </w:rPr>
        <w:t>“</w:t>
      </w:r>
      <w:r w:rsidRPr="00AC60DD">
        <w:rPr>
          <w:i w:val="0"/>
        </w:rPr>
        <w:t>Download and Extract Reads in FASTA/Q</w:t>
      </w:r>
      <w:r w:rsidR="00AC60DD">
        <w:rPr>
          <w:i w:val="0"/>
        </w:rPr>
        <w:t>”</w:t>
      </w:r>
      <w:r w:rsidR="00515ADD">
        <w:rPr>
          <w:i w:val="0"/>
        </w:rPr>
        <w:t xml:space="preserve"> </w:t>
      </w:r>
      <w:r w:rsidRPr="00E61DAF">
        <w:rPr>
          <w:i w:val="0"/>
        </w:rPr>
        <w:t xml:space="preserve">workflow, </w:t>
      </w:r>
      <w:proofErr w:type="spellStart"/>
      <w:r w:rsidRPr="00E61DAF">
        <w:rPr>
          <w:i w:val="0"/>
        </w:rPr>
        <w:t>fastq</w:t>
      </w:r>
      <w:proofErr w:type="spellEnd"/>
      <w:r w:rsidRPr="00E61DAF">
        <w:rPr>
          <w:i w:val="0"/>
        </w:rPr>
        <w:t xml:space="preserve"> files were generated from the </w:t>
      </w:r>
      <w:r>
        <w:rPr>
          <w:i w:val="0"/>
        </w:rPr>
        <w:t>SR</w:t>
      </w:r>
      <w:r w:rsidR="0064540B">
        <w:rPr>
          <w:i w:val="0"/>
        </w:rPr>
        <w:t>3</w:t>
      </w:r>
      <w:r w:rsidRPr="00E61DAF">
        <w:rPr>
          <w:i w:val="0"/>
        </w:rPr>
        <w:t>.</w:t>
      </w:r>
      <w:r>
        <w:rPr>
          <w:i w:val="0"/>
        </w:rPr>
        <w:t xml:space="preserve"> </w:t>
      </w:r>
      <w:r w:rsidRPr="00E61DAF">
        <w:rPr>
          <w:i w:val="0"/>
        </w:rPr>
        <w:t xml:space="preserve">Reads were aligned to the hg19 reference genome using HISAT2. Specified parameters were </w:t>
      </w:r>
      <w:proofErr w:type="spellStart"/>
      <w:r w:rsidRPr="00E61DAF">
        <w:rPr>
          <w:i w:val="0"/>
        </w:rPr>
        <w:t>unstranded</w:t>
      </w:r>
      <w:proofErr w:type="spellEnd"/>
      <w:r w:rsidRPr="00E61DAF">
        <w:rPr>
          <w:i w:val="0"/>
        </w:rPr>
        <w:t xml:space="preserve"> paired-end data from a single interleaved dataset.</w:t>
      </w:r>
      <w:r w:rsidR="00882DD3">
        <w:rPr>
          <w:i w:val="0"/>
        </w:rPr>
        <w:t xml:space="preserve"> </w:t>
      </w:r>
      <w:r w:rsidR="00F454C9">
        <w:rPr>
          <w:i w:val="0"/>
        </w:rPr>
        <w:t>Sample-level quality</w:t>
      </w:r>
      <w:r w:rsidR="00DF55BE">
        <w:rPr>
          <w:i w:val="0"/>
        </w:rPr>
        <w:t xml:space="preserve"> control </w:t>
      </w:r>
      <w:r w:rsidR="00F454C9">
        <w:rPr>
          <w:i w:val="0"/>
        </w:rPr>
        <w:t>was done through principal component analysis</w:t>
      </w:r>
      <w:r w:rsidR="00DF55BE">
        <w:rPr>
          <w:i w:val="0"/>
        </w:rPr>
        <w:t xml:space="preserve"> (PCA)</w:t>
      </w:r>
      <w:r w:rsidR="00F454C9">
        <w:rPr>
          <w:i w:val="0"/>
        </w:rPr>
        <w:t>. Properly clustered points were retained for downstream analysis</w:t>
      </w:r>
      <w:r w:rsidR="00D94F98">
        <w:rPr>
          <w:i w:val="0"/>
        </w:rPr>
        <w:t xml:space="preserve"> (Supplemental Figure 1A)</w:t>
      </w:r>
      <w:r w:rsidR="00F454C9">
        <w:rPr>
          <w:i w:val="0"/>
        </w:rPr>
        <w:t xml:space="preserve">. </w:t>
      </w:r>
      <w:r w:rsidR="00DF55BE">
        <w:rPr>
          <w:i w:val="0"/>
        </w:rPr>
        <w:t xml:space="preserve">A </w:t>
      </w:r>
      <w:r w:rsidR="00F454C9" w:rsidRPr="00F454C9">
        <w:rPr>
          <w:i w:val="0"/>
        </w:rPr>
        <w:t xml:space="preserve">dendrogram </w:t>
      </w:r>
      <w:r w:rsidR="00DF55BE">
        <w:rPr>
          <w:i w:val="0"/>
        </w:rPr>
        <w:t xml:space="preserve">was generated </w:t>
      </w:r>
      <w:r w:rsidR="007473EC">
        <w:rPr>
          <w:i w:val="0"/>
        </w:rPr>
        <w:t xml:space="preserve">using </w:t>
      </w:r>
      <w:proofErr w:type="spellStart"/>
      <w:r w:rsidR="007473EC" w:rsidRPr="00F454C9">
        <w:rPr>
          <w:i w:val="0"/>
        </w:rPr>
        <w:lastRenderedPageBreak/>
        <w:t>euclidean</w:t>
      </w:r>
      <w:proofErr w:type="spellEnd"/>
      <w:r w:rsidR="00F454C9" w:rsidRPr="00F454C9">
        <w:rPr>
          <w:i w:val="0"/>
        </w:rPr>
        <w:t xml:space="preserve"> distances between PCA </w:t>
      </w:r>
      <w:r w:rsidR="00DF55BE">
        <w:rPr>
          <w:i w:val="0"/>
        </w:rPr>
        <w:t>points to better visualize outliers</w:t>
      </w:r>
      <w:r w:rsidR="00D94F98">
        <w:rPr>
          <w:i w:val="0"/>
        </w:rPr>
        <w:t xml:space="preserve"> (Supplemental Figure 1B)</w:t>
      </w:r>
      <w:r w:rsidR="00F454C9" w:rsidRPr="00F454C9">
        <w:rPr>
          <w:i w:val="0"/>
        </w:rPr>
        <w:t>.</w:t>
      </w:r>
      <w:r w:rsidR="00DF55BE">
        <w:rPr>
          <w:i w:val="0"/>
        </w:rPr>
        <w:t xml:space="preserve"> Following PCA filtering, transcript-level filtering was done through mean-variance analysis</w:t>
      </w:r>
      <w:r w:rsidR="002D439E">
        <w:rPr>
          <w:i w:val="0"/>
        </w:rPr>
        <w:t xml:space="preserve"> (Supplemental Figure 2)</w:t>
      </w:r>
      <w:r w:rsidR="00DF55BE">
        <w:rPr>
          <w:i w:val="0"/>
        </w:rPr>
        <w:t xml:space="preserve">. Through hyperparameter optimization, a minimum read count of </w:t>
      </w:r>
      <w:r w:rsidR="007473EC">
        <w:rPr>
          <w:i w:val="0"/>
        </w:rPr>
        <w:t xml:space="preserve">350 reads </w:t>
      </w:r>
      <w:r w:rsidR="00DF55BE">
        <w:rPr>
          <w:i w:val="0"/>
        </w:rPr>
        <w:t xml:space="preserve">was chosen as </w:t>
      </w:r>
      <w:r w:rsidR="00347E33">
        <w:rPr>
          <w:i w:val="0"/>
        </w:rPr>
        <w:t xml:space="preserve">the cutoff </w:t>
      </w:r>
      <w:r w:rsidR="00DF55BE">
        <w:rPr>
          <w:i w:val="0"/>
        </w:rPr>
        <w:t>threshold.</w:t>
      </w:r>
    </w:p>
    <w:p w14:paraId="4C57C991" w14:textId="723F2BA2" w:rsidR="00DF55BE" w:rsidRDefault="00DF55BE" w:rsidP="00DF55BE">
      <w:pPr>
        <w:pStyle w:val="Heading2"/>
        <w:ind w:left="432" w:hanging="432"/>
      </w:pPr>
      <w:r w:rsidRPr="00B20918">
        <w:t>2.</w:t>
      </w:r>
      <w:r w:rsidR="0064540B">
        <w:t>3</w:t>
      </w:r>
      <w:r>
        <w:t>.</w:t>
      </w:r>
      <w:r w:rsidR="00882DD3">
        <w:t xml:space="preserve">2 </w:t>
      </w:r>
      <w:r w:rsidR="004E64EB">
        <w:t>Differential gene expression analysis</w:t>
      </w:r>
    </w:p>
    <w:p w14:paraId="0B4B408C" w14:textId="523AD59A" w:rsidR="00DF55BE" w:rsidRDefault="00DF55BE" w:rsidP="00DF55BE">
      <w:pPr>
        <w:pStyle w:val="Heading2"/>
        <w:rPr>
          <w:i w:val="0"/>
        </w:rPr>
      </w:pPr>
      <w:r w:rsidRPr="00DF55BE">
        <w:rPr>
          <w:i w:val="0"/>
        </w:rPr>
        <w:t xml:space="preserve">Gene annotation was carried out in R using the </w:t>
      </w:r>
      <w:proofErr w:type="spellStart"/>
      <w:r w:rsidRPr="00DF55BE">
        <w:rPr>
          <w:i w:val="0"/>
        </w:rPr>
        <w:t>ensembldb</w:t>
      </w:r>
      <w:proofErr w:type="spellEnd"/>
      <w:r w:rsidRPr="00DF55BE">
        <w:rPr>
          <w:i w:val="0"/>
        </w:rPr>
        <w:t xml:space="preserve"> (version 2.12.1) package. </w:t>
      </w:r>
      <w:proofErr w:type="spellStart"/>
      <w:r w:rsidRPr="00DF55BE">
        <w:rPr>
          <w:i w:val="0"/>
        </w:rPr>
        <w:t>EntrezID</w:t>
      </w:r>
      <w:proofErr w:type="spellEnd"/>
      <w:r w:rsidRPr="00DF55BE">
        <w:rPr>
          <w:i w:val="0"/>
        </w:rPr>
        <w:t xml:space="preserve"> was paired to gene symbol.</w:t>
      </w:r>
      <w:r>
        <w:rPr>
          <w:i w:val="0"/>
        </w:rPr>
        <w:t xml:space="preserve"> Differential gene expression analysis (DGE) was carried out using </w:t>
      </w:r>
      <w:r w:rsidRPr="00DF55BE">
        <w:rPr>
          <w:i w:val="0"/>
        </w:rPr>
        <w:t>DESeq2</w:t>
      </w:r>
      <w:r w:rsidR="007473EC">
        <w:rPr>
          <w:i w:val="0"/>
        </w:rPr>
        <w:t xml:space="preserve"> (version 3.13</w:t>
      </w:r>
      <w:proofErr w:type="gramStart"/>
      <w:r w:rsidR="007473EC">
        <w:rPr>
          <w:i w:val="0"/>
        </w:rPr>
        <w:t>)</w:t>
      </w:r>
      <w:r w:rsidR="00CE3D0F">
        <w:rPr>
          <w:i w:val="0"/>
        </w:rPr>
        <w:t>, and</w:t>
      </w:r>
      <w:proofErr w:type="gramEnd"/>
      <w:r w:rsidRPr="00DF55BE">
        <w:rPr>
          <w:i w:val="0"/>
        </w:rPr>
        <w:t xml:space="preserve"> started with </w:t>
      </w:r>
      <w:r w:rsidR="00CE3D0F">
        <w:rPr>
          <w:i w:val="0"/>
        </w:rPr>
        <w:t xml:space="preserve">the </w:t>
      </w:r>
      <w:r w:rsidRPr="00DF55BE">
        <w:rPr>
          <w:i w:val="0"/>
        </w:rPr>
        <w:t xml:space="preserve">loading </w:t>
      </w:r>
      <w:r w:rsidR="00CE3D0F">
        <w:rPr>
          <w:i w:val="0"/>
        </w:rPr>
        <w:t xml:space="preserve">of </w:t>
      </w:r>
      <w:r w:rsidRPr="00DF55BE">
        <w:rPr>
          <w:i w:val="0"/>
        </w:rPr>
        <w:t xml:space="preserve">samples using </w:t>
      </w:r>
      <w:proofErr w:type="spellStart"/>
      <w:r w:rsidRPr="00DF55BE">
        <w:rPr>
          <w:i w:val="0"/>
        </w:rPr>
        <w:t>DESeqDataSetFromMatrix</w:t>
      </w:r>
      <w:proofErr w:type="spellEnd"/>
      <w:r w:rsidRPr="00DF55BE">
        <w:rPr>
          <w:i w:val="0"/>
        </w:rPr>
        <w:t xml:space="preserve"> function. Samples were normalized using the </w:t>
      </w:r>
      <w:proofErr w:type="spellStart"/>
      <w:r w:rsidRPr="00DF55BE">
        <w:rPr>
          <w:i w:val="0"/>
        </w:rPr>
        <w:t>estimateSizeFactors</w:t>
      </w:r>
      <w:proofErr w:type="spellEnd"/>
      <w:r w:rsidRPr="00DF55BE">
        <w:rPr>
          <w:i w:val="0"/>
        </w:rPr>
        <w:t xml:space="preserve"> function. </w:t>
      </w:r>
      <w:r w:rsidR="00CE3D0F">
        <w:rPr>
          <w:i w:val="0"/>
        </w:rPr>
        <w:t>Log-</w:t>
      </w:r>
      <w:r w:rsidR="005E2C85">
        <w:rPr>
          <w:i w:val="0"/>
        </w:rPr>
        <w:t xml:space="preserve">fold change was shrunk using the </w:t>
      </w:r>
      <w:proofErr w:type="spellStart"/>
      <w:r w:rsidR="005E2C85" w:rsidRPr="00DF55BE">
        <w:rPr>
          <w:i w:val="0"/>
        </w:rPr>
        <w:t>ashr</w:t>
      </w:r>
      <w:proofErr w:type="spellEnd"/>
      <w:r w:rsidR="005E2C85" w:rsidRPr="00DF55BE">
        <w:rPr>
          <w:i w:val="0"/>
        </w:rPr>
        <w:t xml:space="preserve"> (version 1.10.0)</w:t>
      </w:r>
      <w:r w:rsidR="005E2C85">
        <w:rPr>
          <w:i w:val="0"/>
        </w:rPr>
        <w:t xml:space="preserve"> </w:t>
      </w:r>
      <w:proofErr w:type="spellStart"/>
      <w:r w:rsidRPr="00DF55BE">
        <w:rPr>
          <w:i w:val="0"/>
        </w:rPr>
        <w:t>lfcShrink</w:t>
      </w:r>
      <w:proofErr w:type="spellEnd"/>
      <w:r w:rsidRPr="00DF55BE">
        <w:rPr>
          <w:i w:val="0"/>
        </w:rPr>
        <w:t xml:space="preserve"> function</w:t>
      </w:r>
      <w:r w:rsidR="005E2C85">
        <w:rPr>
          <w:i w:val="0"/>
        </w:rPr>
        <w:t xml:space="preserve"> for better visualization</w:t>
      </w:r>
      <w:r w:rsidRPr="00DF55BE">
        <w:rPr>
          <w:i w:val="0"/>
        </w:rPr>
        <w:t xml:space="preserve">. </w:t>
      </w:r>
    </w:p>
    <w:p w14:paraId="206129D1" w14:textId="77777777" w:rsidR="003B4B5C" w:rsidRDefault="00AC60DD" w:rsidP="00E22498">
      <w:pPr>
        <w:pStyle w:val="Heading2"/>
        <w:rPr>
          <w:i w:val="0"/>
        </w:rPr>
      </w:pPr>
      <w:r w:rsidRPr="00AC60DD">
        <w:rPr>
          <w:i w:val="0"/>
        </w:rPr>
        <w:t xml:space="preserve">Differentially expressed genes were sorted in descending order by </w:t>
      </w:r>
      <m:oMath>
        <m:f>
          <m:fPr>
            <m:ctrlPr>
              <w:rPr>
                <w:rFonts w:ascii="Cambria Math" w:hAnsi="Cambria Math"/>
              </w:rPr>
            </m:ctrlPr>
          </m:fPr>
          <m:num>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num>
          <m:den>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r>
              <w:rPr>
                <w:rFonts w:ascii="Cambria Math" w:hAnsi="Cambria Math"/>
              </w:rPr>
              <m:t>|</m:t>
            </m:r>
          </m:den>
        </m:f>
        <m:r>
          <w:rPr>
            <w:rFonts w:ascii="Cambria Math" w:hAnsi="Cambria Math"/>
          </w:rPr>
          <m:t>×adj(p)</m:t>
        </m:r>
      </m:oMath>
      <w:r w:rsidR="00CB7C2D">
        <w:rPr>
          <w:i w:val="0"/>
        </w:rPr>
        <w:t xml:space="preserve">, </w:t>
      </w:r>
      <w:r w:rsidRPr="00AC60DD">
        <w:rPr>
          <w:i w:val="0"/>
        </w:rPr>
        <w:t xml:space="preserve">where </w:t>
      </w:r>
      <w:r w:rsidR="00CB7C2D" w:rsidRPr="00CB7C2D">
        <w:rPr>
          <w:iCs/>
        </w:rPr>
        <w:t xml:space="preserve">adj(p) </w:t>
      </w:r>
      <w:r w:rsidRPr="00AC60DD">
        <w:rPr>
          <w:i w:val="0"/>
        </w:rPr>
        <w:t xml:space="preserve">represented the </w:t>
      </w:r>
      <w:proofErr w:type="spellStart"/>
      <w:r w:rsidRPr="00AC60DD">
        <w:rPr>
          <w:i w:val="0"/>
        </w:rPr>
        <w:t>Benjamini</w:t>
      </w:r>
      <w:proofErr w:type="spellEnd"/>
      <w:r w:rsidRPr="00AC60DD">
        <w:rPr>
          <w:i w:val="0"/>
        </w:rPr>
        <w:t xml:space="preserve">-Hochberg adjusted p-value and </w:t>
      </w:r>
      <w:r w:rsidRPr="00CB7C2D">
        <w:rPr>
          <w:iCs/>
        </w:rPr>
        <w:t>FC</w:t>
      </w:r>
      <w:r w:rsidR="00CB7C2D">
        <w:rPr>
          <w:i w:val="0"/>
        </w:rPr>
        <w:t xml:space="preserve"> </w:t>
      </w:r>
      <w:r w:rsidRPr="00AC60DD">
        <w:rPr>
          <w:i w:val="0"/>
        </w:rPr>
        <w:t xml:space="preserve">represents the fold-change output in RNA levels from differential gene expression analysis. Subsequently, the GSEA function of </w:t>
      </w:r>
      <w:proofErr w:type="spellStart"/>
      <w:r w:rsidRPr="00AC60DD">
        <w:rPr>
          <w:i w:val="0"/>
        </w:rPr>
        <w:t>clusterProfiler</w:t>
      </w:r>
      <w:proofErr w:type="spellEnd"/>
      <w:r w:rsidRPr="00AC60DD">
        <w:rPr>
          <w:i w:val="0"/>
        </w:rPr>
        <w:t xml:space="preserve"> (version 3.16.1) was used to perform enrichment analysis of several curated gene sets, including KEGG, GO, and Hallmark. The gene sets were retrieved from </w:t>
      </w:r>
      <w:proofErr w:type="spellStart"/>
      <w:r w:rsidRPr="00AC60DD">
        <w:rPr>
          <w:i w:val="0"/>
        </w:rPr>
        <w:t>msigdbr</w:t>
      </w:r>
      <w:proofErr w:type="spellEnd"/>
      <w:r w:rsidRPr="00AC60DD">
        <w:rPr>
          <w:i w:val="0"/>
        </w:rPr>
        <w:t xml:space="preserve"> (version 7.4.1). </w:t>
      </w:r>
    </w:p>
    <w:p w14:paraId="24705FE2" w14:textId="6BC24047" w:rsidR="003B4B5C" w:rsidRDefault="003B4B5C" w:rsidP="00E22498">
      <w:pPr>
        <w:pStyle w:val="Heading2"/>
      </w:pPr>
      <w:r w:rsidRPr="003B4B5C">
        <w:t>2.</w:t>
      </w:r>
      <w:r w:rsidR="0064540B">
        <w:t>4</w:t>
      </w:r>
      <w:r w:rsidRPr="003B4B5C">
        <w:t xml:space="preserve"> </w:t>
      </w:r>
      <w:r w:rsidR="0069248B">
        <w:t>Survival analysis based on altered mRNA expression</w:t>
      </w:r>
    </w:p>
    <w:p w14:paraId="026E84A3" w14:textId="1F925FCE" w:rsidR="00AC4F18" w:rsidRPr="00193075" w:rsidRDefault="00071A17" w:rsidP="00193075">
      <w:pPr>
        <w:spacing w:line="480" w:lineRule="auto"/>
      </w:pPr>
      <w:r>
        <w:t>Survival analysis was carried out using cBioPortal</w:t>
      </w:r>
      <w:r w:rsidR="00106557">
        <w:fldChar w:fldCharType="begin"/>
      </w:r>
      <w:r w:rsidR="007F73DB">
        <w:instrText xml:space="preserve"> ADDIN ZOTERO_ITEM CSL_CITATION {"citationID":"DHWW61g1","properties":{"formattedCitation":"\\super 25,26\\nosupersub{}","plainCitation":"25,26","noteIndex":0},"citationItems":[{"id":69,"uris":["http://zotero.org/users/8255195/items/Z9QKP8XA"],"itemData":{"id":69,"type":"article-journal","abstract":"The cBio Cancer Genomics Portal (http://cbioportal.org) is an open-access resource for interactive exploration of multidimensional cancer genomics data sets, currently providing access to data from more than 5,000 tumor samples from 20 cancer studies. The cBio Cancer Genomics Portal significantly lowers the barriers between complex genomic data and cancer researchers who want rapid, intuitive, and high-quality access to molecular profiles and clinical attributes from large-scale cancer genomics projects and empowers researchers to translate these rich data sets into biologic insights and clinical applications.","container-title":"Cancer Discovery","DOI":"10.1158/2159-8290.CD-12-0095","ISSN":"2159-8290","issue":"5","journalAbbreviation":"Cancer Discov","language":"eng","note":"PMID: 22588877\nPMCID: PMC3956037","page":"401-404","source":"PubMed","title":"The cBio cancer genomics portal: an open platform for exploring multidimensional cancer genomics data","title-short":"The cBio cancer genomics portal","volume":"2","author":[{"family":"Cerami","given":"Ethan"},{"family":"Gao","given":"Jianjiong"},{"family":"Dogrusoz","given":"Ugur"},{"family":"Gross","given":"Benjamin E."},{"family":"Sumer","given":"Selcuk Onur"},{"family":"Aksoy","given":"Bülent Arman"},{"family":"Jacobsen","given":"Anders"},{"family":"Byrne","given":"Caitlin J."},{"family":"Heuer","given":"Michael L."},{"family":"Larsson","given":"Erik"},{"family":"Antipin","given":"Yevgeniy"},{"family":"Reva","given":"Boris"},{"family":"Goldberg","given":"Arthur P."},{"family":"Sander","given":"Chris"},{"family":"Schultz","given":"Nikolaus"}],"issued":{"date-parts":[["2012",5]]}}},{"id":68,"uris":["http://zotero.org/users/8255195/items/TAN4YANF"],"itemData":{"id":68,"type":"article-journal","abstract":"The cBioPortal for Cancer Genomics (http://cbioportal.org) provides a Web resource for exploring, visualizing, and analyzing multidimensional cancer genomics data. The portal reduces molecular profiling data from cancer tissues and cell lines into readily understandable genetic, epigenetic, gene expression, and proteomic events. The query interface combined with customized data storage enables researchers to interactively explore genetic alterations across samples, genes, and pathways and, when available in the underlying data, to link these to clinical outcomes. The portal provides graphical summaries of gene-level data from multiple platforms, network visualization and analysis, survival analysis, patient-centric queries, and software programmatic access. The intuitive Web interface of the portal makes complex cancer genomics profiles accessible to researchers and clinicians without requiring bioinformatics expertise, thus facilitating biological discoveries. Here, we provide a practical guide to the analysis and visualization features of the cBioPortal for Cancer Genomics.","container-title":"Science Signaling","DOI":"10.1126/scisignal.2004088","ISSN":"1937-9145","issue":"269","journalAbbreviation":"Sci Signal","language":"eng","note":"PMID: 23550210\nPMCID: PMC4160307","page":"pl1","source":"PubMed","title":"Integrative analysis of complex cancer genomics and clinical profiles using the cBioPortal","volume":"6","author":[{"family":"Gao","given":"Jianjiong"},{"family":"Aksoy","given":"Bülent Arman"},{"family":"Dogrusoz","given":"Ugur"},{"family":"Dresdner","given":"Gideon"},{"family":"Gross","given":"Benjamin"},{"family":"Sumer","given":"S. Onur"},{"family":"Sun","given":"Yichao"},{"family":"Jacobsen","given":"Anders"},{"family":"Sinha","given":"Rileen"},{"family":"Larsson","given":"Erik"},{"family":"Cerami","given":"Ethan"},{"family":"Sander","given":"Chris"},{"family":"Schultz","given":"Nikolaus"}],"issued":{"date-parts":[["2013",4,2]]}}}],"schema":"https://github.com/citation-style-language/schema/raw/master/csl-citation.json"} </w:instrText>
      </w:r>
      <w:r w:rsidR="00106557">
        <w:fldChar w:fldCharType="separate"/>
      </w:r>
      <w:r w:rsidR="00106557" w:rsidRPr="00106557">
        <w:rPr>
          <w:vertAlign w:val="superscript"/>
        </w:rPr>
        <w:t>25,26</w:t>
      </w:r>
      <w:r w:rsidR="00106557">
        <w:fldChar w:fldCharType="end"/>
      </w:r>
      <w:r>
        <w:t>.</w:t>
      </w:r>
      <w:r w:rsidR="00106557">
        <w:t xml:space="preserve"> </w:t>
      </w:r>
      <w:r w:rsidR="00632051">
        <w:t>RNA-sequencing data stored in The Cancer Genome Atlas (TCGA) was used</w:t>
      </w:r>
      <w:r w:rsidR="00632051">
        <w:fldChar w:fldCharType="begin"/>
      </w:r>
      <w:r w:rsidR="007F73DB">
        <w:instrText xml:space="preserve"> ADDIN ZOTERO_ITEM CSL_CITATION {"citationID":"vFJtCO3T","properties":{"formattedCitation":"\\super 27,28\\nosupersub{}","plainCitation":"27,28","noteIndex":0},"citationItems":[{"id":"3CyRXnji/CNZYfyEr","uris":["http://zotero.org/users/8255195/items/KLSS897G"],"itemData":{"id":"WhwtAojC/K6tFdQAF","type":"article-journal","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 shown to 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container-title":"Cell","DOI":"10.1016/j.cell.2013.09.034","ISSN":"1097-4172","issue":"2","journalAbbreviation":"Cell","language":"eng","note":"PMID: 24120142\nPMCID: PMC3910500","page":"462-477","source":"PubMed","title":"The somatic genomic landscape of glioblastoma","volume":"155","author":[{"family":"Brennan","given":"Cameron W."},{"family":"Verhaak","given":"Roel G. W."},{"family":"McKenna","given":"Aaron"},{"family":"Campos","given":"Benito"},{"family":"Noushmehr","given":"Houtan"},{"family":"Salama","given":"Sofie R."},{"family":"Zheng","given":"Siyuan"},{"family":"Chakravarty","given":"Debyani"},{"family":"Sanborn","given":"J. Zachary"},{"family":"Berman","given":"Samuel H."},{"family":"Beroukhim","given":"Rameen"},{"family":"Bernard","given":"Brady"},{"family":"Wu","given":"Chang-Jiun"},{"family":"Genovese","given":"Giannicola"},{"family":"Shmulevich","given":"Ilya"},{"family":"Barnholtz-Sloan","given":"Jill"},{"family":"Zou","given":"Lihua"},{"family":"Vegesna","given":"Rahulsimham"},{"family":"Shukla","given":"Sachet A."},{"family":"Ciriello","given":"Giovanni"},{"family":"Yung","given":"W. K."},{"family":"Zhang","given":"Wei"},{"family":"Sougnez","given":"Carrie"},{"family":"Mikkelsen","given":"Tom"},{"family":"Aldape","given":"Kenneth"},{"family":"Bigner","given":"Darell D."},{"family":"Van Meir","given":"Erwin G."},{"family":"Prados","given":"Michael"},{"family":"Sloan","given":"Andrew"},{"family":"Black","given":"Keith L."},{"family":"Eschbacher","given":"Jennifer"},{"family":"Finocchiaro","given":"Gaetano"},{"family":"Friedman","given":"William"},{"family":"Andrews","given":"David W."},{"family":"Guha","given":"Abhijit"},{"family":"Iacocca","given":"Mary"},{"family":"O'Neill","given":"Brian P."},{"family":"Foltz","given":"Greg"},{"family":"Myers","given":"Jerome"},{"family":"Weisenberger","given":"Daniel J."},{"family":"Penny","given":"Robert"},{"family":"Kucherlapati","given":"Raju"},{"family":"Perou","given":"Charles M."},{"family":"Hayes","given":"D. Neil"},{"family":"Gibbs","given":"Richard"},{"family":"Marra","given":"Marco"},{"family":"Mills","given":"Gordon B."},{"family":"Lander","given":"Eric"},{"family":"Spellman","given":"Paul"},{"family":"Wilson","given":"Richard"},{"family":"Sander","given":"Chris"},{"family":"Weinstein","given":"John"},{"family":"Meyerson","given":"Matthew"},{"family":"Gabriel","given":"Stacey"},{"family":"Laird","given":"Peter W."},{"family":"Haussler","given":"David"},{"family":"Getz","given":"Gad"},{"family":"Chin","given":"Lynda"},{"literal":"TCGA Research Network"}],"issued":{"date-parts":[["2013",10,10]]}}},{"id":"3CyRXnji/bJuUG9tB","uris":["http://zotero.org/users/8255195/items/RNJSMPR7"],"itemData":{"id":"WhwtAojC/jQKyf10C","type":"article-journal","abstract":"Human cancer cells typically harbour multiple chromosomal aberrations, nucleotide substitutions and epigenetic modifications that drive malignant transformation. The Cancer Genome Atlas (TCGA) pilot project aims to assess the value of large-scale multi-dimensional analysis of these molecular characteristics in human cancer and to provide the data rapidly to the research community. Here we report the interim integrative analysis of DNA copy number, gene expression and DNA methylation aberrations in 206 glioblastomas--the most common type of adult brain cancer--and nucleotide sequence aberrations in 91 of the 206 glioblastomas. This analysis provides new insights into the roles of ERBB2, NF1 and TP53, uncovers frequent mutations of the phosphatidylinositol-3-OH kinase regulatory subunit gene PIK3R1, and provides a network view of the pathways altered in the development of glioblastoma. Furthermore, integration of mutation, DNA methylation and clinical treatment data reveals a link between MGMT promoter methylation and a hypermutator phenotype consequent to mismatch repair deficiency in treated glioblastomas, an observation with potential clinical implications. Together, these findings establish the feasibility and power of TCGA, demonstrating that it can rapidly expand knowledge of the molecular basis of cancer.","container-title":"Nature","DOI":"10.1038/nature07385","ISSN":"1476-4687","issue":"7216","journalAbbreviation":"Nature","language":"eng","note":"PMID: 18772890\nPMCID: PMC2671642","page":"1061-1068","source":"PubMed","title":"Comprehensive genomic characterization defines human glioblastoma genes and core pathways","volume":"455","author":[{"literal":"Cancer Genome Atlas Research Network"}],"issued":{"date-parts":[["2008",10,23]]}}}],"schema":"https://github.com/citation-style-language/schema/raw/master/csl-citation.json"} </w:instrText>
      </w:r>
      <w:r w:rsidR="00632051">
        <w:fldChar w:fldCharType="separate"/>
      </w:r>
      <w:r w:rsidR="00632051" w:rsidRPr="00632051">
        <w:rPr>
          <w:vertAlign w:val="superscript"/>
        </w:rPr>
        <w:t>27,28</w:t>
      </w:r>
      <w:r w:rsidR="00632051">
        <w:fldChar w:fldCharType="end"/>
      </w:r>
      <w:r w:rsidR="00632051">
        <w:t xml:space="preserve">. The altered expression group was defined as 1.5 standard deviations above or below the mean. Data was downloaded from </w:t>
      </w:r>
      <w:proofErr w:type="spellStart"/>
      <w:proofErr w:type="gramStart"/>
      <w:r w:rsidR="00632051">
        <w:t>cBioPortal</w:t>
      </w:r>
      <w:proofErr w:type="spellEnd"/>
      <w:proofErr w:type="gramEnd"/>
      <w:r w:rsidR="00632051">
        <w:t xml:space="preserve"> and Kaplan-Meier survival curves were </w:t>
      </w:r>
      <w:r w:rsidR="00193075">
        <w:t>produced</w:t>
      </w:r>
      <w:r w:rsidR="00632051">
        <w:t xml:space="preserve"> in R using ggplot2. </w:t>
      </w:r>
      <w:r w:rsidR="00AC4F18" w:rsidRPr="00913912">
        <w:br w:type="page"/>
      </w:r>
    </w:p>
    <w:p w14:paraId="75330588" w14:textId="01719005" w:rsidR="00BE4BA9" w:rsidRDefault="00B20918" w:rsidP="006D5CD8">
      <w:pPr>
        <w:pStyle w:val="Heading1"/>
        <w:rPr>
          <w:b w:val="0"/>
        </w:rPr>
      </w:pPr>
      <w:r>
        <w:lastRenderedPageBreak/>
        <w:t>3</w:t>
      </w:r>
      <w:r w:rsidRPr="00CF2315">
        <w:tab/>
      </w:r>
      <w:r w:rsidR="00A10AAD">
        <w:t xml:space="preserve">Results </w:t>
      </w:r>
    </w:p>
    <w:p w14:paraId="63B3B85F" w14:textId="7C38FBCE" w:rsidR="00B136F5" w:rsidRPr="00B20918" w:rsidRDefault="00B136F5" w:rsidP="00B136F5">
      <w:pPr>
        <w:pStyle w:val="Heading2"/>
      </w:pPr>
      <w:r w:rsidRPr="00B20918">
        <w:t>3.1</w:t>
      </w:r>
      <w:r w:rsidRPr="00B20918">
        <w:tab/>
      </w:r>
      <w:r w:rsidRPr="00B20918">
        <w:tab/>
      </w:r>
      <w:r w:rsidR="00A30BAD">
        <w:t>PDX tumors that were p</w:t>
      </w:r>
      <w:r>
        <w:t xml:space="preserve">oor responders to anti-VEGF-A therapy delineate a distinct population of GBM tumors. </w:t>
      </w:r>
    </w:p>
    <w:p w14:paraId="6B4E1812" w14:textId="4AF7E86B" w:rsidR="00BF4E6B" w:rsidRDefault="00B136F5" w:rsidP="00651B17">
      <w:pPr>
        <w:pStyle w:val="BodyText"/>
        <w:ind w:left="1" w:firstLine="1"/>
      </w:pPr>
      <w:r>
        <w:t>Differential gene expression (DGE) analysis and gene set enrichment analysis (GSEA) using the Hallmark curated gene sets</w:t>
      </w:r>
      <w:r>
        <w:fldChar w:fldCharType="begin"/>
      </w:r>
      <w:r w:rsidR="007F73DB">
        <w:instrText xml:space="preserve"> ADDIN ZOTERO_ITEM CSL_CITATION {"citationID":"PXwqjwh9","properties":{"formattedCitation":"\\super 29\\nosupersub{}","plainCitation":"29","noteIndex":0},"citationItems":[{"id":"3CyRXnji/356YweF0","uris":["http://zotero.org/users/8255195/items/ZWK9AJCX"],"itemData":{"id":93,"type":"article-journal","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container-title":"Cell Systems","DOI":"10.1016/j.cels.2015.12.004","ISSN":"2405-4712","issue":"6","journalAbbreviation":"Cell Systems","language":"en","page":"417-425","source":"ScienceDirect","title":"The Molecular Signatures Database Hallmark Gene Set Collection","volume":"1","author":[{"family":"Liberzon","given":"Arthur"},{"family":"Birger","given":"Chet"},{"family":"Thorvaldsdóttir","given":"Helga"},{"family":"Ghandi","given":"Mahmoud"},{"family":"Mesirov","given":"Jill P."},{"family":"Tamayo","given":"Pablo"}],"issued":{"date-parts":[["2015",12,23]]}}}],"schema":"https://github.com/citation-style-language/schema/raw/master/csl-citation.json"} </w:instrText>
      </w:r>
      <w:r>
        <w:fldChar w:fldCharType="separate"/>
      </w:r>
      <w:r w:rsidR="00632051" w:rsidRPr="00632051">
        <w:rPr>
          <w:vertAlign w:val="superscript"/>
        </w:rPr>
        <w:t>29</w:t>
      </w:r>
      <w:r>
        <w:fldChar w:fldCharType="end"/>
      </w:r>
      <w:r>
        <w:t xml:space="preserve"> revealed global and pathway-specific differences in mRNA expression between </w:t>
      </w:r>
      <w:r w:rsidR="00617AA4">
        <w:t xml:space="preserve">PDX </w:t>
      </w:r>
      <w:r>
        <w:t>t</w:t>
      </w:r>
      <w:r w:rsidR="00DB0AFD">
        <w:t xml:space="preserve">umors that were poor- </w:t>
      </w:r>
      <w:r>
        <w:t>and good-responders to bevacizumab therapy. Of all protein coding genes, 9.5% were significantly differentially expressed between the two response groups (Figure 1A). The most differentially expressed genes included</w:t>
      </w:r>
      <w:r w:rsidR="00617AA4">
        <w:t>,</w:t>
      </w:r>
      <w:r>
        <w:t xml:space="preserve"> </w:t>
      </w:r>
      <w:commentRangeStart w:id="1"/>
      <w:commentRangeStart w:id="2"/>
      <w:r w:rsidRPr="0019166E">
        <w:rPr>
          <w:i/>
          <w:iCs/>
        </w:rPr>
        <w:t>MXRA5</w:t>
      </w:r>
      <w:commentRangeEnd w:id="1"/>
      <w:r w:rsidR="006174CB">
        <w:rPr>
          <w:rStyle w:val="CommentReference"/>
        </w:rPr>
        <w:commentReference w:id="1"/>
      </w:r>
      <w:commentRangeEnd w:id="2"/>
      <w:r w:rsidR="006174CB">
        <w:rPr>
          <w:rStyle w:val="CommentReference"/>
        </w:rPr>
        <w:commentReference w:id="2"/>
      </w:r>
      <w:r w:rsidRPr="0019166E">
        <w:t xml:space="preserve">, </w:t>
      </w:r>
      <w:commentRangeStart w:id="3"/>
      <w:r w:rsidRPr="0019166E">
        <w:rPr>
          <w:i/>
          <w:iCs/>
        </w:rPr>
        <w:t>FIGNL2</w:t>
      </w:r>
      <w:commentRangeEnd w:id="3"/>
      <w:r w:rsidR="006174CB">
        <w:rPr>
          <w:rStyle w:val="CommentReference"/>
        </w:rPr>
        <w:commentReference w:id="3"/>
      </w:r>
      <w:r w:rsidRPr="0019166E">
        <w:t xml:space="preserve">, </w:t>
      </w:r>
      <w:commentRangeStart w:id="4"/>
      <w:r w:rsidRPr="0019166E">
        <w:rPr>
          <w:i/>
          <w:iCs/>
        </w:rPr>
        <w:t>DPP10</w:t>
      </w:r>
      <w:commentRangeEnd w:id="4"/>
      <w:r w:rsidR="00902340">
        <w:rPr>
          <w:rStyle w:val="CommentReference"/>
        </w:rPr>
        <w:commentReference w:id="4"/>
      </w:r>
      <w:r w:rsidRPr="0019166E">
        <w:t xml:space="preserve">, </w:t>
      </w:r>
      <w:r w:rsidRPr="0019166E">
        <w:rPr>
          <w:i/>
          <w:iCs/>
        </w:rPr>
        <w:t>SHD</w:t>
      </w:r>
      <w:r w:rsidRPr="0019166E">
        <w:t xml:space="preserve">, </w:t>
      </w:r>
      <w:r w:rsidRPr="0019166E">
        <w:rPr>
          <w:i/>
          <w:iCs/>
        </w:rPr>
        <w:t>IGLON5</w:t>
      </w:r>
      <w:r w:rsidRPr="0019166E">
        <w:t xml:space="preserve">, </w:t>
      </w:r>
      <w:r w:rsidRPr="0019166E">
        <w:rPr>
          <w:i/>
          <w:iCs/>
        </w:rPr>
        <w:t>SYT13</w:t>
      </w:r>
      <w:r w:rsidRPr="0019166E">
        <w:t xml:space="preserve">, </w:t>
      </w:r>
      <w:r w:rsidRPr="0019166E">
        <w:rPr>
          <w:i/>
          <w:iCs/>
        </w:rPr>
        <w:t>NCAN</w:t>
      </w:r>
      <w:r w:rsidRPr="0019166E">
        <w:t xml:space="preserve">, </w:t>
      </w:r>
      <w:r w:rsidRPr="0019166E">
        <w:rPr>
          <w:i/>
          <w:iCs/>
        </w:rPr>
        <w:t>SIX6</w:t>
      </w:r>
      <w:r w:rsidRPr="0019166E">
        <w:t xml:space="preserve">, </w:t>
      </w:r>
      <w:r w:rsidRPr="0019166E">
        <w:rPr>
          <w:i/>
          <w:iCs/>
        </w:rPr>
        <w:t>SCN3B</w:t>
      </w:r>
      <w:r w:rsidRPr="0019166E">
        <w:t xml:space="preserve">, </w:t>
      </w:r>
      <w:r w:rsidRPr="0019166E">
        <w:rPr>
          <w:i/>
          <w:iCs/>
        </w:rPr>
        <w:t>VGF</w:t>
      </w:r>
      <w:r w:rsidRPr="0019166E">
        <w:t xml:space="preserve">, </w:t>
      </w:r>
      <w:r w:rsidRPr="0019166E">
        <w:rPr>
          <w:i/>
          <w:iCs/>
        </w:rPr>
        <w:t>MMD2</w:t>
      </w:r>
      <w:r w:rsidRPr="0019166E">
        <w:t xml:space="preserve">, </w:t>
      </w:r>
      <w:r w:rsidRPr="0019166E">
        <w:rPr>
          <w:i/>
          <w:iCs/>
        </w:rPr>
        <w:t>B3GAT1</w:t>
      </w:r>
      <w:r w:rsidRPr="0019166E">
        <w:t xml:space="preserve">, </w:t>
      </w:r>
      <w:r w:rsidRPr="0019166E">
        <w:rPr>
          <w:i/>
          <w:iCs/>
        </w:rPr>
        <w:t>NAT16</w:t>
      </w:r>
      <w:r w:rsidRPr="0019166E">
        <w:t xml:space="preserve">, </w:t>
      </w:r>
      <w:r w:rsidRPr="0019166E">
        <w:rPr>
          <w:i/>
          <w:iCs/>
        </w:rPr>
        <w:t>USP43</w:t>
      </w:r>
      <w:r w:rsidRPr="0019166E">
        <w:t xml:space="preserve">, </w:t>
      </w:r>
      <w:r w:rsidRPr="0019166E">
        <w:rPr>
          <w:i/>
          <w:iCs/>
        </w:rPr>
        <w:t>ABCC8</w:t>
      </w:r>
      <w:r w:rsidRPr="0019166E">
        <w:t xml:space="preserve">, </w:t>
      </w:r>
      <w:r w:rsidRPr="0019166E">
        <w:rPr>
          <w:i/>
          <w:iCs/>
        </w:rPr>
        <w:t>ATCAY</w:t>
      </w:r>
      <w:r w:rsidRPr="0019166E">
        <w:t xml:space="preserve">, </w:t>
      </w:r>
      <w:r w:rsidRPr="006174CB">
        <w:rPr>
          <w:i/>
          <w:iCs/>
        </w:rPr>
        <w:t>EXTL1</w:t>
      </w:r>
      <w:r w:rsidRPr="0019166E">
        <w:t xml:space="preserve">, </w:t>
      </w:r>
      <w:r w:rsidRPr="0019166E">
        <w:rPr>
          <w:i/>
          <w:iCs/>
        </w:rPr>
        <w:t>KCNA6</w:t>
      </w:r>
      <w:r w:rsidRPr="0019166E">
        <w:t xml:space="preserve">, </w:t>
      </w:r>
      <w:r w:rsidRPr="0019166E">
        <w:rPr>
          <w:i/>
          <w:iCs/>
        </w:rPr>
        <w:t>TLX1</w:t>
      </w:r>
      <w:r w:rsidRPr="0019166E">
        <w:t xml:space="preserve">, </w:t>
      </w:r>
      <w:r w:rsidRPr="0019166E">
        <w:rPr>
          <w:i/>
          <w:iCs/>
        </w:rPr>
        <w:t>SCG3</w:t>
      </w:r>
      <w:r>
        <w:t>, with the majority of differentially expressed genes being positiv</w:t>
      </w:r>
      <w:r w:rsidR="00BF4E6B">
        <w:t>ely enriched in tumors that were poor responders to bevacizumab therapy</w:t>
      </w:r>
      <w:r>
        <w:t xml:space="preserve"> (Supplemental Table 2).</w:t>
      </w:r>
      <w:r w:rsidR="001C106E">
        <w:t xml:space="preserve"> Importantly,  </w:t>
      </w:r>
    </w:p>
    <w:p w14:paraId="2A614111" w14:textId="6FCF4D32" w:rsidR="00BF4E6B" w:rsidRDefault="00B136F5" w:rsidP="00F66ED1">
      <w:pPr>
        <w:pStyle w:val="BodyText"/>
        <w:ind w:left="1" w:hanging="1"/>
      </w:pPr>
      <w:r>
        <w:t xml:space="preserve">Specific pathways similarly showed perturbations, with 23 gene sets showing significantly altered expression in </w:t>
      </w:r>
      <w:r w:rsidR="00BF4E6B">
        <w:t xml:space="preserve">tumors that were </w:t>
      </w:r>
      <w:r w:rsidR="00D76CF0">
        <w:t>poor responders</w:t>
      </w:r>
      <w:r>
        <w:t xml:space="preserve"> to bevacizumab therapy (F</w:t>
      </w:r>
      <w:r w:rsidR="00DB0AFD">
        <w:t>igure 1B). Notably, only genes D</w:t>
      </w:r>
      <w:r>
        <w:t xml:space="preserve">ownregulated </w:t>
      </w:r>
      <w:r w:rsidR="00DB0AFD">
        <w:t>U</w:t>
      </w:r>
      <w:r>
        <w:t xml:space="preserve">nder KRAS </w:t>
      </w:r>
      <w:r w:rsidR="00DB0AFD">
        <w:t>P</w:t>
      </w:r>
      <w:r>
        <w:t xml:space="preserve">athway </w:t>
      </w:r>
      <w:r w:rsidR="00DB0AFD">
        <w:t>A</w:t>
      </w:r>
      <w:r>
        <w:t xml:space="preserve">ctivation showed </w:t>
      </w:r>
      <w:r w:rsidR="00BF4E6B">
        <w:t xml:space="preserve">a </w:t>
      </w:r>
      <w:r>
        <w:t>positive enrichment in poor responders to bevacizumab</w:t>
      </w:r>
      <w:r w:rsidR="00416261">
        <w:t>.</w:t>
      </w:r>
      <w:r w:rsidR="00CC1511">
        <w:t xml:space="preserve"> S</w:t>
      </w:r>
      <w:r>
        <w:t xml:space="preserve">ome of the most downregulated gene sets </w:t>
      </w:r>
      <w:r w:rsidR="00D76CF0">
        <w:t>included</w:t>
      </w:r>
      <w:r>
        <w:t xml:space="preserve"> </w:t>
      </w:r>
      <w:r w:rsidR="00DB0AFD">
        <w:t>I</w:t>
      </w:r>
      <w:r>
        <w:t xml:space="preserve">nterferon </w:t>
      </w:r>
      <w:r w:rsidR="00DB0AFD">
        <w:t>G</w:t>
      </w:r>
      <w:r>
        <w:t xml:space="preserve">amma </w:t>
      </w:r>
      <w:r w:rsidR="00DB0AFD">
        <w:t>R</w:t>
      </w:r>
      <w:r>
        <w:t>esponse</w:t>
      </w:r>
      <w:r w:rsidR="00DB0AFD">
        <w:t>;</w:t>
      </w:r>
      <w:r>
        <w:t xml:space="preserve"> the mTORC1 </w:t>
      </w:r>
      <w:r w:rsidR="00DB0AFD">
        <w:t>G</w:t>
      </w:r>
      <w:r>
        <w:t>enes</w:t>
      </w:r>
      <w:r w:rsidR="00DB0AFD">
        <w:t>;</w:t>
      </w:r>
      <w:r>
        <w:t xml:space="preserve"> </w:t>
      </w:r>
      <w:proofErr w:type="spellStart"/>
      <w:r>
        <w:t>Myc</w:t>
      </w:r>
      <w:proofErr w:type="spellEnd"/>
      <w:r>
        <w:t xml:space="preserve"> </w:t>
      </w:r>
      <w:r w:rsidR="00DB0AFD">
        <w:t>T</w:t>
      </w:r>
      <w:r>
        <w:t>argets</w:t>
      </w:r>
      <w:r w:rsidR="00DB0AFD">
        <w:t>;</w:t>
      </w:r>
      <w:r>
        <w:t xml:space="preserve"> and </w:t>
      </w:r>
      <w:r w:rsidR="00DB0AFD">
        <w:t>I</w:t>
      </w:r>
      <w:r>
        <w:t xml:space="preserve">nterferon </w:t>
      </w:r>
      <w:r w:rsidR="00DB0AFD">
        <w:t>A</w:t>
      </w:r>
      <w:r>
        <w:t xml:space="preserve">lpha </w:t>
      </w:r>
      <w:r w:rsidR="00DB0AFD">
        <w:t>R</w:t>
      </w:r>
      <w:r>
        <w:t xml:space="preserve">esponse </w:t>
      </w:r>
      <w:r w:rsidR="00DB0AFD">
        <w:t>G</w:t>
      </w:r>
      <w:r>
        <w:t>enes (Supplemental Table 3).</w:t>
      </w:r>
      <w:r w:rsidR="00A51DB7">
        <w:t xml:space="preserve"> </w:t>
      </w:r>
      <w:r w:rsidRPr="00F66ED1">
        <w:t>Several of these pathways and gene sets have previously been shown to be involved in angiogenesis</w:t>
      </w:r>
      <w:r w:rsidR="00F66ED1" w:rsidRPr="00F66ED1">
        <w:fldChar w:fldCharType="begin"/>
      </w:r>
      <w:r w:rsidR="007F73DB">
        <w:instrText xml:space="preserve"> ADDIN ZOTERO_ITEM CSL_CITATION {"citationID":"7N9GeYLh","properties":{"formattedCitation":"\\super 30,31\\nosupersub{}","plainCitation":"30,31","noteIndex":0},"citationItems":[{"id":93,"uris":["http://zotero.org/users/8255195/items/WAXPFY4L"],"itemData":{"id":93,"type":"article-journal","abstract":"c-Myc promotes cell growth and transformation by ill-defined mechanisms. c-myc−/− mice die by embryonic day 10.5 (E10.5) with defects in growth and in cardiac and neural development. Here we report that the lethality of c-myc−/− embryos is also associated with profound defects in vasculogenesis and primitive erythropoiesis. Furthermore, c-myc−/− embryonic stem (ES) and yolk sac cells are compromised in their differentiative and growth potential. These defects are intrinsic to c-Myc, and are in part associated with a requirement for c-Myc for the expression of vascular endothelial growth factor (VEGF), as VEGF can partially rescue these defects. However, c-Myc is also required for the proper expression of other angiogenic factors in ES and yolk sac cells, including angiopoietin-2, and the angiogenic inhibitors thrombospondin-1 and angiopoietin-1. Finally, c-myc−/− ES cells are dramatically impaired in their ability to form tumors in immune-compromised mice, and the small tumors that sometimes develop are poorly vascularized. Therefore, c-Myc function is also necessary for the angiogenic switch that is indispensable for the progression and metastasis of tumors. These findings support the model wherein c-Myc promotes cell growth and transformation, as well as vascular and hematopoietic development, by functioning as a master regulator of angiogenic factors.","container-title":"Genes &amp; Development","DOI":"10.1101/gad.1024602","ISSN":"0890-9369","issue":"19","journalAbbreviation":"Genes Dev","note":"PMID: 12368264\nPMCID: PMC187450","page":"2530-2543","source":"PubMed Central","title":"c-Myc is essential for vasculogenesis and angiogenesis during development and tumor progression","volume":"16","author":[{"family":"Baudino","given":"Troy A."},{"family":"McKay","given":"Catriona"},{"family":"Pendeville-Samain","given":"Helene"},{"family":"Nilsson","given":"Jonas A."},{"family":"Maclean","given":"Kirsteen H."},{"family":"White","given":"Elsie L."},{"family":"Davis","given":"Ann C."},{"family":"Ihle","given":"James N."},{"family":"Cleveland","given":"John L."}],"issued":{"date-parts":[["2002",10,1]]}}},{"id":92,"uris":["http://zotero.org/users/8255195/items/AEM5C5C9"],"itemData":{"id":92,"type":"article-journal","abstract":"Interferon-alpha (IFN-alpha), a cytokine with marked therapeutic activity in transplantable tumor models, has been identified as powerful angiogenesis inhibitor. The effects of IFN-alpha on the vasculature have been mainly attributed to inhibition of basic fibroblast growth factor production by tumor cells or downregulation of IL-8 and vascular endothelial growth factor gene expression. Moreover, IFN-alpha has direct effects on endothelial cells (EC), including impairment of their proliferation and migration. The gene expression profile induced by IFN-alpha in EC has recently been defined, and it was found that several genes encoding negative regulators of angiogenesis are upmodulated, thus providing a potential amplification mechanism for this biological activity. The anti-angiogenic effects of IFN-alpha appear to be associated with increased hypoxia and ischemic necrosis in subcutaneous xenograft models, whereas in transgenic mouse models, IFN-alpha may simultaneously interfere with both blood vessels and tumor cell proliferation, leading to regression of tumors without necrosis. The consequences of IFN-alpha therapy on the invasive and metastatic behavior of tumor cells are currently unknown. Finally, as effective anti-angiogenic therapy with IFN-alpha demands sustained localized production of this cytokine, innovative strategies of targeted delivery of the IFN-alpha gene into tumors are discussed.","container-title":"Autoimmunity","DOI":"10.3109/08916930903510963","ISSN":"1607-842X","issue":"3","journalAbbreviation":"Autoimmunity","language":"eng","note":"PMID: 20166871","page":"244-247","source":"PubMed","title":"Interferon-alpha as angiogenesis inhibitor: learning from tumor models","title-short":"Interferon-alpha as angiogenesis inhibitor","volume":"43","author":[{"family":"Indraccolo","given":"Stefano"}],"issued":{"date-parts":[["2010",4]]}}}],"schema":"https://github.com/citation-style-language/schema/raw/master/csl-citation.json"} </w:instrText>
      </w:r>
      <w:r w:rsidR="00F66ED1" w:rsidRPr="00F66ED1">
        <w:fldChar w:fldCharType="separate"/>
      </w:r>
      <w:r w:rsidR="00632051" w:rsidRPr="00632051">
        <w:rPr>
          <w:vertAlign w:val="superscript"/>
        </w:rPr>
        <w:t>30,31</w:t>
      </w:r>
      <w:r w:rsidR="00F66ED1" w:rsidRPr="00F66ED1">
        <w:fldChar w:fldCharType="end"/>
      </w:r>
      <w:r w:rsidR="00F66ED1" w:rsidRPr="00F66ED1">
        <w:t>.</w:t>
      </w:r>
      <w:r w:rsidR="003D2B04" w:rsidRPr="00F66ED1">
        <w:t xml:space="preserve"> </w:t>
      </w:r>
      <w:r w:rsidR="00F66ED1" w:rsidRPr="00F66ED1">
        <w:t>RAS mutations have been shown to activate t</w:t>
      </w:r>
      <w:r w:rsidRPr="00F66ED1">
        <w:t>he mTOR</w:t>
      </w:r>
      <w:r w:rsidR="00DB0AFD" w:rsidRPr="00F66ED1">
        <w:t>C1</w:t>
      </w:r>
      <w:r w:rsidRPr="00F66ED1">
        <w:t xml:space="preserve"> pathway </w:t>
      </w:r>
      <w:r w:rsidR="00F66ED1" w:rsidRPr="00F66ED1">
        <w:t xml:space="preserve">ultimately leading to </w:t>
      </w:r>
      <w:r w:rsidRPr="00F66ED1">
        <w:t>angiogenesis via VEGF-A</w:t>
      </w:r>
      <w:r w:rsidRPr="003B7E7C">
        <w:rPr>
          <w:highlight w:val="yellow"/>
        </w:rPr>
        <w:fldChar w:fldCharType="begin"/>
      </w:r>
      <w:r w:rsidR="007F73DB">
        <w:rPr>
          <w:highlight w:val="yellow"/>
        </w:rPr>
        <w:instrText xml:space="preserve"> ADDIN ZOTERO_ITEM CSL_CITATION {"citationID":"SfBhgxSk","properties":{"formattedCitation":"\\super 32\\nosupersub{}","plainCitation":"32","noteIndex":0},"citationItems":[{"id":"3CyRXnji/T15NXpxH","uris":["http://zotero.org/users/8255195/items/L34UDUIP"],"itemData":{"id":106,"type":"article-journal","abstract":"The phosphatidylinositol 3-kinase (PI3K)/AKT/mammalian target of rapamycin (mTOR) pathway is activated in the majority of human cancers. This pathway is known to play a key role in numerous cellular functions including proliferation, adhesion, migration, invasion, metabolism, and survival, but in the current review we focus on its role in angiogenesis. PI3K activation may occur via RAS mutation, loss of phosphatase and tensin homolog (PTEN), or by increased expression of growth factor receptors such as epidermal growth factor receptor. There is a connection between the PI3K pathway and angiogenesis. Hypoxia leads to HIF-1α stabilization and is a major stimulus for increased vascular endothelial growth factor (VEGF) production by tumor cells. However, activation of the PI3K/AKT pathway in tumor cells can also increase VEGF secretion, both by hypoxia-inducible factor 1 (HIF-1) dependent and independent mechanisms. The PI3K/AKT pathway also modulates the expression of other angiogenic factors such as nitric oxide and angiopoietins. Numerous inhibitors targeting the PI3K/AKT/mTOR pathway have been developed, and these agents have been shown to decrease VEGF secretion and angiogenesis. The effect of these inhibitors on tumor vasculature can be difficult to predict. The vasculature of tumors is aberrant, leading to sluggish bloodflow and elevated interstitial blood pressure, which can be perpetuated by the high levels of VEGF. Hence, decreasing VEGF expression can paradoxically lead to vascular normalization and improved bloodflow in some tumors. In addition to its importance in cancer, the PI3K pathway also plays an essential role in the formation of normal blood vessels during development. Embryos with kinase-dead p110α catalytic subunit of PI3K develop vascular defects. Stimulation of endothelial cells by VEGF leads to activation of the PI3K pathway within these cells, which is important for cell migration. Sustained endothelial activation of AKT1 has been shown to induce the formation of structurally abnormal blood vessels that recapitulate the aberrations of tumor vessels. Hence, the PI3K pathway plays an important role in regulating angiogenesis both in normal tissues and in cancers.","container-title":"Frontiers in Molecular Neuroscience","DOI":"10.3389/fnmol.2011.00051","ISSN":"1662-5099","journalAbbreviation":"Front Mol Neurosci","language":"eng","note":"PMID: 22144946\nPMCID: PMC3228996","page":"51","source":"PubMed","title":"PI3K/AKT/mTOR Pathway in Angiogenesis","volume":"4","author":[{"family":"Karar","given":"Jayashree"},{"family":"Maity","given":"Amit"}],"issued":{"date-parts":[["2011"]]}}}],"schema":"https://github.com/citation-style-language/schema/raw/master/csl-citation.json"} </w:instrText>
      </w:r>
      <w:r w:rsidRPr="003B7E7C">
        <w:rPr>
          <w:highlight w:val="yellow"/>
        </w:rPr>
        <w:fldChar w:fldCharType="separate"/>
      </w:r>
      <w:r w:rsidR="00632051" w:rsidRPr="00632051">
        <w:rPr>
          <w:vertAlign w:val="superscript"/>
        </w:rPr>
        <w:t>32</w:t>
      </w:r>
      <w:r w:rsidRPr="003B7E7C">
        <w:rPr>
          <w:highlight w:val="yellow"/>
        </w:rPr>
        <w:fldChar w:fldCharType="end"/>
      </w:r>
      <w:r w:rsidR="00F66ED1">
        <w:t xml:space="preserve">. </w:t>
      </w:r>
      <w:r w:rsidR="00F76993">
        <w:t xml:space="preserve">The high degree of </w:t>
      </w:r>
      <w:r w:rsidR="00F66ED1">
        <w:t xml:space="preserve">correlation </w:t>
      </w:r>
      <w:r w:rsidR="00F76993">
        <w:t>between the KRAS and angiogenic pathways</w:t>
      </w:r>
      <w:r w:rsidRPr="00CC1511">
        <w:fldChar w:fldCharType="begin"/>
      </w:r>
      <w:r w:rsidR="007F73DB">
        <w:instrText xml:space="preserve"> ADDIN ZOTERO_ITEM CSL_CITATION {"citationID":"1ct0SbDY","properties":{"formattedCitation":"\\super 33\\nosupersub{}","plainCitation":"33","noteIndex":0},"citationItems":[{"id":"3CyRXnji/oY8UPTxI","uris":["http://zotero.org/users/8255195/items/JFYC4F86"],"itemData":{"id":96,"type":"article-journal","abstract":"Activating point mutations in the K-Ras oncogene are among the most common genetic alterations in pancreatic cancer, occurring early in the progression of the disease. However, the function of mutant K-Ras activity in tumor angiogenesis remains poorly understood. Using human pancreatic duct epithelial (HPDE) and K-Ras4BG12V–transformed HPDE (HPDE-KRas) cells, we show that activated K-Ras significantly enhanced the production of angiogenic factors including CXC chemokines and vascular endothelial growth factor (VEGF). Western blot analysis revealed that K-Ras activation promoted the phosphorylation of Raf/mitogen-activated protein kinase kinase-1/2 (MEK1/2) and expression of c-Jun. MEK1/2 inhibitors, U0126 and PD98059, significantly inhibited the secretion of both CXC chemokines and VEGF, whereas the c-Jun NH2-terminal kinase inhibitor SP600125 abrogated only CXC chemokine production. To further elucidate the biological functions of oncogenic K-Ras in promoting angiogenesis, we did in vitro invasion and tube formation assays using human umbilical vein endothelial cells (HUVEC). HUVEC cocultured with HPDE-KRas showed significantly enhanced invasiveness and tube formation as compared with either control (without coculture) or coculture with HPDE. Moreover, SB225002 (a CXCR2 inhibitor) and 2C3 (an anti-VEGF monoclonal antibody) either alone or in a cooperative manner significantly reduced the degree of both Ras-dependent HUVEC invasiveness and tube formation. Similar results were obtained using another pair of immortalized human pancreatic duct–derived cells, E6/E7/st and its oncogenic K-Ras variant, E6/E7/Ras/st. Taken together, our results suggest that angiogenesis is initiated by paracrine epithelial secretion of CXC chemokines and VEGF downstream of activated oncogenic K-Ras, and that this vascular maturation is in part dependent on MEK1/2 and c-Jun signaling.","container-title":"Molecular cancer research : MCR","DOI":"10.1158/1541-7786.MCR-08-0577","ISSN":"1541-7786","issue":"6","journalAbbreviation":"Mol Cancer Res","note":"PMID: 19509115\nPMCID: PMC4267726","page":"799-808","source":"PubMed Central","title":"K-Ras Promotes Angiogenesis Mediated by Immortalized Human Pancreatic Epithelial Cells through Mitogen-Activated Protein Kinase Signaling Pathways","volume":"7","author":[{"family":"Matsuo","given":"Yoichi"},{"family":"Campbell","given":"Paul M."},{"family":"Brekken","given":"Rolf A."},{"family":"Sung","given":"Bokyung"},{"family":"Ouellette","given":"Michel M."},{"family":"Fleming","given":"Jason B."},{"family":"Aggarwal","given":"Bharat B."},{"family":"Der","given":"Channing J."},{"family":"Guha","given":"Sushovan"}],"issued":{"date-parts":[["2009",6]]}}}],"schema":"https://github.com/citation-style-language/schema/raw/master/csl-citation.json"} </w:instrText>
      </w:r>
      <w:r w:rsidRPr="00CC1511">
        <w:fldChar w:fldCharType="separate"/>
      </w:r>
      <w:r w:rsidR="00632051" w:rsidRPr="00632051">
        <w:rPr>
          <w:vertAlign w:val="superscript"/>
        </w:rPr>
        <w:t>33</w:t>
      </w:r>
      <w:r w:rsidRPr="00CC1511">
        <w:fldChar w:fldCharType="end"/>
      </w:r>
      <w:r w:rsidRPr="00CC1511">
        <w:rPr>
          <w:vertAlign w:val="superscript"/>
        </w:rPr>
        <w:t>,</w:t>
      </w:r>
      <w:r w:rsidRPr="00CC1511">
        <w:fldChar w:fldCharType="begin"/>
      </w:r>
      <w:r w:rsidR="007F73DB">
        <w:instrText xml:space="preserve"> ADDIN ZOTERO_ITEM CSL_CITATION {"citationID":"RAu9UUkt","properties":{"formattedCitation":"\\super 34\\nosupersub{}","plainCitation":"34","noteIndex":0},"citationItems":[{"id":"3CyRXnji/1Kqy2IRD","uris":["http://zotero.org/users/8255195/items/H4KAY3WQ"],"itemData":{"id":99,"type":"article-journal","abstract":"Oncogenic KRAS mutations are the most frequent mutations in human cancer, but most difficult to target. While sustained proliferation caused by oncogenic KRAS-downstream signalling is a main driver of carcinogenesis, there is increasing evidence that it also mediates autocrine effects and crosstalk with the tumour microenvironment (TME). Here, we discuss recent reports connecting KRAS mutations with tumour-promoting inflammation and immune modulation caused by KRAS that leads to immune escape in the TME. We discuss the preclinical work on KRAS-induced inflammation and immune modulation in the context of currently ongoing clinical trials targeting cancer entities that carry KRAS mutations and strategies to overcome the oncogene-induced effects on the immune system.","container-title":"Nature Communications","DOI":"10.1038/s41467-020-19288-6","ISSN":"2041-1723","issue":"1","journalAbbreviation":"Nat Commun","language":"en","note":"Bandiera_abtest: a\nCc_license_type: cc_by\nCg_type: Nature Research Journals\nnumber: 1\nPrimary_atype: Reviews\npublisher: Nature Publishing Group\nSubject_term: Immunosurveillance;Tumour immunology\nSubject_term_id: immunosurveillance;tumour-immunology","page":"5439","source":"www.nature.com","title":"Immune modulatory effects of oncogenic KRAS in cancer","volume":"11","author":[{"family":"Hamarsheh","given":"Shaima’a"},{"family":"Groß","given":"Olaf"},{"family":"Brummer","given":"Tilman"},{"family":"Zeiser","given":"Robert"}],"issued":{"date-parts":[["2020",10,28]]}}}],"schema":"https://github.com/citation-style-language/schema/raw/master/csl-citation.json"} </w:instrText>
      </w:r>
      <w:r w:rsidRPr="00CC1511">
        <w:fldChar w:fldCharType="separate"/>
      </w:r>
      <w:r w:rsidR="00632051" w:rsidRPr="00632051">
        <w:rPr>
          <w:vertAlign w:val="superscript"/>
        </w:rPr>
        <w:t>34</w:t>
      </w:r>
      <w:r w:rsidRPr="00CC1511">
        <w:fldChar w:fldCharType="end"/>
      </w:r>
      <w:r w:rsidR="00F76993">
        <w:t xml:space="preserve">, </w:t>
      </w:r>
      <w:r w:rsidR="008506D1">
        <w:t>along</w:t>
      </w:r>
      <w:r w:rsidR="00F76993">
        <w:t xml:space="preserve"> with the upregulation </w:t>
      </w:r>
      <w:r w:rsidR="00617AA4">
        <w:t xml:space="preserve">in the poor responders </w:t>
      </w:r>
      <w:r w:rsidR="00F76993">
        <w:t xml:space="preserve">of the set of genes </w:t>
      </w:r>
      <w:r w:rsidR="00A50208">
        <w:t>D</w:t>
      </w:r>
      <w:r w:rsidR="00F76993">
        <w:t xml:space="preserve">ownregulated </w:t>
      </w:r>
      <w:r w:rsidR="00A50208">
        <w:t>U</w:t>
      </w:r>
      <w:r w:rsidR="00F76993">
        <w:t>nder KRAS</w:t>
      </w:r>
      <w:r w:rsidR="00A50208">
        <w:t xml:space="preserve"> Pathway Activation</w:t>
      </w:r>
      <w:r w:rsidR="00F76993">
        <w:t xml:space="preserve">, </w:t>
      </w:r>
      <w:r w:rsidRPr="00CC1511">
        <w:t>suggest</w:t>
      </w:r>
      <w:r w:rsidR="00F63C80" w:rsidRPr="00CC1511">
        <w:t>s</w:t>
      </w:r>
      <w:r w:rsidRPr="00CC1511">
        <w:t xml:space="preserve"> differential expression of angiogenic pathway genes </w:t>
      </w:r>
      <w:r w:rsidR="008506D1">
        <w:t xml:space="preserve">in the poor-responder tumors </w:t>
      </w:r>
      <w:r w:rsidRPr="00CC1511">
        <w:t xml:space="preserve">may </w:t>
      </w:r>
      <w:r w:rsidR="00E97A5F">
        <w:t xml:space="preserve">provide </w:t>
      </w:r>
      <w:r w:rsidRPr="00CC1511">
        <w:t xml:space="preserve">a </w:t>
      </w:r>
      <w:r w:rsidR="00A30BAD">
        <w:t>genetic environment</w:t>
      </w:r>
      <w:r w:rsidR="00E97A5F">
        <w:t xml:space="preserve"> for</w:t>
      </w:r>
      <w:r w:rsidRPr="00CC1511">
        <w:t xml:space="preserve"> </w:t>
      </w:r>
      <w:r w:rsidR="00F76993">
        <w:lastRenderedPageBreak/>
        <w:t xml:space="preserve">bevacizumab-driven </w:t>
      </w:r>
      <w:r w:rsidRPr="00CC1511">
        <w:t xml:space="preserve">cellular </w:t>
      </w:r>
      <w:r w:rsidR="00F76993">
        <w:t>adaptation</w:t>
      </w:r>
      <w:r w:rsidRPr="00CC1511">
        <w:t>.</w:t>
      </w:r>
      <w:r w:rsidR="00C40F62">
        <w:t xml:space="preserve"> </w:t>
      </w:r>
      <w:r w:rsidR="00161A24">
        <w:t xml:space="preserve">The most upregulated gene in this pathway </w:t>
      </w:r>
      <w:proofErr w:type="spellStart"/>
      <w:r w:rsidR="00161A24">
        <w:t>Sry</w:t>
      </w:r>
      <w:proofErr w:type="spellEnd"/>
      <w:r w:rsidR="00161A24">
        <w:t>-box 10 (</w:t>
      </w:r>
      <w:r w:rsidR="00161A24" w:rsidRPr="00161A24">
        <w:rPr>
          <w:i/>
          <w:iCs/>
        </w:rPr>
        <w:t>SOX10</w:t>
      </w:r>
      <w:r w:rsidR="00161A24">
        <w:t>), has been previously shown to contribute to vascular development in the brain</w:t>
      </w:r>
      <w:r w:rsidR="007F73DB">
        <w:fldChar w:fldCharType="begin"/>
      </w:r>
      <w:r w:rsidR="007F73DB">
        <w:instrText xml:space="preserve"> ADDIN ZOTERO_ITEM CSL_CITATION {"citationID":"MV6X4eCv","properties":{"formattedCitation":"\\super 35\\nosupersub{}","plainCitation":"35","noteIndex":0},"citationItems":[{"id":426,"uris":["http://zotero.org/users/8255195/items/6X2I2AIR"],"itemData":{"id":426,"type":"article-journal","abstract":"Download figureDownload PowerPoint","container-title":"Arteriosclerosis, Thrombosis, and Vascular Biology","DOI":"10.1161/ATVBAHA.117.309774","issue":"9","note":"publisher: American Heart Association","page":"1727-1731","source":"ahajournals.org (Atypon)","title":"Sox10+ Cells Contribute to Vascular Development in Multiple Organs—Brief Report","volume":"37","author":[{"family":"Wang","given":"Dong"},{"family":"Wu","given":"Fan"},{"family":"Yuan","given":"Haoyong"},{"family":"Wang","given":"Aijun"},{"family":"Kang","given":"Gyeong Jin"},{"family":"Truong","given":"Tan"},{"family":"Chen","given":"Lu"},{"family":"McCallion","given":"Andrew S."},{"family":"Gong","given":"Xiaohua"},{"family":"Li","given":"Song"}],"issued":{"date-parts":[["2017",9]]}}}],"schema":"https://github.com/citation-style-language/schema/raw/master/csl-citation.json"} </w:instrText>
      </w:r>
      <w:r w:rsidR="007F73DB">
        <w:fldChar w:fldCharType="separate"/>
      </w:r>
      <w:r w:rsidR="007F73DB" w:rsidRPr="007F73DB">
        <w:rPr>
          <w:vertAlign w:val="superscript"/>
        </w:rPr>
        <w:t>35</w:t>
      </w:r>
      <w:r w:rsidR="007F73DB">
        <w:fldChar w:fldCharType="end"/>
      </w:r>
      <w:r w:rsidR="00161A24">
        <w:t xml:space="preserve">. </w:t>
      </w:r>
    </w:p>
    <w:p w14:paraId="6B3B1268" w14:textId="43D04442" w:rsidR="00B136F5" w:rsidRDefault="00B136F5" w:rsidP="00B136F5">
      <w:pPr>
        <w:pStyle w:val="BodyText"/>
        <w:ind w:left="1" w:hanging="1"/>
      </w:pPr>
      <w:r>
        <w:t xml:space="preserve">To better understand the </w:t>
      </w:r>
      <w:r w:rsidR="002C114E">
        <w:t xml:space="preserve">impact of </w:t>
      </w:r>
      <w:r w:rsidR="00995811">
        <w:t xml:space="preserve">altered </w:t>
      </w:r>
      <w:r w:rsidR="002C114E">
        <w:t>regulation of angiogenic factors on the response to b</w:t>
      </w:r>
      <w:r w:rsidR="00BF4E6B">
        <w:t>evacizumab</w:t>
      </w:r>
      <w:r>
        <w:t>, the raw expression data of genes annotated under the Gene Ontology Angiogenesis</w:t>
      </w:r>
      <w:r>
        <w:fldChar w:fldCharType="begin"/>
      </w:r>
      <w:r w:rsidR="007F73DB">
        <w:instrText xml:space="preserve"> ADDIN ZOTERO_ITEM CSL_CITATION {"citationID":"3xybabax","properties":{"formattedCitation":"\\super 36\\nosupersub{}","plainCitation":"36","noteIndex":0},"citationItems":[{"id":"3CyRXnji/MuuTEZfJ","uris":["http://zotero.org/users/8255195/items/L3A2RLKA"],"itemData":{"id":109,"type":"webpage","title":"angiogenesis Gene Ontology Term (GO:0001525)","URL":"http://www.informatics.jax.org/vocab/gene_ontology/GO:0001525","accessed":{"date-parts":[["2021",9,23]]}}}],"schema":"https://github.com/citation-style-language/schema/raw/master/csl-citation.json"} </w:instrText>
      </w:r>
      <w:r>
        <w:fldChar w:fldCharType="separate"/>
      </w:r>
      <w:r w:rsidR="007F73DB" w:rsidRPr="007F73DB">
        <w:rPr>
          <w:vertAlign w:val="superscript"/>
        </w:rPr>
        <w:t>36</w:t>
      </w:r>
      <w:r>
        <w:fldChar w:fldCharType="end"/>
      </w:r>
      <w:r>
        <w:t xml:space="preserve"> pathway was quantified (Figure 1C). Poor-responders to bevacizumab therapy showed differential expression of </w:t>
      </w:r>
      <w:r w:rsidR="00940948">
        <w:t>multiple</w:t>
      </w:r>
      <w:r>
        <w:t xml:space="preserve"> genes regulating angiogenesis, including </w:t>
      </w:r>
      <w:r w:rsidRPr="00D64ACF">
        <w:rPr>
          <w:i/>
          <w:iCs/>
        </w:rPr>
        <w:t>APOD</w:t>
      </w:r>
      <w:r w:rsidRPr="00D64ACF">
        <w:t xml:space="preserve">, </w:t>
      </w:r>
      <w:r w:rsidRPr="00D64ACF">
        <w:rPr>
          <w:i/>
          <w:iCs/>
        </w:rPr>
        <w:t>GATA4</w:t>
      </w:r>
      <w:r w:rsidRPr="00D64ACF">
        <w:t xml:space="preserve">, </w:t>
      </w:r>
      <w:r w:rsidRPr="00D64ACF">
        <w:rPr>
          <w:i/>
          <w:iCs/>
        </w:rPr>
        <w:t>KDR</w:t>
      </w:r>
      <w:r w:rsidRPr="00D64ACF">
        <w:t xml:space="preserve">, </w:t>
      </w:r>
      <w:r w:rsidRPr="00D64ACF">
        <w:rPr>
          <w:i/>
          <w:iCs/>
        </w:rPr>
        <w:t>ACVRL1</w:t>
      </w:r>
      <w:r w:rsidRPr="00D64ACF">
        <w:t xml:space="preserve">, </w:t>
      </w:r>
      <w:r w:rsidRPr="00D64ACF">
        <w:rPr>
          <w:i/>
          <w:iCs/>
        </w:rPr>
        <w:t>RAMP3</w:t>
      </w:r>
      <w:r w:rsidRPr="00D64ACF">
        <w:t xml:space="preserve">, </w:t>
      </w:r>
      <w:r w:rsidRPr="00D64ACF">
        <w:rPr>
          <w:i/>
          <w:iCs/>
        </w:rPr>
        <w:t>LAMA1</w:t>
      </w:r>
      <w:r w:rsidRPr="00D64ACF">
        <w:t xml:space="preserve">, </w:t>
      </w:r>
      <w:r w:rsidRPr="00D64ACF">
        <w:rPr>
          <w:i/>
          <w:iCs/>
        </w:rPr>
        <w:t>ADGRB1</w:t>
      </w:r>
      <w:r w:rsidRPr="00D64ACF">
        <w:t xml:space="preserve">, </w:t>
      </w:r>
      <w:r w:rsidRPr="00D64ACF">
        <w:rPr>
          <w:i/>
          <w:iCs/>
        </w:rPr>
        <w:t>JCAD</w:t>
      </w:r>
      <w:r w:rsidRPr="00D64ACF">
        <w:t xml:space="preserve">, </w:t>
      </w:r>
      <w:r w:rsidRPr="00D64ACF">
        <w:rPr>
          <w:i/>
          <w:iCs/>
        </w:rPr>
        <w:t>SFRP1</w:t>
      </w:r>
      <w:r w:rsidRPr="00D64ACF">
        <w:t xml:space="preserve">, </w:t>
      </w:r>
      <w:r w:rsidRPr="00D64ACF">
        <w:rPr>
          <w:i/>
          <w:iCs/>
        </w:rPr>
        <w:t>TAL1</w:t>
      </w:r>
      <w:r w:rsidRPr="00D64ACF">
        <w:t xml:space="preserve">, </w:t>
      </w:r>
      <w:r w:rsidRPr="00D64ACF">
        <w:rPr>
          <w:i/>
          <w:iCs/>
        </w:rPr>
        <w:t>PPP1R16B</w:t>
      </w:r>
      <w:r w:rsidRPr="00D64ACF">
        <w:t xml:space="preserve">, </w:t>
      </w:r>
      <w:r w:rsidRPr="00D64ACF">
        <w:rPr>
          <w:i/>
          <w:iCs/>
        </w:rPr>
        <w:t>NGFR</w:t>
      </w:r>
      <w:r w:rsidRPr="00D64ACF">
        <w:t xml:space="preserve">, </w:t>
      </w:r>
      <w:r w:rsidRPr="00D64ACF">
        <w:rPr>
          <w:i/>
          <w:iCs/>
        </w:rPr>
        <w:t>EPHB1</w:t>
      </w:r>
      <w:r w:rsidRPr="00D64ACF">
        <w:t xml:space="preserve">, </w:t>
      </w:r>
      <w:r w:rsidRPr="00D64ACF">
        <w:rPr>
          <w:i/>
          <w:iCs/>
        </w:rPr>
        <w:t>AMOT</w:t>
      </w:r>
      <w:r w:rsidRPr="00D64ACF">
        <w:t xml:space="preserve">, </w:t>
      </w:r>
      <w:r w:rsidRPr="00D64ACF">
        <w:rPr>
          <w:i/>
          <w:iCs/>
        </w:rPr>
        <w:t>CHRNA7</w:t>
      </w:r>
      <w:r w:rsidRPr="00D64ACF">
        <w:t xml:space="preserve">, </w:t>
      </w:r>
      <w:r w:rsidRPr="00D64ACF">
        <w:rPr>
          <w:i/>
          <w:iCs/>
        </w:rPr>
        <w:t>NPR1</w:t>
      </w:r>
      <w:r w:rsidRPr="00D64ACF">
        <w:t xml:space="preserve">, </w:t>
      </w:r>
      <w:r w:rsidRPr="00D64ACF">
        <w:rPr>
          <w:i/>
          <w:iCs/>
        </w:rPr>
        <w:t>EGR3</w:t>
      </w:r>
      <w:r w:rsidRPr="00D64ACF">
        <w:t xml:space="preserve">, </w:t>
      </w:r>
      <w:r w:rsidRPr="00D64ACF">
        <w:rPr>
          <w:i/>
          <w:iCs/>
        </w:rPr>
        <w:t>HOXB13</w:t>
      </w:r>
      <w:r w:rsidRPr="00D64ACF">
        <w:t xml:space="preserve">, </w:t>
      </w:r>
      <w:r w:rsidR="00BF4E6B">
        <w:t xml:space="preserve">and </w:t>
      </w:r>
      <w:r w:rsidRPr="00D64ACF">
        <w:rPr>
          <w:i/>
          <w:iCs/>
        </w:rPr>
        <w:t>CAV1</w:t>
      </w:r>
      <w:r>
        <w:rPr>
          <w:i/>
          <w:iCs/>
        </w:rPr>
        <w:t xml:space="preserve"> </w:t>
      </w:r>
      <w:r>
        <w:t>(Table 1)</w:t>
      </w:r>
      <w:r w:rsidR="00E7221D">
        <w:t xml:space="preserve">. </w:t>
      </w:r>
      <w:r w:rsidR="00507B54">
        <w:t xml:space="preserve">A number </w:t>
      </w:r>
      <w:r w:rsidR="00E7221D">
        <w:t xml:space="preserve">of these genes, </w:t>
      </w:r>
      <w:r w:rsidR="00F66ED1">
        <w:t>such as</w:t>
      </w:r>
      <w:r w:rsidR="00E7221D">
        <w:t xml:space="preserve"> </w:t>
      </w:r>
      <w:r w:rsidR="00E7221D" w:rsidRPr="00E7221D">
        <w:rPr>
          <w:i/>
        </w:rPr>
        <w:t>RAMP3</w:t>
      </w:r>
      <w:r w:rsidR="00507B54">
        <w:t xml:space="preserve"> </w:t>
      </w:r>
      <w:r w:rsidR="002E1414">
        <w:t xml:space="preserve">and </w:t>
      </w:r>
      <w:r w:rsidR="003D2B04" w:rsidRPr="0081207E">
        <w:rPr>
          <w:i/>
        </w:rPr>
        <w:t>CHRNA7</w:t>
      </w:r>
      <w:r w:rsidR="00E7221D">
        <w:t xml:space="preserve"> </w:t>
      </w:r>
      <w:r w:rsidR="001F2E7D">
        <w:t xml:space="preserve">are </w:t>
      </w:r>
      <w:r w:rsidR="00E7221D">
        <w:t>transcriptionally regulated by EGR1</w:t>
      </w:r>
      <w:r w:rsidR="00F66ED1">
        <w:fldChar w:fldCharType="begin"/>
      </w:r>
      <w:r w:rsidR="007F73DB">
        <w:instrText xml:space="preserve"> ADDIN ZOTERO_ITEM CSL_CITATION {"citationID":"0uUbU7Zb","properties":{"formattedCitation":"\\super 22,23,37\\nosupersub{}","plainCitation":"22,23,37","noteIndex":0},"citationItems":[{"id":95,"uris":["http://zotero.org/users/8255195/items/5SQ64XT2"],"itemData":{"id":95,"type":"article-journal","abstract":"JASPAR (http://jaspar.genereg.net) is the largest open-access database of matrix-based nucleotide profiles describing the binding preference of transcription factors from multiple species. The fifth major release greatly expands the heart of JASPAR-the JASPAR CORE subcollection, which contains curated, non-redundant profiles-with 135 new curated profiles (74 in vertebrates, 8 in Drosophila melanogaster, 10 in Caenorhabditis elegans and 43 in Arabidopsis thaliana; a 30% increase in total) and 43 older updated profiles (36 in vertebrates, 3 in D. melanogaster and 4 in A. thaliana; a 9% update in total). The new and updated profiles are mainly derived from published chromatin immunoprecipitation-seq experimental datasets. In addition, the web interface has been enhanced with advanced capabilities in browsing, searching and subsetting. Finally, the new JASPAR release is accompanied by a new BioPython package, a new R tool package and a new R/Bioconductor data package to facilitate access for both manual and automated methods.","container-title":"Nucleic Acids Research","DOI":"10.1093/nar/gkt997","ISSN":"1362-4962","issue":"Database issue","journalAbbreviation":"Nucleic Acids Res","language":"eng","note":"PMID: 24194598\nPMCID: PMC3965086","page":"D142-147","source":"PubMed","title":"JASPAR 2014: an extensively expanded and updated open-access database of transcription factor binding profiles","title-short":"JASPAR 2014","volume":"42","author":[{"family":"Mathelier","given":"Anthony"},{"family":"Zhao","given":"Xiaobei"},{"family":"Zhang","given":"Allen W."},{"family":"Parcy","given":"François"},{"family":"Worsley-Hunt","given":"Rebecca"},{"family":"Arenillas","given":"David J."},{"family":"Buchman","given":"Sorana"},{"family":"Chen","given":"Chih-yu"},{"family":"Chou","given":"Alice"},{"family":"Ienasescu","given":"Hans"},{"family":"Lim","given":"Jonathan"},{"family":"Shyr","given":"Casper"},{"family":"Tan","given":"Ge"},{"family":"Zhou","given":"Michelle"},{"family":"Lenhard","given":"Boris"},{"family":"Sandelin","given":"Albin"},{"family":"Wasserman","given":"Wyeth W."}],"issued":{"date-parts":[["2014",1]]}}},{"id":96,"uris":["http://zotero.org/users/8255195/items/N4RSG3P5"],"itemData":{"id":96,"type":"article-journal","abstract":"The analysis of regulatory regions in genome sequences is strongly based on the detection of potential transcription factor binding sites. The preferred models for representation of transcription factor binding specificity have been termed position-specific scoring matrices. JASPAR is an open-access database of annotated, high-quality, matrix-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de and comparative genomic analysis of regulatory regions. JASPAR is available at http://jaspar. cgb.ki.se.","container-title":"Nucleic Acids Research","DOI":"10.1093/nar/gkh012","ISSN":"1362-4962","issue":"Database issue","journalAbbreviation":"Nucleic Acids Res","language":"eng","note":"PMID: 14681366\nPMCID: PMC308747","page":"D91-94","source":"PubMed","title":"JASPAR: an open-access database for eukaryotic transcription factor binding profiles","title-short":"JASPAR","volume":"32","author":[{"family":"Sandelin","given":"Albin"},{"family":"Alkema","given":"Wynand"},{"family":"Engström","given":"Pär"},{"family":"Wasserman","given":"Wyeth W."},{"family":"Lenhard","given":"Boris"}],"issued":{"date-parts":[["2004",1,1]]}}},{"id":"3CyRXnji/MeAGH16u","uris":["http://zotero.org/users/8255195/items/5V3UINR5"],"itemData":{"id":"n9veeDpP/8mDDxFQM","type":"article-journal","abstract":"Extranodal natural killer T-cell lymphoma (ENKTL) is an aggressive malignancy with a dismal prognosis. In the present study, gene expression profiling was performed to provide more information on ENKTL molecular signature and offer a rationale for further investigation of prognostic markers in ENKTL. NanoString nCounter Analysis encompassing 133 target genes was used to compare gene expression levels of 43 ENKTL tumor samples. The majority of the patients were under 60 years of age (79.1%); 32 (74.4%) patients had nasal type ENKTL and 23 patients (53.5%) had intermediate/high risk ENKTL based on the prognostic index for natural killer cell lymphoma (PINK). The median follow-up was 15.9 months and the median overall survival (OS) was 16.1 months (95% CI 13.0–69.8). EGR1 upregulation was consistently identified in the localized stage with a low risk of prognostic index based on the PINK. Among the six significantly relevant genes for EGR1 expression, high expression levels of genes, including CD59, GAS1, CXCR7, and RAMP3, were associated with a good survival prognosis. The in vitro test showed EGR1 modulated the transcriptional activity of the target genes including CD59, GAS1, CXCR7, and RAMP3. Downregulation of EGR1 and its target genes significantly inhibited apoptosis and decreased chemosensitivity and attenuated radiation-induced apoptosis. The findings showed EGR1 may be a candidate for prognostic markers in ENKTL. Considerable additional characterization may be necessary to fully understand EGR1.","container-title":"Scientific Reports","DOI":"10.1038/s41598-021-89754-8","ISSN":"2045-2322","issue":"1","journalAbbreviation":"Sci Rep","language":"en","note":"Bandiera_abtest: a\nCc_license_type: cc_by\nCg_type: Nature Research Journals\nnumber: 1\nPrimary_atype: Research\npublisher: Nature Publishing Group\nSubject_term: Haematological cancer;Tumour biomarkers\nSubject_term_id: haematological-cancer;tumour-biomarkers","page":"10342","source":"www.nature.com","title":"EGR1 as a potential marker of prognosis in extranodal NK/T-cell lymphoma","volume":"11","author":[{"family":"Lee","given":"Ji Yun"},{"family":"Kim","given":"Joo Hyun"},{"family":"Bang","given":"Heejin"},{"family":"Cho","given":"Junhun"},{"family":"Ko","given":"Young Hyeh"},{"family":"Kim","given":"Seok Jin"},{"family":"Kim","given":"Won Seog"}],"issued":{"date-parts":[["2021",5,14]]}}}],"schema":"https://github.com/citation-style-language/schema/raw/master/csl-citation.json"} </w:instrText>
      </w:r>
      <w:r w:rsidR="00F66ED1">
        <w:fldChar w:fldCharType="separate"/>
      </w:r>
      <w:r w:rsidR="007F73DB" w:rsidRPr="007F73DB">
        <w:rPr>
          <w:vertAlign w:val="superscript"/>
        </w:rPr>
        <w:t>22,23,37</w:t>
      </w:r>
      <w:r w:rsidR="00F66ED1">
        <w:fldChar w:fldCharType="end"/>
      </w:r>
      <w:r w:rsidR="00E7221D">
        <w:t xml:space="preserve">. Furthermore, </w:t>
      </w:r>
      <w:r w:rsidR="002E1414">
        <w:t xml:space="preserve">we also showed </w:t>
      </w:r>
      <w:r w:rsidR="00E7221D" w:rsidRPr="00E7221D">
        <w:rPr>
          <w:i/>
        </w:rPr>
        <w:t>EGR1</w:t>
      </w:r>
      <w:r w:rsidR="00E7221D">
        <w:t xml:space="preserve"> </w:t>
      </w:r>
      <w:r w:rsidR="002E1414">
        <w:t xml:space="preserve">to be </w:t>
      </w:r>
      <w:r w:rsidR="00507B54">
        <w:t xml:space="preserve">differentially expressed </w:t>
      </w:r>
      <w:r w:rsidR="00E7221D">
        <w:t>in the tumors of the poor-responders to bevacizumab.</w:t>
      </w:r>
      <w:r w:rsidR="00D569A7">
        <w:t xml:space="preserve"> In the subsequent studies, we have focused on </w:t>
      </w:r>
      <w:r w:rsidR="0021562D" w:rsidRPr="00082654">
        <w:rPr>
          <w:i/>
        </w:rPr>
        <w:t>EGR1</w:t>
      </w:r>
      <w:r w:rsidR="0021562D">
        <w:t xml:space="preserve"> and </w:t>
      </w:r>
      <w:r w:rsidR="002E1414">
        <w:t xml:space="preserve">the </w:t>
      </w:r>
      <w:r w:rsidR="007F73DB">
        <w:t>two</w:t>
      </w:r>
      <w:r w:rsidR="002E1414">
        <w:t xml:space="preserve"> </w:t>
      </w:r>
      <w:r w:rsidR="0021562D">
        <w:t xml:space="preserve">genes in the angiogenesis set reported </w:t>
      </w:r>
      <w:r w:rsidR="00BE632D">
        <w:t xml:space="preserve">or inferred </w:t>
      </w:r>
      <w:r w:rsidR="0021562D">
        <w:t xml:space="preserve">to be regulated by </w:t>
      </w:r>
      <w:r w:rsidR="0021562D" w:rsidRPr="00A50208">
        <w:rPr>
          <w:i/>
        </w:rPr>
        <w:t>EGR1</w:t>
      </w:r>
      <w:r w:rsidR="00BE632D">
        <w:rPr>
          <w:i/>
        </w:rPr>
        <w:t xml:space="preserve"> -</w:t>
      </w:r>
      <w:r w:rsidR="0021562D">
        <w:t xml:space="preserve"> </w:t>
      </w:r>
      <w:r w:rsidR="0021562D" w:rsidRPr="0021562D">
        <w:rPr>
          <w:i/>
        </w:rPr>
        <w:t>CHRNA7</w:t>
      </w:r>
      <w:r w:rsidR="0021562D">
        <w:t xml:space="preserve"> and </w:t>
      </w:r>
      <w:r w:rsidR="0021562D" w:rsidRPr="0021562D">
        <w:rPr>
          <w:i/>
        </w:rPr>
        <w:t>RAMP3</w:t>
      </w:r>
      <w:r w:rsidR="00D569A7">
        <w:t>.</w:t>
      </w:r>
    </w:p>
    <w:p w14:paraId="1DF3D025" w14:textId="0E69571B" w:rsidR="00082654" w:rsidRPr="002E1414" w:rsidRDefault="00082654" w:rsidP="002E1414">
      <w:pPr>
        <w:pStyle w:val="Heading2"/>
        <w:rPr>
          <w:i w:val="0"/>
        </w:rPr>
      </w:pPr>
      <w:r w:rsidRPr="00082654">
        <w:rPr>
          <w:i w:val="0"/>
          <w:highlight w:val="yellow"/>
        </w:rPr>
        <w:t>Roshan, are any of the genes differentially expressed in the poor-responder tumors from the Hallmark “Angiogenesis Gene Set” also found in the gene set called “Downregulated Under KRAS Pathway Activation”?</w:t>
      </w:r>
    </w:p>
    <w:p w14:paraId="1BECE1B8" w14:textId="72001119" w:rsidR="00B136F5" w:rsidRDefault="00B136F5" w:rsidP="00B136F5">
      <w:pPr>
        <w:pStyle w:val="Heading2"/>
      </w:pPr>
      <w:r w:rsidRPr="00B20918">
        <w:t>3.</w:t>
      </w:r>
      <w:r>
        <w:t>2</w:t>
      </w:r>
      <w:r w:rsidRPr="00B20918">
        <w:tab/>
      </w:r>
      <w:r w:rsidRPr="00B20918">
        <w:tab/>
      </w:r>
      <w:r>
        <w:t>EGR1 may drive poor response to bevacizumab in part through regulation of CHRNA7</w:t>
      </w:r>
      <w:r w:rsidR="0021562D">
        <w:t xml:space="preserve"> </w:t>
      </w:r>
      <w:r w:rsidR="0021562D" w:rsidRPr="008177F0">
        <w:t>and RAMP3</w:t>
      </w:r>
      <w:r w:rsidR="00A30BAD">
        <w:t>.</w:t>
      </w:r>
      <w:r>
        <w:t xml:space="preserve"> </w:t>
      </w:r>
    </w:p>
    <w:p w14:paraId="0C3F19AE" w14:textId="063025CC" w:rsidR="00B136F5" w:rsidRPr="0046527F" w:rsidRDefault="00B136F5" w:rsidP="00B136F5">
      <w:pPr>
        <w:pStyle w:val="BodyText"/>
        <w:ind w:left="1" w:hanging="1"/>
      </w:pPr>
      <w:r>
        <w:t>Previous studies have highlighted</w:t>
      </w:r>
      <w:r w:rsidR="00AA6202">
        <w:t xml:space="preserve"> </w:t>
      </w:r>
      <w:r w:rsidR="00AA6202" w:rsidRPr="002E1414">
        <w:rPr>
          <w:i/>
        </w:rPr>
        <w:t>RAMP3</w:t>
      </w:r>
      <w:r w:rsidR="00AA6202">
        <w:t xml:space="preserve">, </w:t>
      </w:r>
      <w:r w:rsidRPr="00F80AAB">
        <w:rPr>
          <w:i/>
          <w:iCs/>
        </w:rPr>
        <w:t>CHRNA7</w:t>
      </w:r>
      <w:r w:rsidRPr="00F80AAB">
        <w:t xml:space="preserve"> and </w:t>
      </w:r>
      <w:r w:rsidRPr="00F80AAB">
        <w:rPr>
          <w:i/>
          <w:iCs/>
        </w:rPr>
        <w:t>EGR1</w:t>
      </w:r>
      <w:r w:rsidRPr="00F80AAB">
        <w:t xml:space="preserve"> </w:t>
      </w:r>
      <w:r>
        <w:t xml:space="preserve">genes </w:t>
      </w:r>
      <w:r w:rsidRPr="00F80AAB">
        <w:t xml:space="preserve">as potential </w:t>
      </w:r>
      <w:r>
        <w:t>p</w:t>
      </w:r>
      <w:r w:rsidRPr="00F80AAB">
        <w:t xml:space="preserve">layers in </w:t>
      </w:r>
      <w:r w:rsidR="00082654">
        <w:t>regulating</w:t>
      </w:r>
      <w:r>
        <w:t xml:space="preserve"> </w:t>
      </w:r>
      <w:r w:rsidR="00D569A7">
        <w:t xml:space="preserve">angiogenesis, </w:t>
      </w:r>
      <w:r w:rsidR="00190A6B">
        <w:t xml:space="preserve">as well as </w:t>
      </w:r>
      <w:r w:rsidR="00A30BAD">
        <w:t xml:space="preserve">in promoting the </w:t>
      </w:r>
      <w:r>
        <w:t xml:space="preserve">proliferation and migration </w:t>
      </w:r>
      <w:r w:rsidR="00A30BAD">
        <w:t>of</w:t>
      </w:r>
      <w:r>
        <w:t xml:space="preserve"> cancer</w:t>
      </w:r>
      <w:r w:rsidR="00190A6B">
        <w:t xml:space="preserve"> cells</w:t>
      </w:r>
      <w:r w:rsidR="002E1414">
        <w:fldChar w:fldCharType="begin"/>
      </w:r>
      <w:r w:rsidR="007F73DB">
        <w:instrText xml:space="preserve"> ADDIN ZOTERO_ITEM CSL_CITATION {"citationID":"vlW6DrNh","properties":{"formattedCitation":"\\super 11,13,15,20,21,38\\nosupersub{}","plainCitation":"11,13,15,20,21,38","noteIndex":0},"citationItems":[{"id":"3CyRXnji/9Mss3cmM","uris":["http://zotero.org/users/8255195/items/AI2W9JTL"],"itemData":{"id":"n9veeDpP/x1iGnIBf","type":"article-journal","container-title":"Peptides","DOI":"10.1016/j.peptides.2011.05.022","ISSN":"01969781","issue":"7","journalAbbreviation":"Peptides","language":"en","page":"1540-1550","source":"DOI.org (Crossref)","title":"Shared and separate functions of the RAMP-based adrenomedullin receptors","volume":"32","author":[{"family":"Kuwasako","given":"Kenji"},{"family":"Kitamura","given":"Kazuo"},{"family":"Nagata","given":"Sayaka"},{"family":"Hikosaka","given":"Tomomi"},{"family":"Takei","given":"Yoshio"},{"family":"Kato","given":"Johji"}],"issued":{"date-parts":[["2011",7]]}},"locator":"3"},{"id":107,"uris":["http://zotero.org/users/8255195/items/V3QE2RFQ"],"itemData":{"id":107,"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102,"uris":["http://zotero.org/users/8255195/items/4GK4VLES"],"itemData":{"id":102,"type":"article-journal","abstract":"Adrenomedullin (AM) is a multifunctional peptide vasodilator that transduces its effects through calcitonin receptor-like receptor/receptor activity modifying protein-2 and -3 (CLR/RAMP2 and CLR/ RAMP3). Previously, we reported on the development of an anti-AM antibody that potently inhibits tumor cell proliferation in vitro and tumor growth in vivo. Here, we report the effect of anti-AM receptor antibodies (αAMRs) on angiogenesis and tumor growth. We demonstrate that αAMRs decrease in a dose-dependent manner the growth of U87 glioblastoma cells and HT-29 colorectal cancer cells, but not A549 lung cancer cells, in vitro. In vivo, AM in Matrigel plugs induces angiogenesis by promoting recruitment of endothelial cells, pericytes, myeloid precursor cells, and macrophages and by promoting channel formation. Remarkably, systemic administration of αAMRs every 3 d markedly reduced neovascularization of Matrigel plugs in a dosedependent fashion, as demonstrated by reduced numbers of the recruited cells and vessel structures. Several human tumor xenografts in athymic mice were used to examine the effect of αAMR treatment on tumor angiogenesis and growth. αAMR treatment significantly suppressed the growth of glioblastoma, lung, and colon tumors. Histological examination of αAMR-treated tumors showed evidence of disruption of tumor vascularity with decreased microvessel density, depletion of endothelial and pericyte cells, and increased tumor cell apoptosis. These findings support the conclusion that αAMR treatment inhibits tumor growth by suppression of angiogenesis and tumor growth and suggest that AMRs may be useful therapeutic targets.—Kaafarani, I., Fernandez-Sauze, S., Berenguer, C., Chinot, O., Delfino, C., Dussert, C., Metellus, P., Boudouresque, F., Mabrouk, K., Grisoli, F., Figarella-Branger, D., Martin, P.-M., Ouafik, L. H. Targeting adrenomedullin receptors with systemic delivery of neutralizing antibodies inhibits tumor angiogenesis and suppresses growth of human tumor xenografts in mice. FASEB J. 23, 3424–3435 (2009). www.fasebj.org","container-title":"The FASEB Journal","DOI":"10.1096/fj.08-127852","ISSN":"1530-6860","issue":"10","language":"en","note":"_eprint: https://onlinelibrary.wiley.com/doi/pdf/10.1096/fj.08-127852","page":"3424-3435","source":"Wiley Online Library","title":"Targeting adrenomedullin receptors with systemic delivery of neutralizing antibodies inhibits tumor angiogenesis and suppresses growth of human tumor xenografts in mice","volume":"23","author":[{"family":"Kaafarani","given":"Itidal"},{"family":"Fernandez-Sauze","given":"Samantha"},{"family":"Berenguer","given":"Caroline"},{"family":"Chinot","given":"Olivier"},{"family":"Delfino","given":"Christine"},{"family":"Dussert","given":"Christophe"},{"family":"Metellus","given":"Philippe"},{"family":"Boudouresque","given":"Françoise"},{"family":"Mabrouk","given":"Kamel"},{"family":"Grisoli","given":"Francois"},{"family":"Figarella-Branger","given":"Dominique"},{"family":"Martin","given":"Pierre-Marie"},{"family":"Ouafik","given":"L'Houcine"}],"issued":{"date-parts":[["2009"]]}}},{"id":97,"uris":["http://zotero.org/users/8255195/items/NF9GTZ5B"],"itemData":{"id":97,"type":"article-journal","abstract":"Early growth response factor 1 (EGR1) is a transcription factor that is mainly involved in the processes of tissue injury, immune responses, and fibrosis. Recent studies have shown that EGR1 is closely related to the initiation and progression of cancer and may participate in tumor cell proliferation, invasion, and metastasis and in tumor angiogenesis. Nonetheless, the specific mechanism whereby EGR1 modulates these processes remains to be elucidated. This review article summarizes possible mechanisms of action of EGR1 in tumorigenesis and tumor progression and may serve as a reference for clinical efficacy predictions and for the discovery of new therapeutic targets.","container-title":"Frontiers in Oncology","ISSN":"2234-943X","source":"Frontiers","title":"The Role of the Transcription Factor EGR1 in Cancer","URL":"https://www.frontiersin.org/article/10.3389/fonc.2021.642547","volume":"11","author":[{"family":"Wang","given":"Bin"},{"family":"Guo","given":"Hanfei"},{"family":"Yu","given":"Hongquan"},{"family":"Chen","given":"Yong"},{"family":"Xu","given":"Haiyang"},{"family":"Zhao","given":"Gang"}],"accessed":{"date-parts":[["2022",3,31]]},"issued":{"date-parts":[["2021"]]}},"locator":"1"},{"id":24,"uris":["http://zotero.org/users/8255195/items/S2LN2VN6"],"itemData":{"id":24,"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id":91,"uris":["http://zotero.org/users/8255195/items/KAREPVP3"],"itemData":{"id":91,"type":"article-journal","abstract":"Adrenomedullin, a recently identified potent vasodilator, is expressed widely and has been suggested to have functions ranging from reproduction to blood pressure regulation. To elucidate these functions and define more precisely sites of Adm expression, we replaced the coding region of the Adm gene in mice with a sequence encoding enhanced green fluorescent protein while leaving the Adm promoter intact. We find that Adm(-/-) embryos die at midgestation with extreme hydrops fetalis and cardiovascular abnormalities, including overdeveloped ventricular trabeculae and underdeveloped arterial walls. These data suggest that genetically determined absence of Adm may be one cause of nonimmune hydrops fetalis in humans.","container-title":"Proceedings of the National Academy of Sciences of the United States of America","DOI":"10.1073/pnas.98.2.615","ISSN":"0027-8424","issue":"2","journalAbbreviation":"Proc Natl Acad Sci U S A","language":"eng","note":"PMID: 11149956\nPMCID: PMC14636","page":"615-619","source":"PubMed","title":"Extreme hydrops fetalis and cardiovascular abnormalities in mice lacking a functional Adrenomedullin gene","volume":"98","author":[{"family":"Caron","given":"K. M."},{"family":"Smithies","given":"O."}],"issued":{"date-parts":[["2001",1,16]]}}}],"schema":"https://github.com/citation-style-language/schema/raw/master/csl-citation.json"} </w:instrText>
      </w:r>
      <w:r w:rsidR="002E1414">
        <w:fldChar w:fldCharType="separate"/>
      </w:r>
      <w:r w:rsidR="007F73DB" w:rsidRPr="007F73DB">
        <w:rPr>
          <w:vertAlign w:val="superscript"/>
        </w:rPr>
        <w:t>11,13,15,20,21,38</w:t>
      </w:r>
      <w:r w:rsidR="002E1414">
        <w:fldChar w:fldCharType="end"/>
      </w:r>
      <w:r w:rsidR="00A30BAD">
        <w:t xml:space="preserve">. </w:t>
      </w:r>
      <w:r w:rsidR="0021562D">
        <w:t xml:space="preserve"> EGR1 </w:t>
      </w:r>
      <w:r>
        <w:t xml:space="preserve">has been shown to either directly or indirectly regulate several differentially expressed angiogenic genes </w:t>
      </w:r>
      <w:r w:rsidR="00A30BAD">
        <w:t xml:space="preserve">that we found to be upregulated </w:t>
      </w:r>
      <w:r w:rsidR="00EE1A6D">
        <w:t>in the tumors with a</w:t>
      </w:r>
      <w:r>
        <w:t xml:space="preserve"> poor</w:t>
      </w:r>
      <w:r w:rsidR="00BB15EC">
        <w:t xml:space="preserve">-response to </w:t>
      </w:r>
      <w:r>
        <w:t>bevacizumab, including</w:t>
      </w:r>
      <w:r w:rsidR="00AA6202">
        <w:t xml:space="preserve"> </w:t>
      </w:r>
      <w:r w:rsidR="00AA6202" w:rsidRPr="00AA6202">
        <w:rPr>
          <w:i/>
        </w:rPr>
        <w:t>CHRNA7</w:t>
      </w:r>
      <w:r w:rsidR="00AA6202" w:rsidRPr="00AA6202">
        <w:rPr>
          <w:vertAlign w:val="superscript"/>
        </w:rPr>
        <w:t>12</w:t>
      </w:r>
      <w:r w:rsidR="00AA6202">
        <w:t>,</w:t>
      </w:r>
      <w:r w:rsidR="00DD2ADE">
        <w:t xml:space="preserve"> </w:t>
      </w:r>
      <w:r w:rsidRPr="00DD2ADE">
        <w:rPr>
          <w:i/>
          <w:iCs/>
        </w:rPr>
        <w:t>AMOT</w:t>
      </w:r>
      <w:r>
        <w:rPr>
          <w:i/>
          <w:iCs/>
        </w:rPr>
        <w:fldChar w:fldCharType="begin"/>
      </w:r>
      <w:r w:rsidR="007F73DB">
        <w:rPr>
          <w:i/>
          <w:iCs/>
        </w:rPr>
        <w:instrText xml:space="preserve"> ADDIN ZOTERO_ITEM CSL_CITATION {"citationID":"NArorSRl","properties":{"formattedCitation":"\\super 39\\nosupersub{}","plainCitation":"39","noteIndex":0},"citationItems":[{"id":"3CyRXnji/EAnSP4lJ","uris":["http://zotero.org/users/8255195/items/EY9ZPGDB"],"itemData":{"id":119,"type":"article-journal","abstract":"CDK6 acts as a transcriptional regulator to suppress Egr1 in HSCs and LSCs, allowing their activation.\n            \n            \n              Cdk6−/− HSCs fail to contribute to repopulation in competitive transplants, and BCR-ABLp210+\nCdk6−/− LSCs fail to inflict disease.\n            \n          \n        , The cyclin-dependent kinase 6 (CDK6) and CDK4 have redundant functions in regulating cell-cycle progression. We describe a novel role for CDK6 in hematopoietic and leukemic stem cells (hematopoietic stem cells [HSCs] and leukemic stem cells [LSCs]) that exceeds its function as a cell-cycle regulator. Although hematopoiesis appears normal under steady-state conditions, Cdk6−/− HSCs do not efficiently repopulate upon competitive transplantation, and Cdk6-deficient mice are significantly more susceptible to 5-fluorouracil treatment. We find that activation of HSCs requires CDK6, which interferes with the transcription of key regulators, including Egr1. Transcriptional profiling of HSCs is consistent with the central role of Egr1. The impaired repopulation capacity extends to BCR-ABLp210+ LSCs. Transplantation with BCR-ABLp210+–infected bone marrow from Cdk6−/− mice fails to induce disease, although recipient mice do harbor LSCs. Egr1 knock-down in Cdk6−/− BCR-ABLp210+ LSKs significantly enhances the potential to form colonies, underlining the importance of the CDK6-Egr1 axis. Our findings define CDK6 as an important regulator of stem cell activation and an essential component of a transcriptional complex that suppresses Egr1 in HSCs and LSCs.","container-title":"Blood","DOI":"10.1182/blood-2014-06-584417","ISSN":"0006-4971","issue":"1","journalAbbreviation":"Blood","note":"PMID: 25342715\nPMCID: PMC4281832","page":"90-101","source":"PubMed Central","title":"CDK6 as a key regulator of hematopoietic and leukemic stem cell activation","volume":"125","author":[{"family":"Scheicher","given":"Ruth"},{"family":"Hoelbl-Kovacic","given":"Andrea"},{"family":"Bellutti","given":"Florian"},{"family":"Tigan","given":"Anca-Sarmiza"},{"family":"Prchal-Murphy","given":"Michaela"},{"family":"Heller","given":"Gerwin"},{"family":"Schneckenleithner","given":"Christine"},{"family":"Salazar-Roa","given":"María"},{"family":"Zöchbauer-Müller","given":"Sabine"},{"family":"Zuber","given":"Johannes"},{"family":"Malumbres","given":"Marcos"},{"family":"Kollmann","given":"Karoline"},{"family":"Sexl","given":"Veronika"}],"issued":{"date-parts":[["2015",1,1]]}},"locator":"6"}],"schema":"https://github.com/citation-style-language/schema/raw/master/csl-citation.json"} </w:instrText>
      </w:r>
      <w:r>
        <w:rPr>
          <w:i/>
          <w:iCs/>
        </w:rPr>
        <w:fldChar w:fldCharType="separate"/>
      </w:r>
      <w:r w:rsidR="007F73DB" w:rsidRPr="007F73DB">
        <w:rPr>
          <w:vertAlign w:val="superscript"/>
        </w:rPr>
        <w:t>39</w:t>
      </w:r>
      <w:r>
        <w:rPr>
          <w:i/>
          <w:iCs/>
        </w:rPr>
        <w:fldChar w:fldCharType="end"/>
      </w:r>
      <w:r>
        <w:t>,</w:t>
      </w:r>
      <w:r w:rsidR="00DD2ADE">
        <w:t xml:space="preserve"> </w:t>
      </w:r>
      <w:r>
        <w:rPr>
          <w:i/>
          <w:iCs/>
        </w:rPr>
        <w:t>RAMP3</w:t>
      </w:r>
      <w:r>
        <w:rPr>
          <w:i/>
          <w:iCs/>
        </w:rPr>
        <w:fldChar w:fldCharType="begin"/>
      </w:r>
      <w:r w:rsidR="007F73DB">
        <w:rPr>
          <w:i/>
          <w:iCs/>
        </w:rPr>
        <w:instrText xml:space="preserve"> ADDIN ZOTERO_ITEM CSL_CITATION {"citationID":"vJCK9zCt","properties":{"formattedCitation":"\\super 37\\nosupersub{}","plainCitation":"37","noteIndex":0},"citationItems":[{"id":"3CyRXnji/MeAGH16u","uris":["http://zotero.org/users/8255195/items/5V3UINR5"],"itemData":{"id":116,"type":"article-journal","abstract":"Extranodal natural killer T-cell lymphoma (ENKTL) is an aggressive malignancy with a dismal prognosis. In the present study, gene expression profiling was performed to provide more information on ENKTL molecular signature and offer a rationale for further investigation of prognostic markers in ENKTL. NanoString nCounter Analysis encompassing 133 target genes was used to compare gene expression levels of 43 ENKTL tumor samples. The majority of the patients were under 60 years of age (79.1%); 32 (74.4%) patients had nasal type ENKTL and 23 patients (53.5%) had intermediate/high risk ENKTL based on the prognostic index for natural killer cell lymphoma (PINK). The median follow-up was 15.9 months and the median overall survival (OS) was 16.1 months (95% CI 13.0–69.8). EGR1 upregulation was consistently identified in the localized stage with a low risk of prognostic index based on the PINK. Among the six significantly relevant genes for EGR1 expression, high expression levels of genes, including CD59, GAS1, CXCR7, and RAMP3, were associated with a good survival prognosis. The in vitro test showed EGR1 modulated the transcriptional activity of the target genes including CD59, GAS1, CXCR7, and RAMP3. Downregulation of EGR1 and its target genes significantly inhibited apoptosis and decreased chemosensitivity and attenuated radiation-induced apoptosis. The findings showed EGR1 may be a candidate for prognostic markers in ENKTL. Considerable additional characterization may be necessary to fully understand EGR1.","container-title":"Scientific Reports","DOI":"10.1038/s41598-021-89754-8","ISSN":"2045-2322","issue":"1","journalAbbreviation":"Sci Rep","language":"en","note":"Bandiera_abtest: a\nCc_license_type: cc_by\nCg_type: Nature Research Journals\nnumber: 1\nPrimary_atype: Research\npublisher: Nature Publishing Group\nSubject_term: Haematological cancer;Tumour biomarkers\nSubject_term_id: haematological-cancer;tumour-biomarkers","page":"10342","source":"www.nature.com","title":"EGR1 as a potential marker of prognosis in extranodal NK/T-cell lymphoma","volume":"11","author":[{"family":"Lee","given":"Ji Yun"},{"family":"Kim","given":"Joo Hyun"},{"family":"Bang","given":"Heejin"},{"family":"Cho","given":"Junhun"},{"family":"Ko","given":"Young Hyeh"},{"family":"Kim","given":"Seok Jin"},{"family":"Kim","given":"Won Seog"}],"issued":{"date-parts":[["2021",5,14]]}}}],"schema":"https://github.com/citation-style-language/schema/raw/master/csl-citation.json"} </w:instrText>
      </w:r>
      <w:r>
        <w:rPr>
          <w:i/>
          <w:iCs/>
        </w:rPr>
        <w:fldChar w:fldCharType="separate"/>
      </w:r>
      <w:r w:rsidR="007F73DB" w:rsidRPr="007F73DB">
        <w:rPr>
          <w:vertAlign w:val="superscript"/>
        </w:rPr>
        <w:t>37</w:t>
      </w:r>
      <w:r>
        <w:rPr>
          <w:i/>
          <w:iCs/>
        </w:rPr>
        <w:fldChar w:fldCharType="end"/>
      </w:r>
      <w:r>
        <w:t xml:space="preserve">, </w:t>
      </w:r>
      <w:r w:rsidR="00591895">
        <w:t>and</w:t>
      </w:r>
      <w:r w:rsidR="00DD2ADE">
        <w:t xml:space="preserve"> </w:t>
      </w:r>
      <w:r>
        <w:rPr>
          <w:i/>
          <w:iCs/>
        </w:rPr>
        <w:t>ACVRL1</w:t>
      </w:r>
      <w:r>
        <w:rPr>
          <w:i/>
          <w:iCs/>
        </w:rPr>
        <w:fldChar w:fldCharType="begin"/>
      </w:r>
      <w:r w:rsidR="007F73DB">
        <w:rPr>
          <w:i/>
          <w:iCs/>
        </w:rPr>
        <w:instrText xml:space="preserve"> ADDIN ZOTERO_ITEM CSL_CITATION {"citationID":"7RngSIaz","properties":{"formattedCitation":"\\super 40\\nosupersub{}","plainCitation":"40","noteIndex":0},"citationItems":[{"id":"3CyRXnji/WYNozINM","uris":["http://zotero.org/users/8255195/items/C5H2SRXQ"],"itemData":{"id":115,"type":"article-journal","abstract":"Transforming growth factor b1 (TGF-b1) is a pleiotropic cytokine that modulates cell homeostasis. In Leydig cells, TGF-b1 exerts stimulatory and inhibitory effect depending on the type I receptor involved in the signaling pathway. The aim of the present work was to study the signaling mechanisms and the intermediates involved in the action of TGF-b1 on TM3 Leydig cell proliferation in the presence or absence of progesterone.","container-title":"Cytokine","DOI":"10.1016/j.cyto.2012.12.009","ISSN":"10434666","issue":"2","journalAbbreviation":"Cytokine","language":"en","page":"670-675","source":"DOI.org (Crossref)","title":"Involvement of KLF14 and egr-1 in the TGF-beta1 action on Leydig cell proliferation","volume":"61","author":[{"family":"Gonzalez","given":"C.R."},{"family":"Vallcaneras","given":"S.S."},{"family":"Calandra","given":"R.S."},{"family":"Gonzalez Calvar","given":"S.I."}],"issued":{"date-parts":[["2013",2]]}}}],"schema":"https://github.com/citation-style-language/schema/raw/master/csl-citation.json"} </w:instrText>
      </w:r>
      <w:r>
        <w:rPr>
          <w:i/>
          <w:iCs/>
        </w:rPr>
        <w:fldChar w:fldCharType="separate"/>
      </w:r>
      <w:r w:rsidR="007F73DB" w:rsidRPr="007F73DB">
        <w:rPr>
          <w:vertAlign w:val="superscript"/>
        </w:rPr>
        <w:t>40</w:t>
      </w:r>
      <w:r>
        <w:rPr>
          <w:i/>
          <w:iCs/>
        </w:rPr>
        <w:fldChar w:fldCharType="end"/>
      </w:r>
      <w:r>
        <w:t xml:space="preserve">. </w:t>
      </w:r>
      <w:r w:rsidR="00AA6202">
        <w:t xml:space="preserve"> </w:t>
      </w:r>
      <w:r w:rsidR="0035193F">
        <w:lastRenderedPageBreak/>
        <w:t>D</w:t>
      </w:r>
      <w:r>
        <w:t xml:space="preserve">ifferences in </w:t>
      </w:r>
      <w:r w:rsidR="0035193F">
        <w:t xml:space="preserve">the protein </w:t>
      </w:r>
      <w:r>
        <w:t xml:space="preserve">expression of </w:t>
      </w:r>
      <w:r w:rsidR="008177F0" w:rsidRPr="008177F0">
        <w:t>α7-nAChR</w:t>
      </w:r>
      <w:r w:rsidR="00BB15EC">
        <w:rPr>
          <w:i/>
          <w:iCs/>
        </w:rPr>
        <w:t>,</w:t>
      </w:r>
      <w:r>
        <w:rPr>
          <w:i/>
          <w:iCs/>
        </w:rPr>
        <w:t xml:space="preserve"> </w:t>
      </w:r>
      <w:r w:rsidRPr="008177F0">
        <w:t>EGR1</w:t>
      </w:r>
      <w:r w:rsidR="00BB15EC">
        <w:t xml:space="preserve"> and </w:t>
      </w:r>
      <w:r w:rsidR="00BB15EC" w:rsidRPr="008177F0">
        <w:rPr>
          <w:iCs/>
        </w:rPr>
        <w:t>RAMP3</w:t>
      </w:r>
      <w:r w:rsidR="00BB15EC">
        <w:t xml:space="preserve"> w</w:t>
      </w:r>
      <w:r>
        <w:t xml:space="preserve">ere </w:t>
      </w:r>
      <w:r w:rsidR="00F14ED2">
        <w:t>quantitated</w:t>
      </w:r>
      <w:r>
        <w:t xml:space="preserve"> through immunohistochemistry</w:t>
      </w:r>
      <w:r w:rsidR="00F14ED2">
        <w:t xml:space="preserve"> and </w:t>
      </w:r>
      <w:r w:rsidR="0021562D">
        <w:t>multiplex staining</w:t>
      </w:r>
      <w:r w:rsidR="009D7E8F">
        <w:t xml:space="preserve">. </w:t>
      </w:r>
      <w:r>
        <w:t xml:space="preserve"> </w:t>
      </w:r>
      <w:r w:rsidR="00F14ED2">
        <w:t>The protein expression of</w:t>
      </w:r>
      <w:r w:rsidR="00082654">
        <w:t xml:space="preserve"> EGR1 and </w:t>
      </w:r>
      <w:r w:rsidR="00F14ED2" w:rsidRPr="008177F0">
        <w:t>α7-nAChR</w:t>
      </w:r>
      <w:r w:rsidR="00F14ED2">
        <w:t xml:space="preserve"> </w:t>
      </w:r>
      <w:r>
        <w:t xml:space="preserve">showed upregulation in </w:t>
      </w:r>
      <w:r w:rsidR="00082654">
        <w:t xml:space="preserve">the tumors that were </w:t>
      </w:r>
      <w:r>
        <w:t>poor</w:t>
      </w:r>
      <w:r w:rsidR="00082654">
        <w:t>-</w:t>
      </w:r>
      <w:r>
        <w:t>responders</w:t>
      </w:r>
      <w:r w:rsidR="00082654">
        <w:t xml:space="preserve"> </w:t>
      </w:r>
      <w:r>
        <w:t>to bevacizumab</w:t>
      </w:r>
      <w:r w:rsidR="00082654">
        <w:t>, as compare</w:t>
      </w:r>
      <w:r w:rsidR="00BE632D">
        <w:t>d</w:t>
      </w:r>
      <w:r w:rsidR="00082654">
        <w:t xml:space="preserve"> to the tumors that were good-responder</w:t>
      </w:r>
      <w:r w:rsidR="00BE632D">
        <w:t>s</w:t>
      </w:r>
      <w:r>
        <w:t>, respectively</w:t>
      </w:r>
      <w:r w:rsidR="00082654">
        <w:t xml:space="preserve"> (Figure 2A and 2B)</w:t>
      </w:r>
      <w:r w:rsidR="0064483C">
        <w:t xml:space="preserve">. Multiplex staining </w:t>
      </w:r>
      <w:proofErr w:type="gramStart"/>
      <w:r w:rsidR="0064483C">
        <w:t xml:space="preserve">showed </w:t>
      </w:r>
      <w:r w:rsidR="0064483C" w:rsidRPr="0064483C">
        <w:rPr>
          <w:highlight w:val="yellow"/>
        </w:rPr>
        <w:t>?expression</w:t>
      </w:r>
      <w:proofErr w:type="gramEnd"/>
      <w:r w:rsidR="0064483C" w:rsidRPr="0064483C">
        <w:rPr>
          <w:highlight w:val="yellow"/>
        </w:rPr>
        <w:t xml:space="preserve"> of EGR1 and α7-nAChR in the same tumor cells?,</w:t>
      </w:r>
      <w:r w:rsidR="0064483C">
        <w:t xml:space="preserve"> consistent with </w:t>
      </w:r>
      <w:r w:rsidR="009D7E8F">
        <w:t xml:space="preserve">potential </w:t>
      </w:r>
      <w:r w:rsidR="0064483C">
        <w:t>EGR1 transcriptional regulation of α7-nAChR</w:t>
      </w:r>
      <w:r>
        <w:t xml:space="preserve">. </w:t>
      </w:r>
      <w:r w:rsidR="00F14ED2">
        <w:t xml:space="preserve"> RAMP3 protein</w:t>
      </w:r>
      <w:r>
        <w:t xml:space="preserve"> showed a similar </w:t>
      </w:r>
      <w:r w:rsidR="0021562D" w:rsidRPr="0021562D">
        <w:rPr>
          <w:highlight w:val="yellow"/>
        </w:rPr>
        <w:t>__________</w:t>
      </w:r>
      <w:r>
        <w:t xml:space="preserve"> by a factor of z (Figure 2C)</w:t>
      </w:r>
      <w:r w:rsidR="009D7E8F">
        <w:t>. M</w:t>
      </w:r>
      <w:r w:rsidR="0064483C">
        <w:t xml:space="preserve">ultiplex staining </w:t>
      </w:r>
      <w:proofErr w:type="gramStart"/>
      <w:r w:rsidR="0064483C">
        <w:t xml:space="preserve">demonstrated </w:t>
      </w:r>
      <w:r w:rsidR="0064483C" w:rsidRPr="0064483C">
        <w:rPr>
          <w:highlight w:val="yellow"/>
        </w:rPr>
        <w:t>?expression</w:t>
      </w:r>
      <w:proofErr w:type="gramEnd"/>
      <w:r w:rsidR="0064483C" w:rsidRPr="0064483C">
        <w:rPr>
          <w:highlight w:val="yellow"/>
        </w:rPr>
        <w:t xml:space="preserve"> of EGR1 and RAMP3 in the same tumor cells?,</w:t>
      </w:r>
      <w:r w:rsidR="0064483C">
        <w:t xml:space="preserve"> </w:t>
      </w:r>
      <w:r w:rsidR="009D7E8F">
        <w:t xml:space="preserve">also </w:t>
      </w:r>
      <w:r w:rsidR="0064483C">
        <w:t xml:space="preserve">consistent with </w:t>
      </w:r>
      <w:r w:rsidR="00082654">
        <w:t xml:space="preserve">the </w:t>
      </w:r>
      <w:r w:rsidR="009D7E8F">
        <w:t>potential</w:t>
      </w:r>
      <w:r w:rsidR="0064483C">
        <w:t xml:space="preserve"> regulation of RAMP3</w:t>
      </w:r>
      <w:r w:rsidR="00082654">
        <w:t xml:space="preserve"> by EGR1</w:t>
      </w:r>
      <w:r w:rsidR="00BE632D">
        <w:t xml:space="preserve">, based on the paper by </w:t>
      </w:r>
      <w:proofErr w:type="spellStart"/>
      <w:r w:rsidR="00BE632D">
        <w:t>Lachmann</w:t>
      </w:r>
      <w:proofErr w:type="spellEnd"/>
      <w:r w:rsidR="00BE632D">
        <w:t xml:space="preserve"> et al (2010) inferring transcriptional regulation of target genes using </w:t>
      </w:r>
      <w:proofErr w:type="spellStart"/>
      <w:r w:rsidR="00BE632D">
        <w:t>CHiP</w:t>
      </w:r>
      <w:proofErr w:type="spellEnd"/>
      <w:r w:rsidR="00BE632D">
        <w:t>-X analysis</w:t>
      </w:r>
      <w:r>
        <w:t xml:space="preserve">. </w:t>
      </w:r>
      <w:r w:rsidR="00082654">
        <w:t xml:space="preserve"> </w:t>
      </w:r>
      <w:r>
        <w:t>These data pa</w:t>
      </w:r>
      <w:r w:rsidR="00BB15EC">
        <w:t xml:space="preserve">rallel the RNA-sequencing </w:t>
      </w:r>
      <w:r>
        <w:t xml:space="preserve">results </w:t>
      </w:r>
      <w:r w:rsidR="00F14ED2">
        <w:t xml:space="preserve">that </w:t>
      </w:r>
      <w:r>
        <w:t>show</w:t>
      </w:r>
      <w:r w:rsidR="00F14ED2">
        <w:t>ed</w:t>
      </w:r>
      <w:r>
        <w:t xml:space="preserve"> </w:t>
      </w:r>
      <w:r w:rsidR="00BB15EC">
        <w:t xml:space="preserve">a </w:t>
      </w:r>
      <w:r>
        <w:t xml:space="preserve">22-fold upregulation of </w:t>
      </w:r>
      <w:r>
        <w:rPr>
          <w:i/>
          <w:iCs/>
        </w:rPr>
        <w:t>CHRNA7</w:t>
      </w:r>
      <w:r>
        <w:t xml:space="preserve">, </w:t>
      </w:r>
      <w:r w:rsidR="00BB15EC">
        <w:t xml:space="preserve">a </w:t>
      </w:r>
      <w:r>
        <w:t xml:space="preserve">13-fold upregulation of </w:t>
      </w:r>
      <w:r>
        <w:rPr>
          <w:i/>
          <w:iCs/>
        </w:rPr>
        <w:t>EGR1</w:t>
      </w:r>
      <w:r>
        <w:t>, and</w:t>
      </w:r>
      <w:r w:rsidR="00BB15EC">
        <w:t xml:space="preserve"> a</w:t>
      </w:r>
      <w:r w:rsidR="00DD2ADE">
        <w:t>n</w:t>
      </w:r>
      <w:r>
        <w:t xml:space="preserve"> </w:t>
      </w:r>
      <w:r w:rsidR="00BE632D">
        <w:t>85</w:t>
      </w:r>
      <w:r>
        <w:t xml:space="preserve">-fold upregulation of </w:t>
      </w:r>
      <w:r w:rsidR="00EE1A6D">
        <w:rPr>
          <w:i/>
          <w:iCs/>
        </w:rPr>
        <w:t>RAMP3</w:t>
      </w:r>
      <w:r w:rsidR="00BB15EC">
        <w:t xml:space="preserve"> in </w:t>
      </w:r>
      <w:r w:rsidR="00F14ED2">
        <w:t xml:space="preserve">tumors that were </w:t>
      </w:r>
      <w:r w:rsidR="00BB15EC">
        <w:t>poor-</w:t>
      </w:r>
      <w:r w:rsidR="001D40AC">
        <w:t xml:space="preserve">responders to </w:t>
      </w:r>
      <w:r>
        <w:t xml:space="preserve">bevacizumab </w:t>
      </w:r>
      <w:r w:rsidR="001D40AC">
        <w:t xml:space="preserve">therapy </w:t>
      </w:r>
      <w:r w:rsidR="00EE1A6D">
        <w:t>as compared to</w:t>
      </w:r>
      <w:r>
        <w:t xml:space="preserve"> good</w:t>
      </w:r>
      <w:r w:rsidR="00BB15EC">
        <w:t>-</w:t>
      </w:r>
      <w:r>
        <w:t>responders.</w:t>
      </w:r>
      <w:r w:rsidR="0035193F">
        <w:t xml:space="preserve"> The</w:t>
      </w:r>
      <w:r w:rsidR="009D7E8F">
        <w:t xml:space="preserve"> above</w:t>
      </w:r>
      <w:r w:rsidR="0035193F">
        <w:t xml:space="preserve"> protein studies validate the </w:t>
      </w:r>
      <w:r w:rsidR="009D7E8F">
        <w:t xml:space="preserve">upregulated mRNA expression </w:t>
      </w:r>
      <w:r w:rsidR="00082654">
        <w:t xml:space="preserve">found </w:t>
      </w:r>
      <w:r w:rsidR="0035193F">
        <w:t>for</w:t>
      </w:r>
      <w:r w:rsidR="009D7E8F">
        <w:t xml:space="preserve"> </w:t>
      </w:r>
      <w:r w:rsidR="009D7E8F" w:rsidRPr="009D7E8F">
        <w:rPr>
          <w:i/>
        </w:rPr>
        <w:t>CHRNA7</w:t>
      </w:r>
      <w:r w:rsidR="009D7E8F">
        <w:t xml:space="preserve">, </w:t>
      </w:r>
      <w:r w:rsidR="009D7E8F" w:rsidRPr="009D7E8F">
        <w:rPr>
          <w:i/>
        </w:rPr>
        <w:t>RAMP3</w:t>
      </w:r>
      <w:r w:rsidR="009D7E8F">
        <w:t xml:space="preserve"> and </w:t>
      </w:r>
      <w:r w:rsidR="009D7E8F" w:rsidRPr="009D7E8F">
        <w:rPr>
          <w:i/>
        </w:rPr>
        <w:t>EGR1</w:t>
      </w:r>
      <w:r w:rsidR="009D7E8F">
        <w:t xml:space="preserve"> in the tumors that were </w:t>
      </w:r>
      <w:r w:rsidR="008177F0">
        <w:t>poor responders</w:t>
      </w:r>
      <w:r w:rsidR="009D7E8F">
        <w:t xml:space="preserve"> to bevacizumab.</w:t>
      </w:r>
      <w:r w:rsidR="0035193F">
        <w:t xml:space="preserve"> </w:t>
      </w:r>
    </w:p>
    <w:p w14:paraId="6BC8E5CD" w14:textId="5C1F63C3" w:rsidR="00B136F5" w:rsidRDefault="00B136F5" w:rsidP="00B136F5">
      <w:pPr>
        <w:pStyle w:val="Heading2"/>
      </w:pPr>
      <w:r w:rsidRPr="00B20918">
        <w:t>3.</w:t>
      </w:r>
      <w:r>
        <w:t>3</w:t>
      </w:r>
      <w:r w:rsidRPr="00B20918">
        <w:tab/>
      </w:r>
      <w:r w:rsidRPr="00B20918">
        <w:tab/>
      </w:r>
      <w:r w:rsidR="00AB1027">
        <w:t>Upregulated</w:t>
      </w:r>
      <w:r>
        <w:t xml:space="preserve"> expression of </w:t>
      </w:r>
      <w:r w:rsidR="00AB1027">
        <w:t xml:space="preserve">EGR1 </w:t>
      </w:r>
      <w:r w:rsidR="00BE632D">
        <w:t>and</w:t>
      </w:r>
      <w:r w:rsidR="00AB1027">
        <w:t xml:space="preserve"> of CHRNA7</w:t>
      </w:r>
      <w:r w:rsidR="00B0178E">
        <w:t xml:space="preserve"> </w:t>
      </w:r>
      <w:r>
        <w:t xml:space="preserve">correlates with </w:t>
      </w:r>
      <w:r w:rsidR="00A60DE8">
        <w:t xml:space="preserve">a </w:t>
      </w:r>
      <w:r w:rsidR="00AB1027">
        <w:t>shorter overall survival</w:t>
      </w:r>
      <w:r w:rsidR="00A60DE8">
        <w:t xml:space="preserve"> in GBM</w:t>
      </w:r>
      <w:r>
        <w:t xml:space="preserve">. </w:t>
      </w:r>
    </w:p>
    <w:p w14:paraId="5E6534A9" w14:textId="0D98A18E" w:rsidR="00194164" w:rsidRDefault="00AE4E24" w:rsidP="00AE4E24">
      <w:pPr>
        <w:pStyle w:val="BodyText"/>
      </w:pPr>
      <w:r>
        <w:t xml:space="preserve">Following validation of </w:t>
      </w:r>
      <w:r w:rsidR="00AB1027">
        <w:t xml:space="preserve">the </w:t>
      </w:r>
      <w:r>
        <w:t>differential transcription of</w:t>
      </w:r>
      <w:r w:rsidR="00BB15EC">
        <w:t xml:space="preserve"> </w:t>
      </w:r>
      <w:r w:rsidR="00BB15EC" w:rsidRPr="00BB15EC">
        <w:rPr>
          <w:i/>
        </w:rPr>
        <w:t>EGR1</w:t>
      </w:r>
      <w:r w:rsidR="00BB15EC">
        <w:t>,</w:t>
      </w:r>
      <w:r>
        <w:t xml:space="preserve"> </w:t>
      </w:r>
      <w:r>
        <w:rPr>
          <w:i/>
          <w:iCs/>
        </w:rPr>
        <w:t>CHRNA7</w:t>
      </w:r>
      <w:r w:rsidR="00BB15EC">
        <w:t xml:space="preserve"> and </w:t>
      </w:r>
      <w:r w:rsidR="00BB15EC" w:rsidRPr="00BB15EC">
        <w:rPr>
          <w:i/>
        </w:rPr>
        <w:t>RAMP3</w:t>
      </w:r>
      <w:r w:rsidR="00AB1027">
        <w:rPr>
          <w:i/>
        </w:rPr>
        <w:t xml:space="preserve"> </w:t>
      </w:r>
      <w:r w:rsidR="00AB1027">
        <w:t xml:space="preserve">by analyzing </w:t>
      </w:r>
      <w:r w:rsidR="00BE632D">
        <w:t xml:space="preserve">the </w:t>
      </w:r>
      <w:r w:rsidR="00AB1027">
        <w:t>protein expression,</w:t>
      </w:r>
      <w:r w:rsidR="00BB15EC">
        <w:t xml:space="preserve"> the</w:t>
      </w:r>
      <w:r>
        <w:t xml:space="preserve"> </w:t>
      </w:r>
      <w:r w:rsidR="00EE1A6D">
        <w:t>relevance</w:t>
      </w:r>
      <w:r>
        <w:t xml:space="preserve"> </w:t>
      </w:r>
      <w:r w:rsidR="00BB15EC">
        <w:t xml:space="preserve">of the </w:t>
      </w:r>
      <w:r w:rsidR="00AB1027">
        <w:t xml:space="preserve">mRNA levels </w:t>
      </w:r>
      <w:r w:rsidR="00BB15EC">
        <w:t xml:space="preserve">of these genes </w:t>
      </w:r>
      <w:r>
        <w:t xml:space="preserve">to </w:t>
      </w:r>
      <w:r w:rsidR="00BB15EC">
        <w:t xml:space="preserve">overall </w:t>
      </w:r>
      <w:r>
        <w:t xml:space="preserve">survival in </w:t>
      </w:r>
      <w:r w:rsidR="00EE1A6D">
        <w:t>GBM</w:t>
      </w:r>
      <w:r>
        <w:t xml:space="preserve"> was </w:t>
      </w:r>
      <w:r w:rsidR="00BB15EC">
        <w:t>assessed</w:t>
      </w:r>
      <w:r>
        <w:t xml:space="preserve"> through analysis of</w:t>
      </w:r>
      <w:r w:rsidR="00BB15EC">
        <w:t xml:space="preserve"> </w:t>
      </w:r>
      <w:r>
        <w:t>datasets curated through cBioPortal</w:t>
      </w:r>
      <w:r>
        <w:fldChar w:fldCharType="begin"/>
      </w:r>
      <w:r w:rsidR="007F73DB">
        <w:instrText xml:space="preserve"> ADDIN ZOTERO_ITEM CSL_CITATION {"citationID":"xQLVZboS","properties":{"formattedCitation":"\\super 28\\nosupersub{}","plainCitation":"28","noteIndex":0},"citationItems":[{"id":"3CyRXnji/bJuUG9tB","uris":["http://zotero.org/users/8255195/items/RNJSMPR7"],"itemData":{"id":128,"type":"article-journal","abstract":"Human cancer cells typically harbour multiple chromosomal aberrations, nucleotide substitutions and epigenetic modifications that drive malignant transformation. The Cancer Genome Atlas (TCGA) pilot project aims to assess the value of large-scale multi-dimensional analysis of these molecular characteristics in human cancer and to provide the data rapidly to the research community. Here we report the interim integrative analysis of DNA copy number, gene expression and DNA methylation aberrations in 206 glioblastomas--the most common type of adult brain cancer--and nucleotide sequence aberrations in 91 of the 206 glioblastomas. This analysis provides new insights into the roles of ERBB2, NF1 and TP53, uncovers frequent mutations of the phosphatidylinositol-3-OH kinase regulatory subunit gene PIK3R1, and provides a network view of the pathways altered in the development of glioblastoma. Furthermore, integration of mutation, DNA methylation and clinical treatment data reveals a link between MGMT promoter methylation and a hypermutator phenotype consequent to mismatch repair deficiency in treated glioblastomas, an observation with potential clinical implications. Together, these findings establish the feasibility and power of TCGA, demonstrating that it can rapidly expand knowledge of the molecular basis of cancer.","container-title":"Nature","DOI":"10.1038/nature07385","ISSN":"1476-4687","issue":"7216","journalAbbreviation":"Nature","language":"eng","note":"PMID: 18772890\nPMCID: PMC2671642","page":"1061-1068","source":"PubMed","title":"Comprehensive genomic characterization defines human glioblastoma genes and core pathways","volume":"455","author":[{"literal":"Cancer Genome Atlas Research Network"}],"issued":{"date-parts":[["2008",10,23]]}}}],"schema":"https://github.com/citation-style-language/schema/raw/master/csl-citation.json"} </w:instrText>
      </w:r>
      <w:r>
        <w:fldChar w:fldCharType="separate"/>
      </w:r>
      <w:r w:rsidR="00632051" w:rsidRPr="00632051">
        <w:rPr>
          <w:vertAlign w:val="superscript"/>
        </w:rPr>
        <w:t>28</w:t>
      </w:r>
      <w:r>
        <w:fldChar w:fldCharType="end"/>
      </w:r>
      <w:r>
        <w:rPr>
          <w:vertAlign w:val="superscript"/>
        </w:rPr>
        <w:t>,</w:t>
      </w:r>
      <w:r>
        <w:fldChar w:fldCharType="begin"/>
      </w:r>
      <w:r w:rsidR="007F73DB">
        <w:instrText xml:space="preserve"> ADDIN ZOTERO_ITEM CSL_CITATION {"citationID":"ibKPYI6G","properties":{"formattedCitation":"\\super 27\\nosupersub{}","plainCitation":"27","noteIndex":0},"citationItems":[{"id":"3CyRXnji/CNZYfyEr","uris":["http://zotero.org/users/8255195/items/KLSS897G"],"itemData":{"id":125,"type":"article-journal","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 shown to 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container-title":"Cell","DOI":"10.1016/j.cell.2013.09.034","ISSN":"1097-4172","issue":"2","journalAbbreviation":"Cell","language":"eng","note":"PMID: 24120142\nPMCID: PMC3910500","page":"462-477","source":"PubMed","title":"The somatic genomic landscape of glioblastoma","volume":"155","author":[{"family":"Brennan","given":"Cameron W."},{"family":"Verhaak","given":"Roel G. W."},{"family":"McKenna","given":"Aaron"},{"family":"Campos","given":"Benito"},{"family":"Noushmehr","given":"Houtan"},{"family":"Salama","given":"Sofie R."},{"family":"Zheng","given":"Siyuan"},{"family":"Chakravarty","given":"Debyani"},{"family":"Sanborn","given":"J. Zachary"},{"family":"Berman","given":"Samuel H."},{"family":"Beroukhim","given":"Rameen"},{"family":"Bernard","given":"Brady"},{"family":"Wu","given":"Chang-Jiun"},{"family":"Genovese","given":"Giannicola"},{"family":"Shmulevich","given":"Ilya"},{"family":"Barnholtz-Sloan","given":"Jill"},{"family":"Zou","given":"Lihua"},{"family":"Vegesna","given":"Rahulsimham"},{"family":"Shukla","given":"Sachet A."},{"family":"Ciriello","given":"Giovanni"},{"family":"Yung","given":"W. K."},{"family":"Zhang","given":"Wei"},{"family":"Sougnez","given":"Carrie"},{"family":"Mikkelsen","given":"Tom"},{"family":"Aldape","given":"Kenneth"},{"family":"Bigner","given":"Darell D."},{"family":"Van Meir","given":"Erwin G."},{"family":"Prados","given":"Michael"},{"family":"Sloan","given":"Andrew"},{"family":"Black","given":"Keith L."},{"family":"Eschbacher","given":"Jennifer"},{"family":"Finocchiaro","given":"Gaetano"},{"family":"Friedman","given":"William"},{"family":"Andrews","given":"David W."},{"family":"Guha","given":"Abhijit"},{"family":"Iacocca","given":"Mary"},{"family":"O'Neill","given":"Brian P."},{"family":"Foltz","given":"Greg"},{"family":"Myers","given":"Jerome"},{"family":"Weisenberger","given":"Daniel J."},{"family":"Penny","given":"Robert"},{"family":"Kucherlapati","given":"Raju"},{"family":"Perou","given":"Charles M."},{"family":"Hayes","given":"D. Neil"},{"family":"Gibbs","given":"Richard"},{"family":"Marra","given":"Marco"},{"family":"Mills","given":"Gordon B."},{"family":"Lander","given":"Eric"},{"family":"Spellman","given":"Paul"},{"family":"Wilson","given":"Richard"},{"family":"Sander","given":"Chris"},{"family":"Weinstein","given":"John"},{"family":"Meyerson","given":"Matthew"},{"family":"Gabriel","given":"Stacey"},{"family":"Laird","given":"Peter W."},{"family":"Haussler","given":"David"},{"family":"Getz","given":"Gad"},{"family":"Chin","given":"Lynda"},{"literal":"TCGA Research Network"}],"issued":{"date-parts":[["2013",10,10]]}}}],"schema":"https://github.com/citation-style-language/schema/raw/master/csl-citation.json"} </w:instrText>
      </w:r>
      <w:r>
        <w:fldChar w:fldCharType="separate"/>
      </w:r>
      <w:r w:rsidR="00632051" w:rsidRPr="00632051">
        <w:rPr>
          <w:vertAlign w:val="superscript"/>
        </w:rPr>
        <w:t>27</w:t>
      </w:r>
      <w:r>
        <w:fldChar w:fldCharType="end"/>
      </w:r>
      <w:r>
        <w:rPr>
          <w:vertAlign w:val="superscript"/>
        </w:rPr>
        <w:t>,</w:t>
      </w:r>
      <w:r>
        <w:fldChar w:fldCharType="begin"/>
      </w:r>
      <w:r w:rsidR="007F73DB">
        <w:instrText xml:space="preserve"> ADDIN ZOTERO_ITEM CSL_CITATION {"citationID":"uOrzcHii","properties":{"formattedCitation":"\\super 41\\nosupersub{}","plainCitation":"41","noteIndex":0},"citationItems":[{"id":"3CyRXnji/wDBD9k3L","uris":["http://zotero.org/users/8255195/items/924TRBTQ"],"itemData":{"id":122,"type":"article-journal","abstract":"Immune checkpoint inhibitors have been successful across several tumor types; however, their efficacy has been uncommon and unpredictable in glioblastomas (GBM), where &lt;10% of patients show long-term responses. To understand the molecular determinants of immunotherapeutic response in GBM, we longitudinally profiled 66 patients, including 17 long-term responders, during standard therapy and after treatment with PD-1 inhibitors (nivolumab or pembrolizumab). Genomic and transcriptomic analysis revealed a significant enrichment of PTEN mutations associated with immunosuppressive expression signatures in non-responders, and an enrichment of MAPK pathway alterations (PTPN11, BRAF) in responders. Responsive tumors were also associated with branched patterns of evolution from the elimination of neoepitopes as well as with differences in T cell clonal diversity and tumor microenvironment profiles. Our study shows that clinical response to anti-PD-1 immunotherapy in GBM is associated with specific molecular alterations, immune expression signatures, and immune infiltration that reflect the tumor's clonal evolution during treatment.","container-title":"Nature Medicine","DOI":"10.1038/s41591-019-0349-y","ISSN":"1546-170X","issue":"3","journalAbbreviation":"Nat Med","language":"eng","note":"PMID: 30742119\nPMCID: PMC6810613","page":"462-469","source":"PubMed","title":"Immune and genomic correlates of response to anti-PD-1 immunotherapy in glioblastoma","volume":"25","author":[{"family":"Zhao","given":"Junfei"},{"family":"Chen","given":"Andrew X."},{"family":"Gartrell","given":"Robyn D."},{"family":"Silverman","given":"Andrew M."},{"family":"Aparicio","given":"Luis"},{"family":"Chu","given":"Tim"},{"family":"Bordbar","given":"Darius"},{"family":"Shan","given":"David"},{"family":"Samanamud","given":"Jorge"},{"family":"Mahajan","given":"Aayushi"},{"family":"Filip","given":"Ioan"},{"family":"Orenbuch","given":"Rose"},{"family":"Goetz","given":"Morgan"},{"family":"Yamaguchi","given":"Jonathan T."},{"family":"Cloney","given":"Michael"},{"family":"Horbinski","given":"Craig"},{"family":"Lukas","given":"Rimas V."},{"family":"Raizer","given":"Jeffrey"},{"family":"Rae","given":"Ali I."},{"family":"Yuan","given":"Jinzhou"},{"family":"Canoll","given":"Peter"},{"family":"Bruce","given":"Jeffrey N."},{"family":"Saenger","given":"Yvonne M."},{"family":"Sims","given":"Peter"},{"family":"Iwamoto","given":"Fabio M."},{"family":"Sonabend","given":"Adam M."},{"family":"Rabadan","given":"Raul"}],"issued":{"date-parts":[["2019",3]]}}}],"schema":"https://github.com/citation-style-language/schema/raw/master/csl-citation.json"} </w:instrText>
      </w:r>
      <w:r>
        <w:fldChar w:fldCharType="separate"/>
      </w:r>
      <w:r w:rsidR="007F73DB" w:rsidRPr="007F73DB">
        <w:rPr>
          <w:vertAlign w:val="superscript"/>
        </w:rPr>
        <w:t>41</w:t>
      </w:r>
      <w:r>
        <w:fldChar w:fldCharType="end"/>
      </w:r>
      <w:r>
        <w:t xml:space="preserve">. </w:t>
      </w:r>
      <w:r w:rsidR="00BB15EC">
        <w:t>GBM p</w:t>
      </w:r>
      <w:r>
        <w:t xml:space="preserve">atients with </w:t>
      </w:r>
      <w:r w:rsidR="00BB15EC">
        <w:t>upregulation of</w:t>
      </w:r>
      <w:r>
        <w:t xml:space="preserve"> </w:t>
      </w:r>
      <w:r>
        <w:rPr>
          <w:i/>
          <w:iCs/>
        </w:rPr>
        <w:t>CHRNA7</w:t>
      </w:r>
      <w:r>
        <w:t xml:space="preserve"> </w:t>
      </w:r>
      <w:r w:rsidR="00BB15EC">
        <w:t xml:space="preserve">mRNA </w:t>
      </w:r>
      <w:r>
        <w:t xml:space="preserve">in </w:t>
      </w:r>
      <w:r w:rsidR="00BB15EC">
        <w:t>their tumors had</w:t>
      </w:r>
      <w:r>
        <w:t xml:space="preserve"> </w:t>
      </w:r>
      <w:r w:rsidR="00EE1A6D">
        <w:t xml:space="preserve">a </w:t>
      </w:r>
      <w:r>
        <w:t>significantly worse prognosis</w:t>
      </w:r>
      <w:r w:rsidR="00BB15EC">
        <w:t>;</w:t>
      </w:r>
      <w:r>
        <w:t xml:space="preserve"> </w:t>
      </w:r>
      <w:r w:rsidR="00BB15EC">
        <w:t>the median overall-</w:t>
      </w:r>
      <w:r>
        <w:t xml:space="preserve">survival </w:t>
      </w:r>
      <w:r w:rsidR="00BB15EC">
        <w:t>time was</w:t>
      </w:r>
      <w:r>
        <w:t xml:space="preserve"> </w:t>
      </w:r>
      <w:r w:rsidR="00EE1A6D">
        <w:t xml:space="preserve">approximately </w:t>
      </w:r>
      <w:r>
        <w:t>4 months (Figure 3).</w:t>
      </w:r>
      <w:r w:rsidR="00EE1A6D">
        <w:t xml:space="preserve"> </w:t>
      </w:r>
      <w:r w:rsidR="0021562D">
        <w:t>GBM p</w:t>
      </w:r>
      <w:r w:rsidR="00EE1A6D">
        <w:t xml:space="preserve">atients with </w:t>
      </w:r>
      <w:r w:rsidR="00BB15EC">
        <w:t xml:space="preserve">upregulation of </w:t>
      </w:r>
      <w:r w:rsidR="00EE1A6D" w:rsidRPr="009D7E8F">
        <w:rPr>
          <w:i/>
        </w:rPr>
        <w:t>EGR1</w:t>
      </w:r>
      <w:r w:rsidR="00EE1A6D">
        <w:t xml:space="preserve"> </w:t>
      </w:r>
      <w:r w:rsidR="00BB15EC">
        <w:t xml:space="preserve">mRNA in their tumors </w:t>
      </w:r>
      <w:r w:rsidR="00EE1A6D">
        <w:t>also showed a significantly worse prognosis</w:t>
      </w:r>
      <w:r w:rsidR="00BB15EC">
        <w:t>; the</w:t>
      </w:r>
      <w:r w:rsidR="00EE1A6D">
        <w:t xml:space="preserve"> </w:t>
      </w:r>
      <w:r w:rsidR="00EE1A6D">
        <w:lastRenderedPageBreak/>
        <w:t>median overall</w:t>
      </w:r>
      <w:r w:rsidR="0021562D">
        <w:t>-</w:t>
      </w:r>
      <w:r w:rsidR="00EE1A6D">
        <w:t xml:space="preserve">survival </w:t>
      </w:r>
      <w:r w:rsidR="00BB15EC">
        <w:t>time was</w:t>
      </w:r>
      <w:r w:rsidR="0021562D">
        <w:t xml:space="preserve"> 5-6</w:t>
      </w:r>
      <w:r w:rsidR="00EE1A6D">
        <w:t xml:space="preserve"> months (Figure 4)</w:t>
      </w:r>
      <w:r w:rsidR="00BB15EC">
        <w:t xml:space="preserve">. </w:t>
      </w:r>
      <w:r w:rsidR="006C2BF4">
        <w:t xml:space="preserve">However, </w:t>
      </w:r>
      <w:r w:rsidR="0021562D">
        <w:t xml:space="preserve">GBM patients with </w:t>
      </w:r>
      <w:r w:rsidR="006C2BF4">
        <w:t xml:space="preserve">altered </w:t>
      </w:r>
      <w:r w:rsidR="0021562D" w:rsidRPr="009D7E8F">
        <w:rPr>
          <w:i/>
        </w:rPr>
        <w:t>RAMP3</w:t>
      </w:r>
      <w:r w:rsidR="0021562D">
        <w:t xml:space="preserve"> </w:t>
      </w:r>
      <w:r w:rsidR="00BB15EC">
        <w:t>mRNA in their tumor</w:t>
      </w:r>
      <w:r w:rsidR="009D7E8F">
        <w:t>s</w:t>
      </w:r>
      <w:r w:rsidR="0021562D">
        <w:t xml:space="preserve"> </w:t>
      </w:r>
      <w:r w:rsidR="006C2BF4">
        <w:t xml:space="preserve">showed no change in survival </w:t>
      </w:r>
      <w:r w:rsidR="0021562D">
        <w:t>(Figure 5).</w:t>
      </w:r>
      <w:r w:rsidR="00EE1A6D">
        <w:t xml:space="preserve"> </w:t>
      </w:r>
    </w:p>
    <w:p w14:paraId="5F872FD1" w14:textId="263A231B" w:rsidR="00AE4E24" w:rsidRPr="00BD3769" w:rsidRDefault="00AE4E24" w:rsidP="00AE4E24">
      <w:pPr>
        <w:pStyle w:val="BodyText"/>
      </w:pPr>
      <w:r>
        <w:t xml:space="preserve">In aggregate, our data suggests that </w:t>
      </w:r>
      <w:r w:rsidR="00FD5B77">
        <w:t>GBM tumors with a poor-</w:t>
      </w:r>
      <w:r>
        <w:t xml:space="preserve">response to bevacizumab </w:t>
      </w:r>
      <w:r w:rsidR="00FD5B77">
        <w:t xml:space="preserve">have </w:t>
      </w:r>
      <w:r>
        <w:t xml:space="preserve">a distinct molecular phenotype </w:t>
      </w:r>
      <w:r w:rsidR="009D7E8F">
        <w:t xml:space="preserve">- upregulation </w:t>
      </w:r>
      <w:r w:rsidR="0081780F">
        <w:t xml:space="preserve">in tumor cells </w:t>
      </w:r>
      <w:r w:rsidR="009D7E8F">
        <w:t xml:space="preserve">of </w:t>
      </w:r>
      <w:r w:rsidR="0081780F">
        <w:t>a</w:t>
      </w:r>
      <w:r w:rsidR="009D7E8F">
        <w:t>ngiogenesis gene</w:t>
      </w:r>
      <w:r w:rsidR="00AB1027">
        <w:t xml:space="preserve">s </w:t>
      </w:r>
      <w:r w:rsidR="00BE632D">
        <w:t xml:space="preserve">found within the </w:t>
      </w:r>
      <w:r w:rsidR="00AB1027">
        <w:t>Angiogenesis Pathway</w:t>
      </w:r>
      <w:r w:rsidR="0081780F">
        <w:t xml:space="preserve"> gene set</w:t>
      </w:r>
      <w:r w:rsidR="009D7E8F">
        <w:t xml:space="preserve">. </w:t>
      </w:r>
    </w:p>
    <w:p w14:paraId="35769771" w14:textId="77777777" w:rsidR="00B136F5" w:rsidRDefault="00B136F5" w:rsidP="00B136F5"/>
    <w:p w14:paraId="606B162E" w14:textId="77777777" w:rsidR="00CC6FEC" w:rsidRDefault="00CC6FEC" w:rsidP="00B136F5">
      <w:pPr>
        <w:rPr>
          <w:i/>
        </w:rPr>
      </w:pPr>
    </w:p>
    <w:p w14:paraId="63555CEC" w14:textId="77777777" w:rsidR="00B136F5" w:rsidRDefault="00B136F5" w:rsidP="00B136F5"/>
    <w:p w14:paraId="1F0F0B57" w14:textId="77777777" w:rsidR="00BF4E6B" w:rsidRDefault="00BF4E6B" w:rsidP="00B136F5"/>
    <w:p w14:paraId="1F32CBD2" w14:textId="77777777" w:rsidR="00BF4E6B" w:rsidRDefault="00BF4E6B" w:rsidP="00B136F5"/>
    <w:p w14:paraId="4824B3DC" w14:textId="77777777" w:rsidR="00B136F5" w:rsidRDefault="00B136F5" w:rsidP="00B136F5"/>
    <w:p w14:paraId="4314D05E" w14:textId="77777777" w:rsidR="00B136F5" w:rsidRDefault="00B136F5" w:rsidP="00B136F5"/>
    <w:p w14:paraId="1AB1B7DF" w14:textId="77777777" w:rsidR="00E90311" w:rsidRDefault="00512393" w:rsidP="008F5EE6">
      <w:pPr>
        <w:pStyle w:val="BodyText"/>
        <w:keepNext/>
        <w:ind w:left="1" w:hanging="1"/>
        <w:jc w:val="center"/>
      </w:pPr>
      <w:r>
        <w:rPr>
          <w:noProof/>
        </w:rPr>
        <w:lastRenderedPageBreak/>
        <w:drawing>
          <wp:inline distT="0" distB="0" distL="0" distR="0" wp14:anchorId="4BA4931E" wp14:editId="5641A661">
            <wp:extent cx="5943600" cy="59436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140FB29" w14:textId="78063B8B" w:rsidR="00512393" w:rsidRPr="00336327" w:rsidRDefault="00E90311" w:rsidP="00E90311">
      <w:pPr>
        <w:pStyle w:val="Caption"/>
        <w:jc w:val="both"/>
        <w:rPr>
          <w:b w:val="0"/>
          <w:bCs w:val="0"/>
        </w:rPr>
      </w:pPr>
      <w:r w:rsidRPr="00EB18A2">
        <w:rPr>
          <w:bCs w:val="0"/>
        </w:rPr>
        <w:t xml:space="preserve">Figure </w:t>
      </w:r>
      <w:r w:rsidRPr="00EB18A2">
        <w:rPr>
          <w:bCs w:val="0"/>
        </w:rPr>
        <w:fldChar w:fldCharType="begin"/>
      </w:r>
      <w:r w:rsidRPr="00EB18A2">
        <w:rPr>
          <w:bCs w:val="0"/>
        </w:rPr>
        <w:instrText xml:space="preserve"> SEQ Figure \* ARABIC </w:instrText>
      </w:r>
      <w:r w:rsidRPr="00EB18A2">
        <w:rPr>
          <w:bCs w:val="0"/>
        </w:rPr>
        <w:fldChar w:fldCharType="separate"/>
      </w:r>
      <w:r w:rsidR="00FF6199" w:rsidRPr="00EB18A2">
        <w:rPr>
          <w:bCs w:val="0"/>
          <w:noProof/>
        </w:rPr>
        <w:t>1</w:t>
      </w:r>
      <w:r w:rsidRPr="00EB18A2">
        <w:rPr>
          <w:bCs w:val="0"/>
        </w:rPr>
        <w:fldChar w:fldCharType="end"/>
      </w:r>
      <w:r w:rsidR="00EB18A2">
        <w:rPr>
          <w:b w:val="0"/>
          <w:bCs w:val="0"/>
        </w:rPr>
        <w:t xml:space="preserve">. </w:t>
      </w:r>
      <w:r w:rsidRPr="00336327">
        <w:rPr>
          <w:b w:val="0"/>
          <w:bCs w:val="0"/>
        </w:rPr>
        <w:t xml:space="preserve"> </w:t>
      </w:r>
      <w:r w:rsidR="00EB18A2" w:rsidRPr="00BE632D">
        <w:rPr>
          <w:bCs w:val="0"/>
        </w:rPr>
        <w:t>Differential gene expression in GBM PDX-tumors that were poor-responders to bevacizumab</w:t>
      </w:r>
      <w:r w:rsidR="00EB18A2">
        <w:rPr>
          <w:b w:val="0"/>
          <w:bCs w:val="0"/>
        </w:rPr>
        <w:t xml:space="preserve">. </w:t>
      </w:r>
      <w:r w:rsidRPr="00336327">
        <w:rPr>
          <w:b w:val="0"/>
          <w:bCs w:val="0"/>
        </w:rPr>
        <w:t xml:space="preserve">Across all plots, points in orange are enriched in </w:t>
      </w:r>
      <w:r w:rsidR="00C35C31">
        <w:rPr>
          <w:b w:val="0"/>
          <w:bCs w:val="0"/>
        </w:rPr>
        <w:t>tumors that were poor-</w:t>
      </w:r>
      <w:r w:rsidRPr="00336327">
        <w:rPr>
          <w:b w:val="0"/>
          <w:bCs w:val="0"/>
        </w:rPr>
        <w:t>responders to bevacizumab therapy</w:t>
      </w:r>
      <w:r w:rsidR="00C35C31">
        <w:rPr>
          <w:b w:val="0"/>
          <w:bCs w:val="0"/>
        </w:rPr>
        <w:t>,</w:t>
      </w:r>
      <w:r w:rsidRPr="00336327">
        <w:rPr>
          <w:b w:val="0"/>
          <w:bCs w:val="0"/>
        </w:rPr>
        <w:t xml:space="preserve"> while points in blue are enriched in </w:t>
      </w:r>
      <w:r w:rsidR="00C35C31">
        <w:rPr>
          <w:b w:val="0"/>
          <w:bCs w:val="0"/>
        </w:rPr>
        <w:t>tumors that were good-</w:t>
      </w:r>
      <w:r w:rsidRPr="00336327">
        <w:rPr>
          <w:b w:val="0"/>
          <w:bCs w:val="0"/>
        </w:rPr>
        <w:t>responders</w:t>
      </w:r>
      <w:r w:rsidR="00C35C31">
        <w:rPr>
          <w:b w:val="0"/>
          <w:bCs w:val="0"/>
        </w:rPr>
        <w:t xml:space="preserve"> to bevacizumab therapy</w:t>
      </w:r>
      <w:r w:rsidRPr="00336327">
        <w:rPr>
          <w:b w:val="0"/>
          <w:bCs w:val="0"/>
        </w:rPr>
        <w:t xml:space="preserve">. A. Volcano plot of differential gene expression. </w:t>
      </w:r>
      <w:r w:rsidR="0020608F" w:rsidRPr="00336327">
        <w:rPr>
          <w:b w:val="0"/>
          <w:bCs w:val="0"/>
        </w:rPr>
        <w:t>Log 2</w:t>
      </w:r>
      <w:r w:rsidR="00C35C31">
        <w:rPr>
          <w:b w:val="0"/>
          <w:bCs w:val="0"/>
        </w:rPr>
        <w:t>-</w:t>
      </w:r>
      <w:r w:rsidR="0020608F" w:rsidRPr="00336327">
        <w:rPr>
          <w:b w:val="0"/>
          <w:bCs w:val="0"/>
        </w:rPr>
        <w:t xml:space="preserve">fold change is plotted against negative log-scaled significance. </w:t>
      </w:r>
      <w:r w:rsidRPr="00336327">
        <w:rPr>
          <w:b w:val="0"/>
          <w:bCs w:val="0"/>
        </w:rPr>
        <w:t>Labeled points indicate the top 20 differentially expressed genes</w:t>
      </w:r>
      <w:r w:rsidR="00870929">
        <w:rPr>
          <w:b w:val="0"/>
          <w:bCs w:val="0"/>
        </w:rPr>
        <w:t xml:space="preserve">. </w:t>
      </w:r>
      <w:r w:rsidRPr="00336327">
        <w:rPr>
          <w:b w:val="0"/>
          <w:bCs w:val="0"/>
        </w:rPr>
        <w:t>B. Hallmark gene set enrichment analysis of responders to bevacizumab.</w:t>
      </w:r>
      <w:r w:rsidR="00A942A8" w:rsidRPr="00336327">
        <w:rPr>
          <w:b w:val="0"/>
          <w:bCs w:val="0"/>
        </w:rPr>
        <w:t xml:space="preserve"> Normalized enrichment score is plotted against negative log-scaled significance. The KRAS signaling downregulation gene set is labeled. </w:t>
      </w:r>
      <w:r w:rsidR="00336327" w:rsidRPr="00336327">
        <w:rPr>
          <w:b w:val="0"/>
          <w:bCs w:val="0"/>
        </w:rPr>
        <w:t xml:space="preserve">C. </w:t>
      </w:r>
      <w:r w:rsidR="00336327">
        <w:rPr>
          <w:b w:val="0"/>
          <w:bCs w:val="0"/>
        </w:rPr>
        <w:t xml:space="preserve">Heatmap of log-scaled raw RNA-expression of differentially expressed </w:t>
      </w:r>
      <w:r w:rsidR="004F3691">
        <w:rPr>
          <w:b w:val="0"/>
          <w:bCs w:val="0"/>
        </w:rPr>
        <w:t xml:space="preserve">genes regulating </w:t>
      </w:r>
      <w:r w:rsidR="00336327">
        <w:rPr>
          <w:b w:val="0"/>
          <w:bCs w:val="0"/>
        </w:rPr>
        <w:t>angiogen</w:t>
      </w:r>
      <w:r w:rsidR="004F3691">
        <w:rPr>
          <w:b w:val="0"/>
          <w:bCs w:val="0"/>
        </w:rPr>
        <w:t>esis</w:t>
      </w:r>
      <w:r w:rsidR="00336327">
        <w:rPr>
          <w:b w:val="0"/>
          <w:bCs w:val="0"/>
        </w:rPr>
        <w:t xml:space="preserve">. Points in orange indicate higher overall expression while points in blue indicate lower overall expression. </w:t>
      </w:r>
    </w:p>
    <w:p w14:paraId="1CC82E95" w14:textId="77777777" w:rsidR="00C35C31" w:rsidRDefault="00C35C31" w:rsidP="002664E9">
      <w:pPr>
        <w:pStyle w:val="BodyText"/>
        <w:ind w:left="1" w:hanging="1"/>
      </w:pPr>
    </w:p>
    <w:p w14:paraId="04CC7CF4" w14:textId="543E1664" w:rsidR="00B046C4" w:rsidRDefault="00B046C4" w:rsidP="002664E9">
      <w:pPr>
        <w:pStyle w:val="BodyText"/>
        <w:ind w:left="1" w:hanging="1"/>
      </w:pPr>
    </w:p>
    <w:tbl>
      <w:tblPr>
        <w:tblW w:w="0" w:type="auto"/>
        <w:jc w:val="center"/>
        <w:tblCellMar>
          <w:top w:w="15" w:type="dxa"/>
          <w:left w:w="15" w:type="dxa"/>
          <w:bottom w:w="15" w:type="dxa"/>
          <w:right w:w="15" w:type="dxa"/>
        </w:tblCellMar>
        <w:tblLook w:val="04A0" w:firstRow="1" w:lastRow="0" w:firstColumn="1" w:lastColumn="0" w:noHBand="0" w:noVBand="1"/>
      </w:tblPr>
      <w:tblGrid>
        <w:gridCol w:w="1307"/>
        <w:gridCol w:w="1486"/>
        <w:gridCol w:w="973"/>
        <w:gridCol w:w="1873"/>
        <w:gridCol w:w="1899"/>
      </w:tblGrid>
      <w:tr w:rsidR="005061E6" w14:paraId="75EF15A8" w14:textId="77777777" w:rsidTr="005061E6">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669B7BF3" w14:textId="763C6B7C" w:rsidR="005061E6" w:rsidRDefault="005061E6" w:rsidP="00426281">
            <w:pPr>
              <w:rPr>
                <w:b/>
                <w:bCs/>
              </w:rPr>
            </w:pPr>
            <w:r>
              <w:rPr>
                <w:b/>
                <w:bCs/>
              </w:rPr>
              <w:lastRenderedPageBreak/>
              <w:t>Angiogenesis Differential Gene Expression</w:t>
            </w:r>
          </w:p>
        </w:tc>
      </w:tr>
      <w:tr w:rsidR="005061E6" w14:paraId="3A9254F4" w14:textId="77777777" w:rsidTr="005061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01EBBF3" w14:textId="77777777" w:rsidR="005061E6" w:rsidRDefault="005061E6" w:rsidP="00426281">
            <w:pPr>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661D4519" w14:textId="77777777" w:rsidR="005061E6" w:rsidRDefault="005061E6" w:rsidP="00426281">
            <w:pPr>
              <w:jc w:val="center"/>
              <w:rPr>
                <w:i/>
                <w:iCs/>
              </w:rPr>
            </w:pPr>
            <w:proofErr w:type="spellStart"/>
            <w:r>
              <w:rPr>
                <w:i/>
                <w:iCs/>
              </w:rPr>
              <w:t>Fold.Change</w:t>
            </w:r>
            <w:proofErr w:type="spellEnd"/>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0BF0B89C" w14:textId="5FEE5D93" w:rsidR="005061E6" w:rsidRDefault="005061E6" w:rsidP="00426281">
            <w:pPr>
              <w:jc w:val="center"/>
              <w:rPr>
                <w:i/>
                <w:iCs/>
              </w:rPr>
            </w:pPr>
            <w:r>
              <w:rPr>
                <w:i/>
                <w:iCs/>
              </w:rPr>
              <w:t>P-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CE6FB0F" w14:textId="548B2F30" w:rsidR="005061E6" w:rsidRDefault="005061E6" w:rsidP="00426281">
            <w:pPr>
              <w:jc w:val="center"/>
              <w:rPr>
                <w:i/>
                <w:iCs/>
              </w:rPr>
            </w:pPr>
            <w:r>
              <w:rPr>
                <w:i/>
                <w:iCs/>
              </w:rPr>
              <w:t>Adjusted P-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3A45BE" w14:textId="1FF39058" w:rsidR="005061E6" w:rsidRDefault="005061E6" w:rsidP="00426281">
            <w:pPr>
              <w:jc w:val="center"/>
              <w:rPr>
                <w:i/>
                <w:iCs/>
              </w:rPr>
            </w:pPr>
            <w:r>
              <w:rPr>
                <w:i/>
                <w:iCs/>
              </w:rPr>
              <w:t>Mean Expression</w:t>
            </w:r>
          </w:p>
        </w:tc>
      </w:tr>
      <w:tr w:rsidR="005061E6" w14:paraId="27ACA62D" w14:textId="77777777" w:rsidTr="005061E6">
        <w:trPr>
          <w:jc w:val="center"/>
        </w:trPr>
        <w:tc>
          <w:tcPr>
            <w:tcW w:w="0" w:type="auto"/>
            <w:tcMar>
              <w:top w:w="113" w:type="dxa"/>
              <w:left w:w="113" w:type="dxa"/>
              <w:bottom w:w="113" w:type="dxa"/>
              <w:right w:w="113" w:type="dxa"/>
            </w:tcMar>
            <w:hideMark/>
          </w:tcPr>
          <w:p w14:paraId="1AD1E0B2" w14:textId="77777777" w:rsidR="005061E6" w:rsidRDefault="005061E6" w:rsidP="00426281">
            <w:r>
              <w:t>APOD</w:t>
            </w:r>
          </w:p>
        </w:tc>
        <w:tc>
          <w:tcPr>
            <w:tcW w:w="0" w:type="auto"/>
            <w:tcMar>
              <w:top w:w="113" w:type="dxa"/>
              <w:left w:w="113" w:type="dxa"/>
              <w:bottom w:w="113" w:type="dxa"/>
              <w:right w:w="113" w:type="dxa"/>
            </w:tcMar>
            <w:hideMark/>
          </w:tcPr>
          <w:p w14:paraId="00A5CE28" w14:textId="77777777" w:rsidR="005061E6" w:rsidRDefault="005061E6" w:rsidP="00426281">
            <w:pPr>
              <w:jc w:val="center"/>
            </w:pPr>
            <w:r>
              <w:t>227.46</w:t>
            </w:r>
          </w:p>
        </w:tc>
        <w:tc>
          <w:tcPr>
            <w:tcW w:w="0" w:type="auto"/>
            <w:tcMar>
              <w:top w:w="113" w:type="dxa"/>
              <w:left w:w="113" w:type="dxa"/>
              <w:bottom w:w="113" w:type="dxa"/>
              <w:right w:w="113" w:type="dxa"/>
            </w:tcMar>
            <w:hideMark/>
          </w:tcPr>
          <w:p w14:paraId="73E27E90" w14:textId="77777777" w:rsidR="005061E6" w:rsidRDefault="005061E6" w:rsidP="00426281">
            <w:pPr>
              <w:jc w:val="center"/>
            </w:pPr>
            <w:r>
              <w:t>0.00</w:t>
            </w:r>
          </w:p>
        </w:tc>
        <w:tc>
          <w:tcPr>
            <w:tcW w:w="0" w:type="auto"/>
            <w:tcMar>
              <w:top w:w="113" w:type="dxa"/>
              <w:left w:w="113" w:type="dxa"/>
              <w:bottom w:w="113" w:type="dxa"/>
              <w:right w:w="113" w:type="dxa"/>
            </w:tcMar>
            <w:hideMark/>
          </w:tcPr>
          <w:p w14:paraId="531E56B2" w14:textId="77777777" w:rsidR="005061E6" w:rsidRDefault="005061E6" w:rsidP="00426281">
            <w:pPr>
              <w:jc w:val="center"/>
            </w:pPr>
            <w:r>
              <w:t>0.00</w:t>
            </w:r>
          </w:p>
        </w:tc>
        <w:tc>
          <w:tcPr>
            <w:tcW w:w="0" w:type="auto"/>
            <w:tcMar>
              <w:top w:w="113" w:type="dxa"/>
              <w:left w:w="113" w:type="dxa"/>
              <w:bottom w:w="113" w:type="dxa"/>
              <w:right w:w="113" w:type="dxa"/>
            </w:tcMar>
            <w:hideMark/>
          </w:tcPr>
          <w:p w14:paraId="4DF0BDC2" w14:textId="77777777" w:rsidR="005061E6" w:rsidRDefault="005061E6" w:rsidP="00426281">
            <w:pPr>
              <w:jc w:val="center"/>
            </w:pPr>
            <w:r>
              <w:t>9745.38</w:t>
            </w:r>
          </w:p>
        </w:tc>
      </w:tr>
      <w:tr w:rsidR="005061E6" w14:paraId="11514FE9" w14:textId="77777777" w:rsidTr="005061E6">
        <w:trPr>
          <w:jc w:val="center"/>
        </w:trPr>
        <w:tc>
          <w:tcPr>
            <w:tcW w:w="0" w:type="auto"/>
            <w:shd w:val="clear" w:color="auto" w:fill="F2F2F2"/>
            <w:tcMar>
              <w:top w:w="113" w:type="dxa"/>
              <w:left w:w="113" w:type="dxa"/>
              <w:bottom w:w="113" w:type="dxa"/>
              <w:right w:w="113" w:type="dxa"/>
            </w:tcMar>
            <w:hideMark/>
          </w:tcPr>
          <w:p w14:paraId="256FD900" w14:textId="77777777" w:rsidR="005061E6" w:rsidRDefault="005061E6" w:rsidP="00426281">
            <w:r>
              <w:t>GATA4</w:t>
            </w:r>
          </w:p>
        </w:tc>
        <w:tc>
          <w:tcPr>
            <w:tcW w:w="0" w:type="auto"/>
            <w:shd w:val="clear" w:color="auto" w:fill="F2F2F2"/>
            <w:tcMar>
              <w:top w:w="113" w:type="dxa"/>
              <w:left w:w="113" w:type="dxa"/>
              <w:bottom w:w="113" w:type="dxa"/>
              <w:right w:w="113" w:type="dxa"/>
            </w:tcMar>
            <w:hideMark/>
          </w:tcPr>
          <w:p w14:paraId="4EE4A7DF" w14:textId="77777777" w:rsidR="005061E6" w:rsidRDefault="005061E6" w:rsidP="00426281">
            <w:pPr>
              <w:jc w:val="center"/>
            </w:pPr>
            <w:r>
              <w:t>160.41</w:t>
            </w:r>
          </w:p>
        </w:tc>
        <w:tc>
          <w:tcPr>
            <w:tcW w:w="0" w:type="auto"/>
            <w:shd w:val="clear" w:color="auto" w:fill="F2F2F2"/>
            <w:tcMar>
              <w:top w:w="113" w:type="dxa"/>
              <w:left w:w="113" w:type="dxa"/>
              <w:bottom w:w="113" w:type="dxa"/>
              <w:right w:w="113" w:type="dxa"/>
            </w:tcMar>
            <w:hideMark/>
          </w:tcPr>
          <w:p w14:paraId="3508EBC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24B16DA"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5B87AF2" w14:textId="77777777" w:rsidR="005061E6" w:rsidRDefault="005061E6" w:rsidP="00426281">
            <w:pPr>
              <w:jc w:val="center"/>
            </w:pPr>
            <w:r>
              <w:t>682.76</w:t>
            </w:r>
          </w:p>
        </w:tc>
      </w:tr>
      <w:tr w:rsidR="005061E6" w14:paraId="0D6B8045" w14:textId="77777777" w:rsidTr="005061E6">
        <w:trPr>
          <w:jc w:val="center"/>
        </w:trPr>
        <w:tc>
          <w:tcPr>
            <w:tcW w:w="0" w:type="auto"/>
            <w:tcMar>
              <w:top w:w="113" w:type="dxa"/>
              <w:left w:w="113" w:type="dxa"/>
              <w:bottom w:w="113" w:type="dxa"/>
              <w:right w:w="113" w:type="dxa"/>
            </w:tcMar>
            <w:hideMark/>
          </w:tcPr>
          <w:p w14:paraId="777367BF" w14:textId="77777777" w:rsidR="005061E6" w:rsidRDefault="005061E6" w:rsidP="00426281">
            <w:r>
              <w:t>KDR</w:t>
            </w:r>
          </w:p>
        </w:tc>
        <w:tc>
          <w:tcPr>
            <w:tcW w:w="0" w:type="auto"/>
            <w:tcMar>
              <w:top w:w="113" w:type="dxa"/>
              <w:left w:w="113" w:type="dxa"/>
              <w:bottom w:w="113" w:type="dxa"/>
              <w:right w:w="113" w:type="dxa"/>
            </w:tcMar>
            <w:hideMark/>
          </w:tcPr>
          <w:p w14:paraId="215FFCE1" w14:textId="77777777" w:rsidR="005061E6" w:rsidRDefault="005061E6" w:rsidP="00426281">
            <w:pPr>
              <w:jc w:val="center"/>
            </w:pPr>
            <w:r>
              <w:t>0.01</w:t>
            </w:r>
          </w:p>
        </w:tc>
        <w:tc>
          <w:tcPr>
            <w:tcW w:w="0" w:type="auto"/>
            <w:tcMar>
              <w:top w:w="113" w:type="dxa"/>
              <w:left w:w="113" w:type="dxa"/>
              <w:bottom w:w="113" w:type="dxa"/>
              <w:right w:w="113" w:type="dxa"/>
            </w:tcMar>
            <w:hideMark/>
          </w:tcPr>
          <w:p w14:paraId="7A750C31" w14:textId="77777777" w:rsidR="005061E6" w:rsidRDefault="005061E6" w:rsidP="00426281">
            <w:pPr>
              <w:jc w:val="center"/>
            </w:pPr>
            <w:r>
              <w:t>0.00</w:t>
            </w:r>
          </w:p>
        </w:tc>
        <w:tc>
          <w:tcPr>
            <w:tcW w:w="0" w:type="auto"/>
            <w:tcMar>
              <w:top w:w="113" w:type="dxa"/>
              <w:left w:w="113" w:type="dxa"/>
              <w:bottom w:w="113" w:type="dxa"/>
              <w:right w:w="113" w:type="dxa"/>
            </w:tcMar>
            <w:hideMark/>
          </w:tcPr>
          <w:p w14:paraId="7761A670" w14:textId="77777777" w:rsidR="005061E6" w:rsidRDefault="005061E6" w:rsidP="00426281">
            <w:pPr>
              <w:jc w:val="center"/>
            </w:pPr>
            <w:r>
              <w:t>0.00</w:t>
            </w:r>
          </w:p>
        </w:tc>
        <w:tc>
          <w:tcPr>
            <w:tcW w:w="0" w:type="auto"/>
            <w:tcMar>
              <w:top w:w="113" w:type="dxa"/>
              <w:left w:w="113" w:type="dxa"/>
              <w:bottom w:w="113" w:type="dxa"/>
              <w:right w:w="113" w:type="dxa"/>
            </w:tcMar>
            <w:hideMark/>
          </w:tcPr>
          <w:p w14:paraId="783B1397" w14:textId="77777777" w:rsidR="005061E6" w:rsidRDefault="005061E6" w:rsidP="00426281">
            <w:pPr>
              <w:jc w:val="center"/>
            </w:pPr>
            <w:r>
              <w:t>3358.70</w:t>
            </w:r>
          </w:p>
        </w:tc>
      </w:tr>
      <w:tr w:rsidR="005061E6" w14:paraId="4C3B54F5" w14:textId="77777777" w:rsidTr="005061E6">
        <w:trPr>
          <w:jc w:val="center"/>
        </w:trPr>
        <w:tc>
          <w:tcPr>
            <w:tcW w:w="0" w:type="auto"/>
            <w:shd w:val="clear" w:color="auto" w:fill="F2F2F2"/>
            <w:tcMar>
              <w:top w:w="113" w:type="dxa"/>
              <w:left w:w="113" w:type="dxa"/>
              <w:bottom w:w="113" w:type="dxa"/>
              <w:right w:w="113" w:type="dxa"/>
            </w:tcMar>
            <w:hideMark/>
          </w:tcPr>
          <w:p w14:paraId="702486A5" w14:textId="77777777" w:rsidR="005061E6" w:rsidRDefault="005061E6" w:rsidP="00426281">
            <w:r>
              <w:t>ACVRL1</w:t>
            </w:r>
          </w:p>
        </w:tc>
        <w:tc>
          <w:tcPr>
            <w:tcW w:w="0" w:type="auto"/>
            <w:shd w:val="clear" w:color="auto" w:fill="F2F2F2"/>
            <w:tcMar>
              <w:top w:w="113" w:type="dxa"/>
              <w:left w:w="113" w:type="dxa"/>
              <w:bottom w:w="113" w:type="dxa"/>
              <w:right w:w="113" w:type="dxa"/>
            </w:tcMar>
            <w:hideMark/>
          </w:tcPr>
          <w:p w14:paraId="444E4EE5" w14:textId="77777777" w:rsidR="005061E6" w:rsidRDefault="005061E6" w:rsidP="00426281">
            <w:pPr>
              <w:jc w:val="center"/>
            </w:pPr>
            <w:r>
              <w:t>103.49</w:t>
            </w:r>
          </w:p>
        </w:tc>
        <w:tc>
          <w:tcPr>
            <w:tcW w:w="0" w:type="auto"/>
            <w:shd w:val="clear" w:color="auto" w:fill="F2F2F2"/>
            <w:tcMar>
              <w:top w:w="113" w:type="dxa"/>
              <w:left w:w="113" w:type="dxa"/>
              <w:bottom w:w="113" w:type="dxa"/>
              <w:right w:w="113" w:type="dxa"/>
            </w:tcMar>
            <w:hideMark/>
          </w:tcPr>
          <w:p w14:paraId="0B3570D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1C36FD84"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4A86BC7" w14:textId="77777777" w:rsidR="005061E6" w:rsidRDefault="005061E6" w:rsidP="00426281">
            <w:pPr>
              <w:jc w:val="center"/>
            </w:pPr>
            <w:r>
              <w:t>184.83</w:t>
            </w:r>
          </w:p>
        </w:tc>
      </w:tr>
      <w:tr w:rsidR="005061E6" w14:paraId="43BE8EE5" w14:textId="77777777" w:rsidTr="005061E6">
        <w:trPr>
          <w:jc w:val="center"/>
        </w:trPr>
        <w:tc>
          <w:tcPr>
            <w:tcW w:w="0" w:type="auto"/>
            <w:tcMar>
              <w:top w:w="113" w:type="dxa"/>
              <w:left w:w="113" w:type="dxa"/>
              <w:bottom w:w="113" w:type="dxa"/>
              <w:right w:w="113" w:type="dxa"/>
            </w:tcMar>
            <w:hideMark/>
          </w:tcPr>
          <w:p w14:paraId="1B372687" w14:textId="77777777" w:rsidR="005061E6" w:rsidRDefault="005061E6" w:rsidP="00426281">
            <w:r>
              <w:t>RAMP3</w:t>
            </w:r>
          </w:p>
        </w:tc>
        <w:tc>
          <w:tcPr>
            <w:tcW w:w="0" w:type="auto"/>
            <w:tcMar>
              <w:top w:w="113" w:type="dxa"/>
              <w:left w:w="113" w:type="dxa"/>
              <w:bottom w:w="113" w:type="dxa"/>
              <w:right w:w="113" w:type="dxa"/>
            </w:tcMar>
            <w:hideMark/>
          </w:tcPr>
          <w:p w14:paraId="2DCDD59F" w14:textId="77777777" w:rsidR="005061E6" w:rsidRDefault="005061E6" w:rsidP="00426281">
            <w:pPr>
              <w:jc w:val="center"/>
            </w:pPr>
            <w:r>
              <w:t>84.64</w:t>
            </w:r>
          </w:p>
        </w:tc>
        <w:tc>
          <w:tcPr>
            <w:tcW w:w="0" w:type="auto"/>
            <w:tcMar>
              <w:top w:w="113" w:type="dxa"/>
              <w:left w:w="113" w:type="dxa"/>
              <w:bottom w:w="113" w:type="dxa"/>
              <w:right w:w="113" w:type="dxa"/>
            </w:tcMar>
            <w:hideMark/>
          </w:tcPr>
          <w:p w14:paraId="4C8900AA" w14:textId="77777777" w:rsidR="005061E6" w:rsidRDefault="005061E6" w:rsidP="00426281">
            <w:pPr>
              <w:jc w:val="center"/>
            </w:pPr>
            <w:r>
              <w:t>0.00</w:t>
            </w:r>
          </w:p>
        </w:tc>
        <w:tc>
          <w:tcPr>
            <w:tcW w:w="0" w:type="auto"/>
            <w:tcMar>
              <w:top w:w="113" w:type="dxa"/>
              <w:left w:w="113" w:type="dxa"/>
              <w:bottom w:w="113" w:type="dxa"/>
              <w:right w:w="113" w:type="dxa"/>
            </w:tcMar>
            <w:hideMark/>
          </w:tcPr>
          <w:p w14:paraId="3EEB53AC" w14:textId="77777777" w:rsidR="005061E6" w:rsidRDefault="005061E6" w:rsidP="00426281">
            <w:pPr>
              <w:jc w:val="center"/>
            </w:pPr>
            <w:r>
              <w:t>0.00</w:t>
            </w:r>
          </w:p>
        </w:tc>
        <w:tc>
          <w:tcPr>
            <w:tcW w:w="0" w:type="auto"/>
            <w:tcMar>
              <w:top w:w="113" w:type="dxa"/>
              <w:left w:w="113" w:type="dxa"/>
              <w:bottom w:w="113" w:type="dxa"/>
              <w:right w:w="113" w:type="dxa"/>
            </w:tcMar>
            <w:hideMark/>
          </w:tcPr>
          <w:p w14:paraId="64F5C61F" w14:textId="77777777" w:rsidR="005061E6" w:rsidRDefault="005061E6" w:rsidP="00426281">
            <w:pPr>
              <w:jc w:val="center"/>
            </w:pPr>
            <w:r>
              <w:t>40.72</w:t>
            </w:r>
          </w:p>
        </w:tc>
      </w:tr>
      <w:tr w:rsidR="005061E6" w14:paraId="26369EB8" w14:textId="77777777" w:rsidTr="005061E6">
        <w:trPr>
          <w:jc w:val="center"/>
        </w:trPr>
        <w:tc>
          <w:tcPr>
            <w:tcW w:w="0" w:type="auto"/>
            <w:shd w:val="clear" w:color="auto" w:fill="F2F2F2"/>
            <w:tcMar>
              <w:top w:w="113" w:type="dxa"/>
              <w:left w:w="113" w:type="dxa"/>
              <w:bottom w:w="113" w:type="dxa"/>
              <w:right w:w="113" w:type="dxa"/>
            </w:tcMar>
            <w:hideMark/>
          </w:tcPr>
          <w:p w14:paraId="007CB5CC" w14:textId="77777777" w:rsidR="005061E6" w:rsidRDefault="005061E6" w:rsidP="00426281">
            <w:r>
              <w:t>LAMA1</w:t>
            </w:r>
          </w:p>
        </w:tc>
        <w:tc>
          <w:tcPr>
            <w:tcW w:w="0" w:type="auto"/>
            <w:shd w:val="clear" w:color="auto" w:fill="F2F2F2"/>
            <w:tcMar>
              <w:top w:w="113" w:type="dxa"/>
              <w:left w:w="113" w:type="dxa"/>
              <w:bottom w:w="113" w:type="dxa"/>
              <w:right w:w="113" w:type="dxa"/>
            </w:tcMar>
            <w:hideMark/>
          </w:tcPr>
          <w:p w14:paraId="4B56F4FA" w14:textId="77777777" w:rsidR="005061E6" w:rsidRDefault="005061E6" w:rsidP="00426281">
            <w:pPr>
              <w:jc w:val="center"/>
            </w:pPr>
            <w:r>
              <w:t>72.39</w:t>
            </w:r>
          </w:p>
        </w:tc>
        <w:tc>
          <w:tcPr>
            <w:tcW w:w="0" w:type="auto"/>
            <w:shd w:val="clear" w:color="auto" w:fill="F2F2F2"/>
            <w:tcMar>
              <w:top w:w="113" w:type="dxa"/>
              <w:left w:w="113" w:type="dxa"/>
              <w:bottom w:w="113" w:type="dxa"/>
              <w:right w:w="113" w:type="dxa"/>
            </w:tcMar>
            <w:hideMark/>
          </w:tcPr>
          <w:p w14:paraId="6200F88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A4C4DC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C51B918" w14:textId="77777777" w:rsidR="005061E6" w:rsidRDefault="005061E6" w:rsidP="00426281">
            <w:pPr>
              <w:jc w:val="center"/>
            </w:pPr>
            <w:r>
              <w:t>1030.16</w:t>
            </w:r>
          </w:p>
        </w:tc>
      </w:tr>
      <w:tr w:rsidR="005061E6" w14:paraId="150802FD" w14:textId="77777777" w:rsidTr="005061E6">
        <w:trPr>
          <w:jc w:val="center"/>
        </w:trPr>
        <w:tc>
          <w:tcPr>
            <w:tcW w:w="0" w:type="auto"/>
            <w:tcMar>
              <w:top w:w="113" w:type="dxa"/>
              <w:left w:w="113" w:type="dxa"/>
              <w:bottom w:w="113" w:type="dxa"/>
              <w:right w:w="113" w:type="dxa"/>
            </w:tcMar>
            <w:hideMark/>
          </w:tcPr>
          <w:p w14:paraId="1873B9E2" w14:textId="77777777" w:rsidR="005061E6" w:rsidRDefault="005061E6" w:rsidP="00426281">
            <w:r>
              <w:t>ADGRB1</w:t>
            </w:r>
          </w:p>
        </w:tc>
        <w:tc>
          <w:tcPr>
            <w:tcW w:w="0" w:type="auto"/>
            <w:tcMar>
              <w:top w:w="113" w:type="dxa"/>
              <w:left w:w="113" w:type="dxa"/>
              <w:bottom w:w="113" w:type="dxa"/>
              <w:right w:w="113" w:type="dxa"/>
            </w:tcMar>
            <w:hideMark/>
          </w:tcPr>
          <w:p w14:paraId="2AAEE00E" w14:textId="77777777" w:rsidR="005061E6" w:rsidRDefault="005061E6" w:rsidP="00426281">
            <w:pPr>
              <w:jc w:val="center"/>
            </w:pPr>
            <w:r>
              <w:t>53.71</w:t>
            </w:r>
          </w:p>
        </w:tc>
        <w:tc>
          <w:tcPr>
            <w:tcW w:w="0" w:type="auto"/>
            <w:tcMar>
              <w:top w:w="113" w:type="dxa"/>
              <w:left w:w="113" w:type="dxa"/>
              <w:bottom w:w="113" w:type="dxa"/>
              <w:right w:w="113" w:type="dxa"/>
            </w:tcMar>
            <w:hideMark/>
          </w:tcPr>
          <w:p w14:paraId="11D64178" w14:textId="77777777" w:rsidR="005061E6" w:rsidRDefault="005061E6" w:rsidP="00426281">
            <w:pPr>
              <w:jc w:val="center"/>
            </w:pPr>
            <w:r>
              <w:t>0.00</w:t>
            </w:r>
          </w:p>
        </w:tc>
        <w:tc>
          <w:tcPr>
            <w:tcW w:w="0" w:type="auto"/>
            <w:tcMar>
              <w:top w:w="113" w:type="dxa"/>
              <w:left w:w="113" w:type="dxa"/>
              <w:bottom w:w="113" w:type="dxa"/>
              <w:right w:w="113" w:type="dxa"/>
            </w:tcMar>
            <w:hideMark/>
          </w:tcPr>
          <w:p w14:paraId="639A5DE7" w14:textId="77777777" w:rsidR="005061E6" w:rsidRDefault="005061E6" w:rsidP="00426281">
            <w:pPr>
              <w:jc w:val="center"/>
            </w:pPr>
            <w:r>
              <w:t>0.00</w:t>
            </w:r>
          </w:p>
        </w:tc>
        <w:tc>
          <w:tcPr>
            <w:tcW w:w="0" w:type="auto"/>
            <w:tcMar>
              <w:top w:w="113" w:type="dxa"/>
              <w:left w:w="113" w:type="dxa"/>
              <w:bottom w:w="113" w:type="dxa"/>
              <w:right w:w="113" w:type="dxa"/>
            </w:tcMar>
            <w:hideMark/>
          </w:tcPr>
          <w:p w14:paraId="3411416F" w14:textId="77777777" w:rsidR="005061E6" w:rsidRDefault="005061E6" w:rsidP="00426281">
            <w:pPr>
              <w:jc w:val="center"/>
            </w:pPr>
            <w:r>
              <w:t>19203.15</w:t>
            </w:r>
          </w:p>
        </w:tc>
      </w:tr>
      <w:tr w:rsidR="005061E6" w14:paraId="0C2FBFD6" w14:textId="77777777" w:rsidTr="005061E6">
        <w:trPr>
          <w:jc w:val="center"/>
        </w:trPr>
        <w:tc>
          <w:tcPr>
            <w:tcW w:w="0" w:type="auto"/>
            <w:shd w:val="clear" w:color="auto" w:fill="F2F2F2"/>
            <w:tcMar>
              <w:top w:w="113" w:type="dxa"/>
              <w:left w:w="113" w:type="dxa"/>
              <w:bottom w:w="113" w:type="dxa"/>
              <w:right w:w="113" w:type="dxa"/>
            </w:tcMar>
            <w:hideMark/>
          </w:tcPr>
          <w:p w14:paraId="6F675835" w14:textId="77777777" w:rsidR="005061E6" w:rsidRDefault="005061E6" w:rsidP="00426281">
            <w:r>
              <w:t>JCAD</w:t>
            </w:r>
          </w:p>
        </w:tc>
        <w:tc>
          <w:tcPr>
            <w:tcW w:w="0" w:type="auto"/>
            <w:shd w:val="clear" w:color="auto" w:fill="F2F2F2"/>
            <w:tcMar>
              <w:top w:w="113" w:type="dxa"/>
              <w:left w:w="113" w:type="dxa"/>
              <w:bottom w:w="113" w:type="dxa"/>
              <w:right w:w="113" w:type="dxa"/>
            </w:tcMar>
            <w:hideMark/>
          </w:tcPr>
          <w:p w14:paraId="6AAFE136" w14:textId="77777777" w:rsidR="005061E6" w:rsidRDefault="005061E6" w:rsidP="00426281">
            <w:pPr>
              <w:jc w:val="center"/>
            </w:pPr>
            <w:r>
              <w:t>52.25</w:t>
            </w:r>
          </w:p>
        </w:tc>
        <w:tc>
          <w:tcPr>
            <w:tcW w:w="0" w:type="auto"/>
            <w:shd w:val="clear" w:color="auto" w:fill="F2F2F2"/>
            <w:tcMar>
              <w:top w:w="113" w:type="dxa"/>
              <w:left w:w="113" w:type="dxa"/>
              <w:bottom w:w="113" w:type="dxa"/>
              <w:right w:w="113" w:type="dxa"/>
            </w:tcMar>
            <w:hideMark/>
          </w:tcPr>
          <w:p w14:paraId="785FCD7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E5A9AA3"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44EB2679" w14:textId="77777777" w:rsidR="005061E6" w:rsidRDefault="005061E6" w:rsidP="00426281">
            <w:pPr>
              <w:jc w:val="center"/>
            </w:pPr>
            <w:r>
              <w:t>723.10</w:t>
            </w:r>
          </w:p>
        </w:tc>
      </w:tr>
      <w:tr w:rsidR="005061E6" w14:paraId="13EE1285" w14:textId="77777777" w:rsidTr="005061E6">
        <w:trPr>
          <w:jc w:val="center"/>
        </w:trPr>
        <w:tc>
          <w:tcPr>
            <w:tcW w:w="0" w:type="auto"/>
            <w:tcMar>
              <w:top w:w="113" w:type="dxa"/>
              <w:left w:w="113" w:type="dxa"/>
              <w:bottom w:w="113" w:type="dxa"/>
              <w:right w:w="113" w:type="dxa"/>
            </w:tcMar>
            <w:hideMark/>
          </w:tcPr>
          <w:p w14:paraId="1EDF19FC" w14:textId="77777777" w:rsidR="005061E6" w:rsidRDefault="005061E6" w:rsidP="00426281">
            <w:r>
              <w:t>SFRP1</w:t>
            </w:r>
          </w:p>
        </w:tc>
        <w:tc>
          <w:tcPr>
            <w:tcW w:w="0" w:type="auto"/>
            <w:tcMar>
              <w:top w:w="113" w:type="dxa"/>
              <w:left w:w="113" w:type="dxa"/>
              <w:bottom w:w="113" w:type="dxa"/>
              <w:right w:w="113" w:type="dxa"/>
            </w:tcMar>
            <w:hideMark/>
          </w:tcPr>
          <w:p w14:paraId="6FF49696" w14:textId="77777777" w:rsidR="005061E6" w:rsidRDefault="005061E6" w:rsidP="00426281">
            <w:pPr>
              <w:jc w:val="center"/>
            </w:pPr>
            <w:r>
              <w:t>46.57</w:t>
            </w:r>
          </w:p>
        </w:tc>
        <w:tc>
          <w:tcPr>
            <w:tcW w:w="0" w:type="auto"/>
            <w:tcMar>
              <w:top w:w="113" w:type="dxa"/>
              <w:left w:w="113" w:type="dxa"/>
              <w:bottom w:w="113" w:type="dxa"/>
              <w:right w:w="113" w:type="dxa"/>
            </w:tcMar>
            <w:hideMark/>
          </w:tcPr>
          <w:p w14:paraId="1541E19F" w14:textId="77777777" w:rsidR="005061E6" w:rsidRDefault="005061E6" w:rsidP="00426281">
            <w:pPr>
              <w:jc w:val="center"/>
            </w:pPr>
            <w:r>
              <w:t>0.00</w:t>
            </w:r>
          </w:p>
        </w:tc>
        <w:tc>
          <w:tcPr>
            <w:tcW w:w="0" w:type="auto"/>
            <w:tcMar>
              <w:top w:w="113" w:type="dxa"/>
              <w:left w:w="113" w:type="dxa"/>
              <w:bottom w:w="113" w:type="dxa"/>
              <w:right w:w="113" w:type="dxa"/>
            </w:tcMar>
            <w:hideMark/>
          </w:tcPr>
          <w:p w14:paraId="1B793E3F" w14:textId="77777777" w:rsidR="005061E6" w:rsidRDefault="005061E6" w:rsidP="00426281">
            <w:pPr>
              <w:jc w:val="center"/>
            </w:pPr>
            <w:r>
              <w:t>0.00</w:t>
            </w:r>
          </w:p>
        </w:tc>
        <w:tc>
          <w:tcPr>
            <w:tcW w:w="0" w:type="auto"/>
            <w:tcMar>
              <w:top w:w="113" w:type="dxa"/>
              <w:left w:w="113" w:type="dxa"/>
              <w:bottom w:w="113" w:type="dxa"/>
              <w:right w:w="113" w:type="dxa"/>
            </w:tcMar>
            <w:hideMark/>
          </w:tcPr>
          <w:p w14:paraId="1555B42E" w14:textId="77777777" w:rsidR="005061E6" w:rsidRDefault="005061E6" w:rsidP="00426281">
            <w:pPr>
              <w:jc w:val="center"/>
            </w:pPr>
            <w:r>
              <w:t>1223.68</w:t>
            </w:r>
          </w:p>
        </w:tc>
      </w:tr>
      <w:tr w:rsidR="005061E6" w14:paraId="060F56F7" w14:textId="77777777" w:rsidTr="005061E6">
        <w:trPr>
          <w:jc w:val="center"/>
        </w:trPr>
        <w:tc>
          <w:tcPr>
            <w:tcW w:w="0" w:type="auto"/>
            <w:shd w:val="clear" w:color="auto" w:fill="F2F2F2"/>
            <w:tcMar>
              <w:top w:w="113" w:type="dxa"/>
              <w:left w:w="113" w:type="dxa"/>
              <w:bottom w:w="113" w:type="dxa"/>
              <w:right w:w="113" w:type="dxa"/>
            </w:tcMar>
            <w:hideMark/>
          </w:tcPr>
          <w:p w14:paraId="2F492892" w14:textId="77777777" w:rsidR="005061E6" w:rsidRDefault="005061E6" w:rsidP="00426281">
            <w:r>
              <w:t>TAL1</w:t>
            </w:r>
          </w:p>
        </w:tc>
        <w:tc>
          <w:tcPr>
            <w:tcW w:w="0" w:type="auto"/>
            <w:shd w:val="clear" w:color="auto" w:fill="F2F2F2"/>
            <w:tcMar>
              <w:top w:w="113" w:type="dxa"/>
              <w:left w:w="113" w:type="dxa"/>
              <w:bottom w:w="113" w:type="dxa"/>
              <w:right w:w="113" w:type="dxa"/>
            </w:tcMar>
            <w:hideMark/>
          </w:tcPr>
          <w:p w14:paraId="24A641FB" w14:textId="77777777" w:rsidR="005061E6" w:rsidRDefault="005061E6" w:rsidP="00426281">
            <w:pPr>
              <w:jc w:val="center"/>
            </w:pPr>
            <w:r>
              <w:t>41.14</w:t>
            </w:r>
          </w:p>
        </w:tc>
        <w:tc>
          <w:tcPr>
            <w:tcW w:w="0" w:type="auto"/>
            <w:shd w:val="clear" w:color="auto" w:fill="F2F2F2"/>
            <w:tcMar>
              <w:top w:w="113" w:type="dxa"/>
              <w:left w:w="113" w:type="dxa"/>
              <w:bottom w:w="113" w:type="dxa"/>
              <w:right w:w="113" w:type="dxa"/>
            </w:tcMar>
            <w:hideMark/>
          </w:tcPr>
          <w:p w14:paraId="193E04F7"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B5135D8"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58B8F8F" w14:textId="77777777" w:rsidR="005061E6" w:rsidRDefault="005061E6" w:rsidP="00426281">
            <w:pPr>
              <w:jc w:val="center"/>
            </w:pPr>
            <w:r>
              <w:t>184.06</w:t>
            </w:r>
          </w:p>
        </w:tc>
      </w:tr>
      <w:tr w:rsidR="005061E6" w14:paraId="34E662F5" w14:textId="77777777" w:rsidTr="005061E6">
        <w:trPr>
          <w:jc w:val="center"/>
        </w:trPr>
        <w:tc>
          <w:tcPr>
            <w:tcW w:w="0" w:type="auto"/>
            <w:tcMar>
              <w:top w:w="113" w:type="dxa"/>
              <w:left w:w="113" w:type="dxa"/>
              <w:bottom w:w="113" w:type="dxa"/>
              <w:right w:w="113" w:type="dxa"/>
            </w:tcMar>
            <w:hideMark/>
          </w:tcPr>
          <w:p w14:paraId="1587F882" w14:textId="77777777" w:rsidR="005061E6" w:rsidRDefault="005061E6" w:rsidP="00426281">
            <w:r>
              <w:t>PPP1R16B</w:t>
            </w:r>
          </w:p>
        </w:tc>
        <w:tc>
          <w:tcPr>
            <w:tcW w:w="0" w:type="auto"/>
            <w:tcMar>
              <w:top w:w="113" w:type="dxa"/>
              <w:left w:w="113" w:type="dxa"/>
              <w:bottom w:w="113" w:type="dxa"/>
              <w:right w:w="113" w:type="dxa"/>
            </w:tcMar>
            <w:hideMark/>
          </w:tcPr>
          <w:p w14:paraId="1C553E3D" w14:textId="77777777" w:rsidR="005061E6" w:rsidRDefault="005061E6" w:rsidP="00426281">
            <w:pPr>
              <w:jc w:val="center"/>
            </w:pPr>
            <w:r>
              <w:t>36.06</w:t>
            </w:r>
          </w:p>
        </w:tc>
        <w:tc>
          <w:tcPr>
            <w:tcW w:w="0" w:type="auto"/>
            <w:tcMar>
              <w:top w:w="113" w:type="dxa"/>
              <w:left w:w="113" w:type="dxa"/>
              <w:bottom w:w="113" w:type="dxa"/>
              <w:right w:w="113" w:type="dxa"/>
            </w:tcMar>
            <w:hideMark/>
          </w:tcPr>
          <w:p w14:paraId="0D4167AE" w14:textId="77777777" w:rsidR="005061E6" w:rsidRDefault="005061E6" w:rsidP="00426281">
            <w:pPr>
              <w:jc w:val="center"/>
            </w:pPr>
            <w:r>
              <w:t>0.00</w:t>
            </w:r>
          </w:p>
        </w:tc>
        <w:tc>
          <w:tcPr>
            <w:tcW w:w="0" w:type="auto"/>
            <w:tcMar>
              <w:top w:w="113" w:type="dxa"/>
              <w:left w:w="113" w:type="dxa"/>
              <w:bottom w:w="113" w:type="dxa"/>
              <w:right w:w="113" w:type="dxa"/>
            </w:tcMar>
            <w:hideMark/>
          </w:tcPr>
          <w:p w14:paraId="2133368F" w14:textId="77777777" w:rsidR="005061E6" w:rsidRDefault="005061E6" w:rsidP="00426281">
            <w:pPr>
              <w:jc w:val="center"/>
            </w:pPr>
            <w:r>
              <w:t>0.00</w:t>
            </w:r>
          </w:p>
        </w:tc>
        <w:tc>
          <w:tcPr>
            <w:tcW w:w="0" w:type="auto"/>
            <w:tcMar>
              <w:top w:w="113" w:type="dxa"/>
              <w:left w:w="113" w:type="dxa"/>
              <w:bottom w:w="113" w:type="dxa"/>
              <w:right w:w="113" w:type="dxa"/>
            </w:tcMar>
            <w:hideMark/>
          </w:tcPr>
          <w:p w14:paraId="44C0D634" w14:textId="77777777" w:rsidR="005061E6" w:rsidRDefault="005061E6" w:rsidP="00426281">
            <w:pPr>
              <w:jc w:val="center"/>
            </w:pPr>
            <w:r>
              <w:t>1187.25</w:t>
            </w:r>
          </w:p>
        </w:tc>
      </w:tr>
      <w:tr w:rsidR="005061E6" w14:paraId="46EFDCF8" w14:textId="77777777" w:rsidTr="005061E6">
        <w:trPr>
          <w:jc w:val="center"/>
        </w:trPr>
        <w:tc>
          <w:tcPr>
            <w:tcW w:w="0" w:type="auto"/>
            <w:shd w:val="clear" w:color="auto" w:fill="F2F2F2"/>
            <w:tcMar>
              <w:top w:w="113" w:type="dxa"/>
              <w:left w:w="113" w:type="dxa"/>
              <w:bottom w:w="113" w:type="dxa"/>
              <w:right w:w="113" w:type="dxa"/>
            </w:tcMar>
            <w:hideMark/>
          </w:tcPr>
          <w:p w14:paraId="056F1139" w14:textId="77777777" w:rsidR="005061E6" w:rsidRDefault="005061E6" w:rsidP="00426281">
            <w:r>
              <w:t>NGFR</w:t>
            </w:r>
          </w:p>
        </w:tc>
        <w:tc>
          <w:tcPr>
            <w:tcW w:w="0" w:type="auto"/>
            <w:shd w:val="clear" w:color="auto" w:fill="F2F2F2"/>
            <w:tcMar>
              <w:top w:w="113" w:type="dxa"/>
              <w:left w:w="113" w:type="dxa"/>
              <w:bottom w:w="113" w:type="dxa"/>
              <w:right w:w="113" w:type="dxa"/>
            </w:tcMar>
            <w:hideMark/>
          </w:tcPr>
          <w:p w14:paraId="10F45E60" w14:textId="77777777" w:rsidR="005061E6" w:rsidRDefault="005061E6" w:rsidP="00426281">
            <w:pPr>
              <w:jc w:val="center"/>
            </w:pPr>
            <w:r>
              <w:t>36.04</w:t>
            </w:r>
          </w:p>
        </w:tc>
        <w:tc>
          <w:tcPr>
            <w:tcW w:w="0" w:type="auto"/>
            <w:shd w:val="clear" w:color="auto" w:fill="F2F2F2"/>
            <w:tcMar>
              <w:top w:w="113" w:type="dxa"/>
              <w:left w:w="113" w:type="dxa"/>
              <w:bottom w:w="113" w:type="dxa"/>
              <w:right w:w="113" w:type="dxa"/>
            </w:tcMar>
            <w:hideMark/>
          </w:tcPr>
          <w:p w14:paraId="09D531DD"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2E6AC7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67378D8" w14:textId="77777777" w:rsidR="005061E6" w:rsidRDefault="005061E6" w:rsidP="00426281">
            <w:pPr>
              <w:jc w:val="center"/>
            </w:pPr>
            <w:r>
              <w:t>23550.01</w:t>
            </w:r>
          </w:p>
        </w:tc>
      </w:tr>
      <w:tr w:rsidR="005061E6" w14:paraId="66D50A78" w14:textId="77777777" w:rsidTr="005061E6">
        <w:trPr>
          <w:jc w:val="center"/>
        </w:trPr>
        <w:tc>
          <w:tcPr>
            <w:tcW w:w="0" w:type="auto"/>
            <w:tcMar>
              <w:top w:w="113" w:type="dxa"/>
              <w:left w:w="113" w:type="dxa"/>
              <w:bottom w:w="113" w:type="dxa"/>
              <w:right w:w="113" w:type="dxa"/>
            </w:tcMar>
            <w:hideMark/>
          </w:tcPr>
          <w:p w14:paraId="7AFD0283" w14:textId="77777777" w:rsidR="005061E6" w:rsidRDefault="005061E6" w:rsidP="00426281">
            <w:r>
              <w:t>EPHB1</w:t>
            </w:r>
          </w:p>
        </w:tc>
        <w:tc>
          <w:tcPr>
            <w:tcW w:w="0" w:type="auto"/>
            <w:tcMar>
              <w:top w:w="113" w:type="dxa"/>
              <w:left w:w="113" w:type="dxa"/>
              <w:bottom w:w="113" w:type="dxa"/>
              <w:right w:w="113" w:type="dxa"/>
            </w:tcMar>
            <w:hideMark/>
          </w:tcPr>
          <w:p w14:paraId="5756556C" w14:textId="77777777" w:rsidR="005061E6" w:rsidRDefault="005061E6" w:rsidP="00426281">
            <w:pPr>
              <w:jc w:val="center"/>
            </w:pPr>
            <w:r>
              <w:t>31.78</w:t>
            </w:r>
          </w:p>
        </w:tc>
        <w:tc>
          <w:tcPr>
            <w:tcW w:w="0" w:type="auto"/>
            <w:tcMar>
              <w:top w:w="113" w:type="dxa"/>
              <w:left w:w="113" w:type="dxa"/>
              <w:bottom w:w="113" w:type="dxa"/>
              <w:right w:w="113" w:type="dxa"/>
            </w:tcMar>
            <w:hideMark/>
          </w:tcPr>
          <w:p w14:paraId="2617F790" w14:textId="77777777" w:rsidR="005061E6" w:rsidRDefault="005061E6" w:rsidP="00426281">
            <w:pPr>
              <w:jc w:val="center"/>
            </w:pPr>
            <w:r>
              <w:t>0.00</w:t>
            </w:r>
          </w:p>
        </w:tc>
        <w:tc>
          <w:tcPr>
            <w:tcW w:w="0" w:type="auto"/>
            <w:tcMar>
              <w:top w:w="113" w:type="dxa"/>
              <w:left w:w="113" w:type="dxa"/>
              <w:bottom w:w="113" w:type="dxa"/>
              <w:right w:w="113" w:type="dxa"/>
            </w:tcMar>
            <w:hideMark/>
          </w:tcPr>
          <w:p w14:paraId="0081154D" w14:textId="77777777" w:rsidR="005061E6" w:rsidRDefault="005061E6" w:rsidP="00426281">
            <w:pPr>
              <w:jc w:val="center"/>
            </w:pPr>
            <w:r>
              <w:t>0.00</w:t>
            </w:r>
          </w:p>
        </w:tc>
        <w:tc>
          <w:tcPr>
            <w:tcW w:w="0" w:type="auto"/>
            <w:tcMar>
              <w:top w:w="113" w:type="dxa"/>
              <w:left w:w="113" w:type="dxa"/>
              <w:bottom w:w="113" w:type="dxa"/>
              <w:right w:w="113" w:type="dxa"/>
            </w:tcMar>
            <w:hideMark/>
          </w:tcPr>
          <w:p w14:paraId="731AD11C" w14:textId="77777777" w:rsidR="005061E6" w:rsidRDefault="005061E6" w:rsidP="00426281">
            <w:pPr>
              <w:jc w:val="center"/>
            </w:pPr>
            <w:r>
              <w:t>3240.27</w:t>
            </w:r>
          </w:p>
        </w:tc>
      </w:tr>
      <w:tr w:rsidR="005061E6" w14:paraId="16EDACDD" w14:textId="77777777" w:rsidTr="005061E6">
        <w:trPr>
          <w:jc w:val="center"/>
        </w:trPr>
        <w:tc>
          <w:tcPr>
            <w:tcW w:w="0" w:type="auto"/>
            <w:shd w:val="clear" w:color="auto" w:fill="F2F2F2"/>
            <w:tcMar>
              <w:top w:w="113" w:type="dxa"/>
              <w:left w:w="113" w:type="dxa"/>
              <w:bottom w:w="113" w:type="dxa"/>
              <w:right w:w="113" w:type="dxa"/>
            </w:tcMar>
            <w:hideMark/>
          </w:tcPr>
          <w:p w14:paraId="15FF872C" w14:textId="77777777" w:rsidR="005061E6" w:rsidRDefault="005061E6" w:rsidP="00426281">
            <w:r>
              <w:t>AMOT</w:t>
            </w:r>
          </w:p>
        </w:tc>
        <w:tc>
          <w:tcPr>
            <w:tcW w:w="0" w:type="auto"/>
            <w:shd w:val="clear" w:color="auto" w:fill="F2F2F2"/>
            <w:tcMar>
              <w:top w:w="113" w:type="dxa"/>
              <w:left w:w="113" w:type="dxa"/>
              <w:bottom w:w="113" w:type="dxa"/>
              <w:right w:w="113" w:type="dxa"/>
            </w:tcMar>
            <w:hideMark/>
          </w:tcPr>
          <w:p w14:paraId="06F153D7" w14:textId="77777777" w:rsidR="005061E6" w:rsidRDefault="005061E6" w:rsidP="00426281">
            <w:pPr>
              <w:jc w:val="center"/>
            </w:pPr>
            <w:r>
              <w:t>30.63</w:t>
            </w:r>
          </w:p>
        </w:tc>
        <w:tc>
          <w:tcPr>
            <w:tcW w:w="0" w:type="auto"/>
            <w:shd w:val="clear" w:color="auto" w:fill="F2F2F2"/>
            <w:tcMar>
              <w:top w:w="113" w:type="dxa"/>
              <w:left w:w="113" w:type="dxa"/>
              <w:bottom w:w="113" w:type="dxa"/>
              <w:right w:w="113" w:type="dxa"/>
            </w:tcMar>
            <w:hideMark/>
          </w:tcPr>
          <w:p w14:paraId="732A2310"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290135A"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C4324F5" w14:textId="77777777" w:rsidR="005061E6" w:rsidRDefault="005061E6" w:rsidP="00426281">
            <w:pPr>
              <w:jc w:val="center"/>
            </w:pPr>
            <w:r>
              <w:t>2750.02</w:t>
            </w:r>
          </w:p>
        </w:tc>
      </w:tr>
      <w:tr w:rsidR="005061E6" w14:paraId="34DBF1DF" w14:textId="77777777" w:rsidTr="005061E6">
        <w:trPr>
          <w:jc w:val="center"/>
        </w:trPr>
        <w:tc>
          <w:tcPr>
            <w:tcW w:w="0" w:type="auto"/>
            <w:tcMar>
              <w:top w:w="113" w:type="dxa"/>
              <w:left w:w="113" w:type="dxa"/>
              <w:bottom w:w="113" w:type="dxa"/>
              <w:right w:w="113" w:type="dxa"/>
            </w:tcMar>
            <w:hideMark/>
          </w:tcPr>
          <w:p w14:paraId="370D564E" w14:textId="77777777" w:rsidR="005061E6" w:rsidRDefault="005061E6" w:rsidP="00426281">
            <w:r>
              <w:t>CHRNA7</w:t>
            </w:r>
          </w:p>
        </w:tc>
        <w:tc>
          <w:tcPr>
            <w:tcW w:w="0" w:type="auto"/>
            <w:tcMar>
              <w:top w:w="113" w:type="dxa"/>
              <w:left w:w="113" w:type="dxa"/>
              <w:bottom w:w="113" w:type="dxa"/>
              <w:right w:w="113" w:type="dxa"/>
            </w:tcMar>
            <w:hideMark/>
          </w:tcPr>
          <w:p w14:paraId="15B4B4C5" w14:textId="77777777" w:rsidR="005061E6" w:rsidRDefault="005061E6" w:rsidP="00426281">
            <w:pPr>
              <w:jc w:val="center"/>
            </w:pPr>
            <w:r>
              <w:t>21.96</w:t>
            </w:r>
          </w:p>
        </w:tc>
        <w:tc>
          <w:tcPr>
            <w:tcW w:w="0" w:type="auto"/>
            <w:tcMar>
              <w:top w:w="113" w:type="dxa"/>
              <w:left w:w="113" w:type="dxa"/>
              <w:bottom w:w="113" w:type="dxa"/>
              <w:right w:w="113" w:type="dxa"/>
            </w:tcMar>
            <w:hideMark/>
          </w:tcPr>
          <w:p w14:paraId="5087B984" w14:textId="77777777" w:rsidR="005061E6" w:rsidRDefault="005061E6" w:rsidP="00426281">
            <w:pPr>
              <w:jc w:val="center"/>
            </w:pPr>
            <w:r>
              <w:t>0.00</w:t>
            </w:r>
          </w:p>
        </w:tc>
        <w:tc>
          <w:tcPr>
            <w:tcW w:w="0" w:type="auto"/>
            <w:tcMar>
              <w:top w:w="113" w:type="dxa"/>
              <w:left w:w="113" w:type="dxa"/>
              <w:bottom w:w="113" w:type="dxa"/>
              <w:right w:w="113" w:type="dxa"/>
            </w:tcMar>
            <w:hideMark/>
          </w:tcPr>
          <w:p w14:paraId="01E4CF87" w14:textId="77777777" w:rsidR="005061E6" w:rsidRDefault="005061E6" w:rsidP="00426281">
            <w:pPr>
              <w:jc w:val="center"/>
            </w:pPr>
            <w:r>
              <w:t>0.00</w:t>
            </w:r>
          </w:p>
        </w:tc>
        <w:tc>
          <w:tcPr>
            <w:tcW w:w="0" w:type="auto"/>
            <w:tcMar>
              <w:top w:w="113" w:type="dxa"/>
              <w:left w:w="113" w:type="dxa"/>
              <w:bottom w:w="113" w:type="dxa"/>
              <w:right w:w="113" w:type="dxa"/>
            </w:tcMar>
            <w:hideMark/>
          </w:tcPr>
          <w:p w14:paraId="41FA27F6" w14:textId="77777777" w:rsidR="005061E6" w:rsidRDefault="005061E6" w:rsidP="00426281">
            <w:pPr>
              <w:jc w:val="center"/>
            </w:pPr>
            <w:r>
              <w:t>64.28</w:t>
            </w:r>
          </w:p>
        </w:tc>
      </w:tr>
      <w:tr w:rsidR="005061E6" w14:paraId="107F9C43" w14:textId="77777777" w:rsidTr="005061E6">
        <w:trPr>
          <w:jc w:val="center"/>
        </w:trPr>
        <w:tc>
          <w:tcPr>
            <w:tcW w:w="0" w:type="auto"/>
            <w:shd w:val="clear" w:color="auto" w:fill="F2F2F2"/>
            <w:tcMar>
              <w:top w:w="113" w:type="dxa"/>
              <w:left w:w="113" w:type="dxa"/>
              <w:bottom w:w="113" w:type="dxa"/>
              <w:right w:w="113" w:type="dxa"/>
            </w:tcMar>
            <w:hideMark/>
          </w:tcPr>
          <w:p w14:paraId="74DAB8E6" w14:textId="77777777" w:rsidR="005061E6" w:rsidRDefault="005061E6" w:rsidP="00426281">
            <w:r>
              <w:t>NPR1</w:t>
            </w:r>
          </w:p>
        </w:tc>
        <w:tc>
          <w:tcPr>
            <w:tcW w:w="0" w:type="auto"/>
            <w:shd w:val="clear" w:color="auto" w:fill="F2F2F2"/>
            <w:tcMar>
              <w:top w:w="113" w:type="dxa"/>
              <w:left w:w="113" w:type="dxa"/>
              <w:bottom w:w="113" w:type="dxa"/>
              <w:right w:w="113" w:type="dxa"/>
            </w:tcMar>
            <w:hideMark/>
          </w:tcPr>
          <w:p w14:paraId="05F434F0" w14:textId="77777777" w:rsidR="005061E6" w:rsidRDefault="005061E6" w:rsidP="00426281">
            <w:pPr>
              <w:jc w:val="center"/>
            </w:pPr>
            <w:r>
              <w:t>18.30</w:t>
            </w:r>
          </w:p>
        </w:tc>
        <w:tc>
          <w:tcPr>
            <w:tcW w:w="0" w:type="auto"/>
            <w:shd w:val="clear" w:color="auto" w:fill="F2F2F2"/>
            <w:tcMar>
              <w:top w:w="113" w:type="dxa"/>
              <w:left w:w="113" w:type="dxa"/>
              <w:bottom w:w="113" w:type="dxa"/>
              <w:right w:w="113" w:type="dxa"/>
            </w:tcMar>
            <w:hideMark/>
          </w:tcPr>
          <w:p w14:paraId="049F8587"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6D23134"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8B69BB0" w14:textId="77777777" w:rsidR="005061E6" w:rsidRDefault="005061E6" w:rsidP="00426281">
            <w:pPr>
              <w:jc w:val="center"/>
            </w:pPr>
            <w:r>
              <w:t>1308.78</w:t>
            </w:r>
          </w:p>
        </w:tc>
      </w:tr>
      <w:tr w:rsidR="005061E6" w14:paraId="54457EBE" w14:textId="77777777" w:rsidTr="005061E6">
        <w:trPr>
          <w:jc w:val="center"/>
        </w:trPr>
        <w:tc>
          <w:tcPr>
            <w:tcW w:w="0" w:type="auto"/>
            <w:tcMar>
              <w:top w:w="113" w:type="dxa"/>
              <w:left w:w="113" w:type="dxa"/>
              <w:bottom w:w="113" w:type="dxa"/>
              <w:right w:w="113" w:type="dxa"/>
            </w:tcMar>
            <w:hideMark/>
          </w:tcPr>
          <w:p w14:paraId="0A9A6A6B" w14:textId="77777777" w:rsidR="005061E6" w:rsidRDefault="005061E6" w:rsidP="00426281">
            <w:r>
              <w:t>EGR3</w:t>
            </w:r>
          </w:p>
        </w:tc>
        <w:tc>
          <w:tcPr>
            <w:tcW w:w="0" w:type="auto"/>
            <w:tcMar>
              <w:top w:w="113" w:type="dxa"/>
              <w:left w:w="113" w:type="dxa"/>
              <w:bottom w:w="113" w:type="dxa"/>
              <w:right w:w="113" w:type="dxa"/>
            </w:tcMar>
            <w:hideMark/>
          </w:tcPr>
          <w:p w14:paraId="60F14790" w14:textId="77777777" w:rsidR="005061E6" w:rsidRDefault="005061E6" w:rsidP="00426281">
            <w:pPr>
              <w:jc w:val="center"/>
            </w:pPr>
            <w:r>
              <w:t>18.02</w:t>
            </w:r>
          </w:p>
        </w:tc>
        <w:tc>
          <w:tcPr>
            <w:tcW w:w="0" w:type="auto"/>
            <w:tcMar>
              <w:top w:w="113" w:type="dxa"/>
              <w:left w:w="113" w:type="dxa"/>
              <w:bottom w:w="113" w:type="dxa"/>
              <w:right w:w="113" w:type="dxa"/>
            </w:tcMar>
            <w:hideMark/>
          </w:tcPr>
          <w:p w14:paraId="23533E19" w14:textId="77777777" w:rsidR="005061E6" w:rsidRDefault="005061E6" w:rsidP="00426281">
            <w:pPr>
              <w:jc w:val="center"/>
            </w:pPr>
            <w:r>
              <w:t>0.00</w:t>
            </w:r>
          </w:p>
        </w:tc>
        <w:tc>
          <w:tcPr>
            <w:tcW w:w="0" w:type="auto"/>
            <w:tcMar>
              <w:top w:w="113" w:type="dxa"/>
              <w:left w:w="113" w:type="dxa"/>
              <w:bottom w:w="113" w:type="dxa"/>
              <w:right w:w="113" w:type="dxa"/>
            </w:tcMar>
            <w:hideMark/>
          </w:tcPr>
          <w:p w14:paraId="4B82164E" w14:textId="77777777" w:rsidR="005061E6" w:rsidRDefault="005061E6" w:rsidP="00426281">
            <w:pPr>
              <w:jc w:val="center"/>
            </w:pPr>
            <w:r>
              <w:t>0.00</w:t>
            </w:r>
          </w:p>
        </w:tc>
        <w:tc>
          <w:tcPr>
            <w:tcW w:w="0" w:type="auto"/>
            <w:tcMar>
              <w:top w:w="113" w:type="dxa"/>
              <w:left w:w="113" w:type="dxa"/>
              <w:bottom w:w="113" w:type="dxa"/>
              <w:right w:w="113" w:type="dxa"/>
            </w:tcMar>
            <w:hideMark/>
          </w:tcPr>
          <w:p w14:paraId="589E8447" w14:textId="77777777" w:rsidR="005061E6" w:rsidRDefault="005061E6" w:rsidP="00426281">
            <w:pPr>
              <w:jc w:val="center"/>
            </w:pPr>
            <w:r>
              <w:t>2077.38</w:t>
            </w:r>
          </w:p>
        </w:tc>
      </w:tr>
      <w:tr w:rsidR="005061E6" w14:paraId="17481C19" w14:textId="77777777" w:rsidTr="005061E6">
        <w:trPr>
          <w:jc w:val="center"/>
        </w:trPr>
        <w:tc>
          <w:tcPr>
            <w:tcW w:w="0" w:type="auto"/>
            <w:shd w:val="clear" w:color="auto" w:fill="F2F2F2"/>
            <w:tcMar>
              <w:top w:w="113" w:type="dxa"/>
              <w:left w:w="113" w:type="dxa"/>
              <w:bottom w:w="113" w:type="dxa"/>
              <w:right w:w="113" w:type="dxa"/>
            </w:tcMar>
            <w:hideMark/>
          </w:tcPr>
          <w:p w14:paraId="091C2EE5" w14:textId="77777777" w:rsidR="005061E6" w:rsidRDefault="005061E6" w:rsidP="00426281">
            <w:r>
              <w:t>HOXB13</w:t>
            </w:r>
          </w:p>
        </w:tc>
        <w:tc>
          <w:tcPr>
            <w:tcW w:w="0" w:type="auto"/>
            <w:shd w:val="clear" w:color="auto" w:fill="F2F2F2"/>
            <w:tcMar>
              <w:top w:w="113" w:type="dxa"/>
              <w:left w:w="113" w:type="dxa"/>
              <w:bottom w:w="113" w:type="dxa"/>
              <w:right w:w="113" w:type="dxa"/>
            </w:tcMar>
            <w:hideMark/>
          </w:tcPr>
          <w:p w14:paraId="193FC1F0" w14:textId="77777777" w:rsidR="005061E6" w:rsidRDefault="005061E6" w:rsidP="00426281">
            <w:pPr>
              <w:jc w:val="center"/>
            </w:pPr>
            <w:r>
              <w:t>17.86</w:t>
            </w:r>
          </w:p>
        </w:tc>
        <w:tc>
          <w:tcPr>
            <w:tcW w:w="0" w:type="auto"/>
            <w:shd w:val="clear" w:color="auto" w:fill="F2F2F2"/>
            <w:tcMar>
              <w:top w:w="113" w:type="dxa"/>
              <w:left w:w="113" w:type="dxa"/>
              <w:bottom w:w="113" w:type="dxa"/>
              <w:right w:w="113" w:type="dxa"/>
            </w:tcMar>
            <w:hideMark/>
          </w:tcPr>
          <w:p w14:paraId="3DFFD740"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1AF17B88"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D1CDC9C" w14:textId="77777777" w:rsidR="005061E6" w:rsidRDefault="005061E6" w:rsidP="00426281">
            <w:pPr>
              <w:jc w:val="center"/>
            </w:pPr>
            <w:r>
              <w:t>2183.89</w:t>
            </w:r>
          </w:p>
        </w:tc>
      </w:tr>
      <w:tr w:rsidR="005061E6" w14:paraId="22F3E592" w14:textId="77777777" w:rsidTr="005061E6">
        <w:trPr>
          <w:jc w:val="center"/>
        </w:trPr>
        <w:tc>
          <w:tcPr>
            <w:tcW w:w="0" w:type="auto"/>
            <w:tcBorders>
              <w:bottom w:val="double" w:sz="6" w:space="0" w:color="auto"/>
            </w:tcBorders>
            <w:tcMar>
              <w:top w:w="113" w:type="dxa"/>
              <w:left w:w="113" w:type="dxa"/>
              <w:bottom w:w="113" w:type="dxa"/>
              <w:right w:w="113" w:type="dxa"/>
            </w:tcMar>
            <w:hideMark/>
          </w:tcPr>
          <w:p w14:paraId="446AB33D" w14:textId="77777777" w:rsidR="005061E6" w:rsidRDefault="005061E6" w:rsidP="00426281">
            <w:r>
              <w:t>CAV1</w:t>
            </w:r>
          </w:p>
        </w:tc>
        <w:tc>
          <w:tcPr>
            <w:tcW w:w="0" w:type="auto"/>
            <w:tcBorders>
              <w:bottom w:val="double" w:sz="6" w:space="0" w:color="auto"/>
            </w:tcBorders>
            <w:tcMar>
              <w:top w:w="113" w:type="dxa"/>
              <w:left w:w="113" w:type="dxa"/>
              <w:bottom w:w="113" w:type="dxa"/>
              <w:right w:w="113" w:type="dxa"/>
            </w:tcMar>
            <w:hideMark/>
          </w:tcPr>
          <w:p w14:paraId="4C6B01ED" w14:textId="77777777" w:rsidR="005061E6" w:rsidRDefault="005061E6" w:rsidP="00426281">
            <w:pPr>
              <w:jc w:val="center"/>
            </w:pPr>
            <w:r>
              <w:t>0.06</w:t>
            </w:r>
          </w:p>
        </w:tc>
        <w:tc>
          <w:tcPr>
            <w:tcW w:w="0" w:type="auto"/>
            <w:tcBorders>
              <w:bottom w:val="double" w:sz="6" w:space="0" w:color="auto"/>
            </w:tcBorders>
            <w:tcMar>
              <w:top w:w="113" w:type="dxa"/>
              <w:left w:w="113" w:type="dxa"/>
              <w:bottom w:w="113" w:type="dxa"/>
              <w:right w:w="113" w:type="dxa"/>
            </w:tcMar>
            <w:hideMark/>
          </w:tcPr>
          <w:p w14:paraId="4035C7F9" w14:textId="77777777" w:rsidR="005061E6" w:rsidRDefault="005061E6" w:rsidP="00426281">
            <w:pPr>
              <w:jc w:val="center"/>
            </w:pPr>
            <w:r>
              <w:t>0.00</w:t>
            </w:r>
          </w:p>
        </w:tc>
        <w:tc>
          <w:tcPr>
            <w:tcW w:w="0" w:type="auto"/>
            <w:tcBorders>
              <w:bottom w:val="double" w:sz="6" w:space="0" w:color="auto"/>
            </w:tcBorders>
            <w:tcMar>
              <w:top w:w="113" w:type="dxa"/>
              <w:left w:w="113" w:type="dxa"/>
              <w:bottom w:w="113" w:type="dxa"/>
              <w:right w:w="113" w:type="dxa"/>
            </w:tcMar>
            <w:hideMark/>
          </w:tcPr>
          <w:p w14:paraId="6A45845B" w14:textId="77777777" w:rsidR="005061E6" w:rsidRDefault="005061E6" w:rsidP="00426281">
            <w:pPr>
              <w:jc w:val="center"/>
            </w:pPr>
            <w:r>
              <w:t>0.00</w:t>
            </w:r>
          </w:p>
        </w:tc>
        <w:tc>
          <w:tcPr>
            <w:tcW w:w="0" w:type="auto"/>
            <w:tcBorders>
              <w:bottom w:val="double" w:sz="6" w:space="0" w:color="auto"/>
            </w:tcBorders>
            <w:tcMar>
              <w:top w:w="113" w:type="dxa"/>
              <w:left w:w="113" w:type="dxa"/>
              <w:bottom w:w="113" w:type="dxa"/>
              <w:right w:w="113" w:type="dxa"/>
            </w:tcMar>
            <w:hideMark/>
          </w:tcPr>
          <w:p w14:paraId="07F37C4A" w14:textId="77777777" w:rsidR="005061E6" w:rsidRDefault="005061E6" w:rsidP="005061E6">
            <w:pPr>
              <w:keepNext/>
              <w:jc w:val="center"/>
            </w:pPr>
            <w:r>
              <w:t>6744.06</w:t>
            </w:r>
          </w:p>
        </w:tc>
      </w:tr>
    </w:tbl>
    <w:p w14:paraId="1F619C46" w14:textId="77777777" w:rsidR="00BE632D" w:rsidRDefault="00BE632D" w:rsidP="005061E6">
      <w:pPr>
        <w:pStyle w:val="Caption"/>
        <w:rPr>
          <w:bCs w:val="0"/>
          <w:sz w:val="24"/>
          <w:szCs w:val="24"/>
        </w:rPr>
      </w:pPr>
    </w:p>
    <w:p w14:paraId="0A0A2E0B" w14:textId="4409505A" w:rsidR="005061E6" w:rsidRPr="005061E6" w:rsidRDefault="005061E6" w:rsidP="005061E6">
      <w:pPr>
        <w:pStyle w:val="Caption"/>
        <w:rPr>
          <w:b w:val="0"/>
          <w:bCs w:val="0"/>
        </w:rPr>
      </w:pPr>
      <w:r w:rsidRPr="00EB18A2">
        <w:rPr>
          <w:bCs w:val="0"/>
          <w:sz w:val="24"/>
          <w:szCs w:val="24"/>
        </w:rPr>
        <w:t xml:space="preserve">Table </w:t>
      </w:r>
      <w:r w:rsidRPr="00EB18A2">
        <w:rPr>
          <w:bCs w:val="0"/>
          <w:sz w:val="24"/>
          <w:szCs w:val="24"/>
        </w:rPr>
        <w:fldChar w:fldCharType="begin"/>
      </w:r>
      <w:r w:rsidRPr="00EB18A2">
        <w:rPr>
          <w:bCs w:val="0"/>
          <w:sz w:val="24"/>
          <w:szCs w:val="24"/>
        </w:rPr>
        <w:instrText xml:space="preserve"> SEQ Table \* ARABIC </w:instrText>
      </w:r>
      <w:r w:rsidRPr="00EB18A2">
        <w:rPr>
          <w:bCs w:val="0"/>
          <w:sz w:val="24"/>
          <w:szCs w:val="24"/>
        </w:rPr>
        <w:fldChar w:fldCharType="separate"/>
      </w:r>
      <w:r w:rsidR="00FF6199" w:rsidRPr="00EB18A2">
        <w:rPr>
          <w:bCs w:val="0"/>
          <w:noProof/>
          <w:sz w:val="24"/>
          <w:szCs w:val="24"/>
        </w:rPr>
        <w:t>1</w:t>
      </w:r>
      <w:r w:rsidRPr="00EB18A2">
        <w:rPr>
          <w:bCs w:val="0"/>
          <w:sz w:val="24"/>
          <w:szCs w:val="24"/>
        </w:rPr>
        <w:fldChar w:fldCharType="end"/>
      </w:r>
      <w:r w:rsidR="00EB18A2">
        <w:rPr>
          <w:b w:val="0"/>
          <w:bCs w:val="0"/>
          <w:sz w:val="24"/>
          <w:szCs w:val="24"/>
        </w:rPr>
        <w:t>.</w:t>
      </w:r>
      <w:r w:rsidRPr="005061E6">
        <w:rPr>
          <w:b w:val="0"/>
          <w:bCs w:val="0"/>
          <w:sz w:val="24"/>
          <w:szCs w:val="24"/>
        </w:rPr>
        <w:t xml:space="preserve"> </w:t>
      </w:r>
      <w:r w:rsidRPr="00BE632D">
        <w:rPr>
          <w:bCs w:val="0"/>
          <w:sz w:val="24"/>
          <w:szCs w:val="24"/>
        </w:rPr>
        <w:t>List of differentially expressed</w:t>
      </w:r>
      <w:r w:rsidR="004F3691" w:rsidRPr="00BE632D">
        <w:rPr>
          <w:bCs w:val="0"/>
          <w:sz w:val="24"/>
          <w:szCs w:val="24"/>
        </w:rPr>
        <w:t xml:space="preserve"> genes regulating</w:t>
      </w:r>
      <w:r w:rsidRPr="00BE632D">
        <w:rPr>
          <w:bCs w:val="0"/>
          <w:sz w:val="24"/>
          <w:szCs w:val="24"/>
        </w:rPr>
        <w:t xml:space="preserve"> angiogen</w:t>
      </w:r>
      <w:r w:rsidR="004F3691" w:rsidRPr="00BE632D">
        <w:rPr>
          <w:bCs w:val="0"/>
          <w:sz w:val="24"/>
          <w:szCs w:val="24"/>
        </w:rPr>
        <w:t>esis</w:t>
      </w:r>
      <w:r w:rsidRPr="005061E6">
        <w:rPr>
          <w:b w:val="0"/>
          <w:bCs w:val="0"/>
          <w:sz w:val="24"/>
          <w:szCs w:val="24"/>
        </w:rPr>
        <w:t>. Fold</w:t>
      </w:r>
      <w:r w:rsidR="004F3691">
        <w:rPr>
          <w:b w:val="0"/>
          <w:bCs w:val="0"/>
          <w:sz w:val="24"/>
          <w:szCs w:val="24"/>
        </w:rPr>
        <w:t>-</w:t>
      </w:r>
      <w:r w:rsidRPr="005061E6">
        <w:rPr>
          <w:b w:val="0"/>
          <w:bCs w:val="0"/>
          <w:sz w:val="24"/>
          <w:szCs w:val="24"/>
        </w:rPr>
        <w:t xml:space="preserve">change represents the ratio of expression in </w:t>
      </w:r>
      <w:r w:rsidR="004F3691">
        <w:rPr>
          <w:b w:val="0"/>
          <w:bCs w:val="0"/>
          <w:sz w:val="24"/>
          <w:szCs w:val="24"/>
        </w:rPr>
        <w:t xml:space="preserve">tumors that were </w:t>
      </w:r>
      <w:r w:rsidRPr="005061E6">
        <w:rPr>
          <w:b w:val="0"/>
          <w:bCs w:val="0"/>
          <w:sz w:val="24"/>
          <w:szCs w:val="24"/>
        </w:rPr>
        <w:t>poor</w:t>
      </w:r>
      <w:r w:rsidR="004F3691">
        <w:rPr>
          <w:b w:val="0"/>
          <w:bCs w:val="0"/>
          <w:sz w:val="24"/>
          <w:szCs w:val="24"/>
        </w:rPr>
        <w:t>-</w:t>
      </w:r>
      <w:r w:rsidRPr="005061E6">
        <w:rPr>
          <w:b w:val="0"/>
          <w:bCs w:val="0"/>
          <w:sz w:val="24"/>
          <w:szCs w:val="24"/>
        </w:rPr>
        <w:t xml:space="preserve">responders </w:t>
      </w:r>
      <w:r w:rsidR="00DA3BA0">
        <w:rPr>
          <w:b w:val="0"/>
          <w:bCs w:val="0"/>
          <w:sz w:val="24"/>
          <w:szCs w:val="24"/>
        </w:rPr>
        <w:t xml:space="preserve">to bevacizumab therapy </w:t>
      </w:r>
      <w:r w:rsidR="00F5537A">
        <w:rPr>
          <w:b w:val="0"/>
          <w:bCs w:val="0"/>
          <w:sz w:val="24"/>
          <w:szCs w:val="24"/>
        </w:rPr>
        <w:t>as compared</w:t>
      </w:r>
      <w:r w:rsidR="004F3691">
        <w:rPr>
          <w:b w:val="0"/>
          <w:bCs w:val="0"/>
          <w:sz w:val="24"/>
          <w:szCs w:val="24"/>
        </w:rPr>
        <w:t xml:space="preserve"> </w:t>
      </w:r>
      <w:r w:rsidRPr="005061E6">
        <w:rPr>
          <w:b w:val="0"/>
          <w:bCs w:val="0"/>
          <w:sz w:val="24"/>
          <w:szCs w:val="24"/>
        </w:rPr>
        <w:t xml:space="preserve">to </w:t>
      </w:r>
      <w:r w:rsidR="004F3691">
        <w:rPr>
          <w:b w:val="0"/>
          <w:bCs w:val="0"/>
          <w:sz w:val="24"/>
          <w:szCs w:val="24"/>
        </w:rPr>
        <w:t xml:space="preserve">tumors that were </w:t>
      </w:r>
      <w:r w:rsidRPr="005061E6">
        <w:rPr>
          <w:b w:val="0"/>
          <w:bCs w:val="0"/>
          <w:sz w:val="24"/>
          <w:szCs w:val="24"/>
        </w:rPr>
        <w:t>good</w:t>
      </w:r>
      <w:r w:rsidR="004F3691">
        <w:rPr>
          <w:b w:val="0"/>
          <w:bCs w:val="0"/>
          <w:sz w:val="24"/>
          <w:szCs w:val="24"/>
        </w:rPr>
        <w:t>-</w:t>
      </w:r>
      <w:r w:rsidRPr="005061E6">
        <w:rPr>
          <w:b w:val="0"/>
          <w:bCs w:val="0"/>
          <w:sz w:val="24"/>
          <w:szCs w:val="24"/>
        </w:rPr>
        <w:t xml:space="preserve">responders to bevacizumab </w:t>
      </w:r>
      <w:r w:rsidR="004F3691">
        <w:rPr>
          <w:b w:val="0"/>
          <w:bCs w:val="0"/>
          <w:sz w:val="24"/>
          <w:szCs w:val="24"/>
        </w:rPr>
        <w:t>therapy</w:t>
      </w:r>
      <w:r w:rsidRPr="005061E6">
        <w:rPr>
          <w:b w:val="0"/>
          <w:bCs w:val="0"/>
          <w:sz w:val="24"/>
          <w:szCs w:val="24"/>
        </w:rPr>
        <w:t>.</w:t>
      </w:r>
      <w:r w:rsidRPr="005061E6">
        <w:rPr>
          <w:b w:val="0"/>
          <w:bCs w:val="0"/>
        </w:rPr>
        <w:t xml:space="preserve"> </w:t>
      </w:r>
    </w:p>
    <w:p w14:paraId="1DA97160" w14:textId="77777777" w:rsidR="00CF7A3C" w:rsidRDefault="00CF7A3C" w:rsidP="00CF7A3C">
      <w:pPr>
        <w:pStyle w:val="BodyText"/>
        <w:ind w:left="1" w:hanging="1"/>
      </w:pPr>
    </w:p>
    <w:p w14:paraId="1F804469" w14:textId="77777777" w:rsidR="009E5AB9" w:rsidRDefault="009E5AB9" w:rsidP="00B64135">
      <w:pPr>
        <w:pStyle w:val="BodyText"/>
        <w:ind w:left="1" w:hanging="1"/>
        <w:rPr>
          <w:b/>
        </w:rPr>
      </w:pPr>
    </w:p>
    <w:p w14:paraId="41C63BA8" w14:textId="42642344" w:rsidR="009E5AB9" w:rsidRDefault="00CF7A3C" w:rsidP="009E5AB9">
      <w:pPr>
        <w:pStyle w:val="BodyText"/>
        <w:spacing w:line="240" w:lineRule="auto"/>
        <w:ind w:left="1" w:hanging="1"/>
      </w:pPr>
      <w:r w:rsidRPr="009E5AB9">
        <w:rPr>
          <w:b/>
        </w:rPr>
        <w:lastRenderedPageBreak/>
        <w:t xml:space="preserve">Figure </w:t>
      </w:r>
      <w:r w:rsidR="00426281" w:rsidRPr="009E5AB9">
        <w:rPr>
          <w:b/>
          <w:noProof/>
        </w:rPr>
        <w:fldChar w:fldCharType="begin"/>
      </w:r>
      <w:r w:rsidR="00426281" w:rsidRPr="009E5AB9">
        <w:rPr>
          <w:b/>
          <w:noProof/>
        </w:rPr>
        <w:instrText xml:space="preserve"> SEQ Figure \* ARABIC </w:instrText>
      </w:r>
      <w:r w:rsidR="00426281" w:rsidRPr="009E5AB9">
        <w:rPr>
          <w:b/>
          <w:noProof/>
        </w:rPr>
        <w:fldChar w:fldCharType="separate"/>
      </w:r>
      <w:r w:rsidR="00FF6199" w:rsidRPr="009E5AB9">
        <w:rPr>
          <w:b/>
          <w:noProof/>
        </w:rPr>
        <w:t>2</w:t>
      </w:r>
      <w:r w:rsidR="00426281" w:rsidRPr="009E5AB9">
        <w:rPr>
          <w:b/>
          <w:noProof/>
        </w:rPr>
        <w:fldChar w:fldCharType="end"/>
      </w:r>
      <w:r w:rsidR="009E5AB9">
        <w:t>.</w:t>
      </w:r>
      <w:r>
        <w:t xml:space="preserve"> </w:t>
      </w:r>
      <w:r w:rsidR="009E5AB9" w:rsidRPr="00BE632D">
        <w:rPr>
          <w:b/>
        </w:rPr>
        <w:t xml:space="preserve">Protein expression </w:t>
      </w:r>
      <w:r w:rsidR="00D95DAE">
        <w:rPr>
          <w:b/>
        </w:rPr>
        <w:t xml:space="preserve">and analysis </w:t>
      </w:r>
      <w:r w:rsidR="009E5AB9" w:rsidRPr="00BE632D">
        <w:rPr>
          <w:b/>
        </w:rPr>
        <w:t xml:space="preserve">of EGR1 and </w:t>
      </w:r>
      <w:r w:rsidR="00BE632D">
        <w:rPr>
          <w:b/>
        </w:rPr>
        <w:t>α7-nAChR</w:t>
      </w:r>
      <w:r w:rsidR="009E5AB9" w:rsidRPr="00BE632D">
        <w:rPr>
          <w:b/>
        </w:rPr>
        <w:t xml:space="preserve"> in the tumors that were poor-responders to bevacizumab</w:t>
      </w:r>
      <w:r w:rsidR="009E5AB9">
        <w:t>.</w:t>
      </w:r>
    </w:p>
    <w:p w14:paraId="683AF933" w14:textId="70795E3F" w:rsidR="00AE4E24" w:rsidRDefault="00302B8B" w:rsidP="006C5080">
      <w:pPr>
        <w:pStyle w:val="BodyText"/>
        <w:spacing w:line="240" w:lineRule="auto"/>
        <w:ind w:left="1" w:hanging="1"/>
      </w:pPr>
      <w:r>
        <w:t>A. violin plot CHRNA7 proteomic data B. violin plot EGR1 proteomic data C. violin plot ACVRL1 proteomic data D. Picture of actual slide for CHRNA7 E. Picture of actual slide for EGR1</w:t>
      </w:r>
      <w:r w:rsidR="00B64135">
        <w:t>.</w:t>
      </w:r>
    </w:p>
    <w:p w14:paraId="32BB5325" w14:textId="77777777" w:rsidR="00CF7A3C" w:rsidRDefault="00CF7A3C" w:rsidP="00CF7A3C">
      <w:pPr>
        <w:pStyle w:val="BodyText"/>
        <w:keepNext/>
        <w:jc w:val="center"/>
      </w:pPr>
      <w:r>
        <w:rPr>
          <w:noProof/>
        </w:rPr>
        <w:drawing>
          <wp:inline distT="0" distB="0" distL="0" distR="0" wp14:anchorId="7D0A3D04" wp14:editId="0CD3AB95">
            <wp:extent cx="5080000" cy="38100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p>
    <w:p w14:paraId="4F08D35E" w14:textId="02E493C1" w:rsidR="00B0178E" w:rsidRPr="009F29B3" w:rsidRDefault="00CF7A3C" w:rsidP="009F29B3">
      <w:pPr>
        <w:pStyle w:val="Caption"/>
        <w:rPr>
          <w:b w:val="0"/>
          <w:bCs w:val="0"/>
          <w:sz w:val="22"/>
          <w:szCs w:val="22"/>
        </w:rPr>
      </w:pPr>
      <w:r w:rsidRPr="009E5AB9">
        <w:rPr>
          <w:bCs w:val="0"/>
          <w:sz w:val="22"/>
          <w:szCs w:val="22"/>
        </w:rPr>
        <w:t xml:space="preserve">Figure </w:t>
      </w:r>
      <w:r w:rsidRPr="009E5AB9">
        <w:rPr>
          <w:bCs w:val="0"/>
          <w:sz w:val="22"/>
          <w:szCs w:val="22"/>
        </w:rPr>
        <w:fldChar w:fldCharType="begin"/>
      </w:r>
      <w:r w:rsidRPr="009E5AB9">
        <w:rPr>
          <w:bCs w:val="0"/>
          <w:sz w:val="22"/>
          <w:szCs w:val="22"/>
        </w:rPr>
        <w:instrText xml:space="preserve"> SEQ Figure \* ARABIC </w:instrText>
      </w:r>
      <w:r w:rsidRPr="009E5AB9">
        <w:rPr>
          <w:bCs w:val="0"/>
          <w:sz w:val="22"/>
          <w:szCs w:val="22"/>
        </w:rPr>
        <w:fldChar w:fldCharType="separate"/>
      </w:r>
      <w:r w:rsidR="00FF6199" w:rsidRPr="009E5AB9">
        <w:rPr>
          <w:bCs w:val="0"/>
          <w:noProof/>
          <w:sz w:val="22"/>
          <w:szCs w:val="22"/>
        </w:rPr>
        <w:t>3</w:t>
      </w:r>
      <w:r w:rsidRPr="009E5AB9">
        <w:rPr>
          <w:bCs w:val="0"/>
          <w:sz w:val="22"/>
          <w:szCs w:val="22"/>
        </w:rPr>
        <w:fldChar w:fldCharType="end"/>
      </w:r>
      <w:r w:rsidR="00F5537A">
        <w:rPr>
          <w:b w:val="0"/>
          <w:bCs w:val="0"/>
          <w:sz w:val="22"/>
          <w:szCs w:val="22"/>
        </w:rPr>
        <w:t>.</w:t>
      </w:r>
      <w:r w:rsidRPr="00B01D97">
        <w:rPr>
          <w:b w:val="0"/>
          <w:bCs w:val="0"/>
          <w:sz w:val="22"/>
          <w:szCs w:val="22"/>
        </w:rPr>
        <w:t xml:space="preserve"> </w:t>
      </w:r>
      <w:r w:rsidR="00B01D97" w:rsidRPr="00BE632D">
        <w:rPr>
          <w:bCs w:val="0"/>
          <w:sz w:val="22"/>
          <w:szCs w:val="22"/>
        </w:rPr>
        <w:t xml:space="preserve">Kaplan Meier </w:t>
      </w:r>
      <w:r w:rsidR="009E5AB9" w:rsidRPr="00BE632D">
        <w:rPr>
          <w:bCs w:val="0"/>
          <w:sz w:val="22"/>
          <w:szCs w:val="22"/>
        </w:rPr>
        <w:t xml:space="preserve">survival </w:t>
      </w:r>
      <w:r w:rsidR="00B01D97" w:rsidRPr="00BE632D">
        <w:rPr>
          <w:bCs w:val="0"/>
          <w:sz w:val="22"/>
          <w:szCs w:val="22"/>
        </w:rPr>
        <w:t xml:space="preserve">curve of </w:t>
      </w:r>
      <w:r w:rsidR="00F5537A" w:rsidRPr="00BE632D">
        <w:rPr>
          <w:bCs w:val="0"/>
          <w:sz w:val="22"/>
          <w:szCs w:val="22"/>
        </w:rPr>
        <w:t>GBM</w:t>
      </w:r>
      <w:r w:rsidR="00B01D97" w:rsidRPr="00BE632D">
        <w:rPr>
          <w:bCs w:val="0"/>
          <w:sz w:val="22"/>
          <w:szCs w:val="22"/>
        </w:rPr>
        <w:t xml:space="preserve"> patients with </w:t>
      </w:r>
      <w:r w:rsidR="00BA1DE0">
        <w:rPr>
          <w:bCs w:val="0"/>
          <w:sz w:val="22"/>
          <w:szCs w:val="22"/>
        </w:rPr>
        <w:t xml:space="preserve">altered </w:t>
      </w:r>
      <w:r w:rsidR="009E5AB9" w:rsidRPr="00BE632D">
        <w:rPr>
          <w:bCs w:val="0"/>
          <w:sz w:val="22"/>
          <w:szCs w:val="22"/>
        </w:rPr>
        <w:t xml:space="preserve">levels of </w:t>
      </w:r>
      <w:r w:rsidR="00B01D97" w:rsidRPr="00BE632D">
        <w:rPr>
          <w:bCs w:val="0"/>
          <w:i/>
          <w:iCs/>
          <w:sz w:val="22"/>
          <w:szCs w:val="22"/>
        </w:rPr>
        <w:t>CHRNA7</w:t>
      </w:r>
      <w:r w:rsidR="009E5AB9" w:rsidRPr="00BE632D">
        <w:rPr>
          <w:bCs w:val="0"/>
          <w:sz w:val="22"/>
          <w:szCs w:val="22"/>
        </w:rPr>
        <w:t xml:space="preserve"> mRNA</w:t>
      </w:r>
      <w:r w:rsidR="009E5AB9">
        <w:rPr>
          <w:b w:val="0"/>
          <w:bCs w:val="0"/>
          <w:sz w:val="22"/>
          <w:szCs w:val="22"/>
        </w:rPr>
        <w:t>.</w:t>
      </w:r>
      <w:r w:rsidR="00BA1DE0">
        <w:rPr>
          <w:b w:val="0"/>
          <w:bCs w:val="0"/>
          <w:sz w:val="22"/>
          <w:szCs w:val="22"/>
        </w:rPr>
        <w:t xml:space="preserve"> </w:t>
      </w:r>
      <w:r w:rsidR="00B01D97">
        <w:rPr>
          <w:b w:val="0"/>
          <w:bCs w:val="0"/>
          <w:sz w:val="22"/>
          <w:szCs w:val="22"/>
        </w:rPr>
        <w:t xml:space="preserve">Log-rank survival analysis shows a significant difference in median overall survival. </w:t>
      </w:r>
    </w:p>
    <w:p w14:paraId="20A1A48D" w14:textId="33AE3F2C" w:rsidR="00B0178E" w:rsidRDefault="009F29B3" w:rsidP="00B01D97">
      <w:r>
        <w:rPr>
          <w:noProof/>
        </w:rPr>
        <w:lastRenderedPageBreak/>
        <w:drawing>
          <wp:inline distT="0" distB="0" distL="0" distR="0" wp14:anchorId="3EBA3EF2" wp14:editId="2CF34084">
            <wp:extent cx="5943600" cy="5094605"/>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943600" cy="5094605"/>
                    </a:xfrm>
                    <a:prstGeom prst="rect">
                      <a:avLst/>
                    </a:prstGeom>
                  </pic:spPr>
                </pic:pic>
              </a:graphicData>
            </a:graphic>
          </wp:inline>
        </w:drawing>
      </w:r>
    </w:p>
    <w:p w14:paraId="7432822C" w14:textId="2D18B089" w:rsidR="00B0178E" w:rsidRDefault="00B0178E" w:rsidP="00F5537A">
      <w:pPr>
        <w:pStyle w:val="Caption"/>
      </w:pPr>
      <w:r w:rsidRPr="009E5AB9">
        <w:t xml:space="preserve">Figure </w:t>
      </w:r>
      <w:r w:rsidR="00F5537A" w:rsidRPr="009E5AB9">
        <w:t>4</w:t>
      </w:r>
      <w:r w:rsidR="00F5537A">
        <w:rPr>
          <w:b w:val="0"/>
          <w:bCs w:val="0"/>
          <w:sz w:val="22"/>
          <w:szCs w:val="22"/>
        </w:rPr>
        <w:t>.</w:t>
      </w:r>
      <w:r w:rsidR="00F5537A" w:rsidRPr="00B01D97">
        <w:rPr>
          <w:b w:val="0"/>
          <w:bCs w:val="0"/>
          <w:sz w:val="22"/>
          <w:szCs w:val="22"/>
        </w:rPr>
        <w:t xml:space="preserve"> </w:t>
      </w:r>
      <w:r w:rsidR="00F5537A" w:rsidRPr="00BE632D">
        <w:rPr>
          <w:bCs w:val="0"/>
          <w:sz w:val="22"/>
          <w:szCs w:val="22"/>
        </w:rPr>
        <w:t xml:space="preserve">Kaplan Meier </w:t>
      </w:r>
      <w:r w:rsidR="009E5AB9" w:rsidRPr="00BE632D">
        <w:rPr>
          <w:bCs w:val="0"/>
          <w:sz w:val="22"/>
          <w:szCs w:val="22"/>
        </w:rPr>
        <w:t xml:space="preserve">survival </w:t>
      </w:r>
      <w:r w:rsidR="00F5537A" w:rsidRPr="00BE632D">
        <w:rPr>
          <w:bCs w:val="0"/>
          <w:sz w:val="22"/>
          <w:szCs w:val="22"/>
        </w:rPr>
        <w:t>curve of GBM patients with</w:t>
      </w:r>
      <w:r w:rsidR="00BA1DE0">
        <w:rPr>
          <w:bCs w:val="0"/>
          <w:sz w:val="22"/>
          <w:szCs w:val="22"/>
        </w:rPr>
        <w:t xml:space="preserve"> </w:t>
      </w:r>
      <w:r w:rsidR="009F29B3">
        <w:rPr>
          <w:bCs w:val="0"/>
          <w:sz w:val="22"/>
          <w:szCs w:val="22"/>
        </w:rPr>
        <w:t>elevated</w:t>
      </w:r>
      <w:r w:rsidR="00BA1DE0">
        <w:rPr>
          <w:bCs w:val="0"/>
          <w:sz w:val="22"/>
          <w:szCs w:val="22"/>
        </w:rPr>
        <w:t xml:space="preserve"> </w:t>
      </w:r>
      <w:r w:rsidR="00F5537A" w:rsidRPr="00BE632D">
        <w:rPr>
          <w:bCs w:val="0"/>
          <w:sz w:val="22"/>
          <w:szCs w:val="22"/>
        </w:rPr>
        <w:t xml:space="preserve">levels of </w:t>
      </w:r>
      <w:r w:rsidR="00F5537A" w:rsidRPr="00BE632D">
        <w:rPr>
          <w:bCs w:val="0"/>
          <w:i/>
          <w:iCs/>
          <w:sz w:val="22"/>
          <w:szCs w:val="22"/>
        </w:rPr>
        <w:t>EGR1</w:t>
      </w:r>
      <w:r w:rsidR="00BA1DE0">
        <w:rPr>
          <w:bCs w:val="0"/>
          <w:i/>
          <w:iCs/>
          <w:sz w:val="22"/>
          <w:szCs w:val="22"/>
        </w:rPr>
        <w:t xml:space="preserve"> </w:t>
      </w:r>
      <w:r w:rsidR="00BA1DE0" w:rsidRPr="00BE632D">
        <w:rPr>
          <w:bCs w:val="0"/>
          <w:sz w:val="22"/>
          <w:szCs w:val="22"/>
        </w:rPr>
        <w:t>mRNA</w:t>
      </w:r>
      <w:r w:rsidR="00F5537A" w:rsidRPr="00B01D97">
        <w:rPr>
          <w:b w:val="0"/>
          <w:bCs w:val="0"/>
          <w:sz w:val="22"/>
          <w:szCs w:val="22"/>
        </w:rPr>
        <w:t>.</w:t>
      </w:r>
      <w:r w:rsidR="00F5537A">
        <w:rPr>
          <w:b w:val="0"/>
          <w:bCs w:val="0"/>
          <w:sz w:val="22"/>
          <w:szCs w:val="22"/>
        </w:rPr>
        <w:t xml:space="preserve"> Log-rank survival analysis shows a significant difference in median overall survival. </w:t>
      </w:r>
    </w:p>
    <w:p w14:paraId="20BA935D" w14:textId="52C45447" w:rsidR="00EF286D" w:rsidRPr="00CF2315" w:rsidRDefault="00B20918" w:rsidP="00CF2315">
      <w:pPr>
        <w:pStyle w:val="Heading1"/>
      </w:pPr>
      <w:r>
        <w:t>4</w:t>
      </w:r>
      <w:r>
        <w:tab/>
      </w:r>
      <w:r w:rsidR="00DD72B8">
        <w:t>Discussion</w:t>
      </w:r>
    </w:p>
    <w:p w14:paraId="2E7B69C9" w14:textId="529CF904" w:rsidR="00BF0284" w:rsidRDefault="009D7E8F" w:rsidP="009D7E8F">
      <w:pPr>
        <w:pStyle w:val="BodyText"/>
        <w:rPr>
          <w:i/>
        </w:rPr>
      </w:pPr>
      <w:r w:rsidRPr="009D7E8F">
        <w:rPr>
          <w:i/>
        </w:rPr>
        <w:t xml:space="preserve">4.1. </w:t>
      </w:r>
      <w:r w:rsidR="00DD15B7">
        <w:rPr>
          <w:i/>
        </w:rPr>
        <w:t>Key findings</w:t>
      </w:r>
    </w:p>
    <w:p w14:paraId="7A046341" w14:textId="462E3C5E" w:rsidR="00302179" w:rsidRPr="0021410D" w:rsidRDefault="00BF0284" w:rsidP="00BF0284">
      <w:pPr>
        <w:pStyle w:val="BodyText"/>
        <w:rPr>
          <w:i/>
        </w:rPr>
      </w:pPr>
      <w:r>
        <w:rPr>
          <w:i/>
        </w:rPr>
        <w:t>4.2. Discuss EGR1 regulation of angiogenesis genes in relation to your findings</w:t>
      </w:r>
    </w:p>
    <w:p w14:paraId="38BA5E75" w14:textId="61183DB6" w:rsidR="00BF0284" w:rsidRDefault="00BF0284" w:rsidP="00BF0284">
      <w:pPr>
        <w:pStyle w:val="BodyText"/>
      </w:pPr>
      <w:r w:rsidRPr="00302179">
        <w:rPr>
          <w:highlight w:val="yellow"/>
        </w:rPr>
        <w:t xml:space="preserve">List </w:t>
      </w:r>
      <w:r w:rsidR="008177F0" w:rsidRPr="00302179">
        <w:rPr>
          <w:highlight w:val="yellow"/>
        </w:rPr>
        <w:t>all</w:t>
      </w:r>
      <w:r w:rsidRPr="00302179">
        <w:rPr>
          <w:highlight w:val="yellow"/>
        </w:rPr>
        <w:t xml:space="preserve"> the genes in the </w:t>
      </w:r>
      <w:r w:rsidR="001A1F6C" w:rsidRPr="00302179">
        <w:rPr>
          <w:highlight w:val="yellow"/>
        </w:rPr>
        <w:t xml:space="preserve">differentially upregulated angiogenesis genes (Table 1) </w:t>
      </w:r>
      <w:r w:rsidR="001A07DF" w:rsidRPr="00302179">
        <w:rPr>
          <w:highlight w:val="yellow"/>
        </w:rPr>
        <w:t xml:space="preserve">found </w:t>
      </w:r>
      <w:r w:rsidR="001A1F6C" w:rsidRPr="00302179">
        <w:rPr>
          <w:highlight w:val="yellow"/>
        </w:rPr>
        <w:t xml:space="preserve">in the tumors that were </w:t>
      </w:r>
      <w:r w:rsidR="00DD15B7" w:rsidRPr="00302179">
        <w:rPr>
          <w:highlight w:val="yellow"/>
        </w:rPr>
        <w:t>poor responders</w:t>
      </w:r>
      <w:r w:rsidR="001A1F6C" w:rsidRPr="00302179">
        <w:rPr>
          <w:highlight w:val="yellow"/>
        </w:rPr>
        <w:t xml:space="preserve"> to bevacizumab that </w:t>
      </w:r>
      <w:r w:rsidRPr="00302179">
        <w:rPr>
          <w:highlight w:val="yellow"/>
        </w:rPr>
        <w:t>EGR1 regulates or is inferred to regulate.</w:t>
      </w:r>
      <w:r w:rsidR="001A1F6C">
        <w:t xml:space="preserve"> </w:t>
      </w:r>
      <w:r w:rsidR="000B0EF9" w:rsidRPr="000B0EF9">
        <w:rPr>
          <w:highlight w:val="yellow"/>
        </w:rPr>
        <w:t>Roshan, you</w:t>
      </w:r>
      <w:r w:rsidR="001A1F6C" w:rsidRPr="000B0EF9">
        <w:rPr>
          <w:highlight w:val="yellow"/>
        </w:rPr>
        <w:t xml:space="preserve"> could mention </w:t>
      </w:r>
      <w:r w:rsidR="000B0EF9" w:rsidRPr="000B0EF9">
        <w:rPr>
          <w:highlight w:val="yellow"/>
        </w:rPr>
        <w:t xml:space="preserve">here several of </w:t>
      </w:r>
      <w:r w:rsidR="001A1F6C" w:rsidRPr="000B0EF9">
        <w:rPr>
          <w:highlight w:val="yellow"/>
        </w:rPr>
        <w:t xml:space="preserve">the well-known transcription factors that regulate angiogenesis.  </w:t>
      </w:r>
      <w:r w:rsidR="001A1F6C" w:rsidRPr="000B0EF9">
        <w:rPr>
          <w:highlight w:val="yellow"/>
        </w:rPr>
        <w:lastRenderedPageBreak/>
        <w:t xml:space="preserve">I don’t think that EGR1 will be the first transcription factor to come to the minds of most investigators </w:t>
      </w:r>
      <w:proofErr w:type="gramStart"/>
      <w:r w:rsidR="00DD15B7">
        <w:rPr>
          <w:highlight w:val="yellow"/>
        </w:rPr>
        <w:t>in regard to</w:t>
      </w:r>
      <w:proofErr w:type="gramEnd"/>
      <w:r w:rsidR="000B0EF9">
        <w:rPr>
          <w:highlight w:val="yellow"/>
        </w:rPr>
        <w:t xml:space="preserve"> the </w:t>
      </w:r>
      <w:r w:rsidR="001A1F6C" w:rsidRPr="000B0EF9">
        <w:rPr>
          <w:highlight w:val="yellow"/>
        </w:rPr>
        <w:t>regulation of angiogenesis.</w:t>
      </w:r>
    </w:p>
    <w:p w14:paraId="70B1038B" w14:textId="795FD9C7" w:rsidR="00BF0284" w:rsidRDefault="00BF0284" w:rsidP="009D7E8F">
      <w:pPr>
        <w:pStyle w:val="BodyText"/>
        <w:rPr>
          <w:i/>
        </w:rPr>
      </w:pPr>
      <w:r>
        <w:rPr>
          <w:i/>
        </w:rPr>
        <w:t>4.3. Discuss RAMP3 and adrenomedullin findings in relation to cancer cell migration and proliferation, and what is known regarding EGR1 regulation of RAMP3</w:t>
      </w:r>
    </w:p>
    <w:p w14:paraId="602497D2" w14:textId="2CD12EF2" w:rsidR="00BF0284" w:rsidRPr="00930C9D" w:rsidRDefault="000B0EF9" w:rsidP="009D7E8F">
      <w:pPr>
        <w:pStyle w:val="BodyText"/>
      </w:pPr>
      <w:r w:rsidRPr="00A0552D">
        <w:rPr>
          <w:highlight w:val="yellow"/>
        </w:rPr>
        <w:t>We cite literature in the Introduction that a</w:t>
      </w:r>
      <w:r w:rsidR="00BF0284" w:rsidRPr="00A0552D">
        <w:rPr>
          <w:highlight w:val="yellow"/>
        </w:rPr>
        <w:t>drenomedullin promotes proliferation of GBM cells</w:t>
      </w:r>
      <w:r w:rsidRPr="00A0552D">
        <w:rPr>
          <w:highlight w:val="yellow"/>
        </w:rPr>
        <w:t xml:space="preserve">, but we need to mention here that adrenomedullin </w:t>
      </w:r>
      <w:r w:rsidR="00BF0284" w:rsidRPr="00A0552D">
        <w:rPr>
          <w:highlight w:val="yellow"/>
        </w:rPr>
        <w:t>is also mitogenic for some cancer cell lines</w:t>
      </w:r>
      <w:r w:rsidR="00BF0284" w:rsidRPr="002E220A">
        <w:t xml:space="preserve"> </w:t>
      </w:r>
      <w:r w:rsidR="00BF0284" w:rsidRPr="002E220A">
        <w:rPr>
          <w:highlight w:val="yellow"/>
          <w:vertAlign w:val="superscript"/>
        </w:rPr>
        <w:t>(Refs)</w:t>
      </w:r>
      <w:r w:rsidR="00BF0284" w:rsidRPr="002E220A">
        <w:t>.</w:t>
      </w:r>
    </w:p>
    <w:p w14:paraId="76E137EA" w14:textId="3A73DADA" w:rsidR="00BF0284" w:rsidRPr="009D7E8F" w:rsidRDefault="00BF0284" w:rsidP="009D7E8F">
      <w:pPr>
        <w:pStyle w:val="BodyText"/>
        <w:rPr>
          <w:i/>
        </w:rPr>
      </w:pPr>
      <w:r>
        <w:rPr>
          <w:i/>
        </w:rPr>
        <w:t xml:space="preserve">4.4. Discuss α7-nAChR findings in relation to cancer cell migration and proliferation and in relation to EGR1. </w:t>
      </w:r>
    </w:p>
    <w:p w14:paraId="1F1373F4" w14:textId="300D360C" w:rsidR="009D7E8F" w:rsidRDefault="0025686A" w:rsidP="009D7E8F">
      <w:pPr>
        <w:pStyle w:val="BodyText"/>
      </w:pPr>
      <w:r>
        <w:t xml:space="preserve">There </w:t>
      </w:r>
      <w:r w:rsidR="00DD15B7">
        <w:t>may be</w:t>
      </w:r>
      <w:r>
        <w:t xml:space="preserve"> bi-directional </w:t>
      </w:r>
      <w:r w:rsidR="00DD15B7">
        <w:t>crosstalk</w:t>
      </w:r>
      <w:r>
        <w:t xml:space="preserve"> between EGR1 and α7-nAChR in some cells or </w:t>
      </w:r>
      <w:r w:rsidR="001A07DF">
        <w:t xml:space="preserve">in specific </w:t>
      </w:r>
      <w:r>
        <w:t>microenvironments, as in the retina c</w:t>
      </w:r>
      <w:r w:rsidR="009D7E8F">
        <w:t xml:space="preserve">horoidal neovascularization and an upregulation of α7-nAChR expression are induced </w:t>
      </w:r>
      <w:r>
        <w:t>w</w:t>
      </w:r>
      <w:r w:rsidR="009D7E8F">
        <w:t>ith laser treatment</w:t>
      </w:r>
      <w:r w:rsidR="003B1EC8">
        <w:fldChar w:fldCharType="begin"/>
      </w:r>
      <w:r w:rsidR="007F73DB">
        <w:instrText xml:space="preserve"> ADDIN ZOTERO_ITEM CSL_CITATION {"citationID":"4s55QbYP","properties":{"formattedCitation":"\\super 21\\nosupersub{}","plainCitation":"21","noteIndex":0},"citationItems":[{"id":24,"uris":["http://zotero.org/users/8255195/items/S2LN2VN6"],"itemData":{"id":24,"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rsidR="003B1EC8">
        <w:fldChar w:fldCharType="separate"/>
      </w:r>
      <w:r w:rsidR="007F354D" w:rsidRPr="007F354D">
        <w:rPr>
          <w:vertAlign w:val="superscript"/>
        </w:rPr>
        <w:t>21</w:t>
      </w:r>
      <w:r w:rsidR="003B1EC8">
        <w:fldChar w:fldCharType="end"/>
      </w:r>
      <w:r w:rsidR="003B1EC8">
        <w:t xml:space="preserve"> </w:t>
      </w:r>
      <w:r>
        <w:t>and n</w:t>
      </w:r>
      <w:r w:rsidR="009D7E8F">
        <w:t>icotine treatment of this model induce</w:t>
      </w:r>
      <w:r>
        <w:t>d</w:t>
      </w:r>
      <w:r w:rsidR="009D7E8F">
        <w:t xml:space="preserve"> α7-nAChr signaling </w:t>
      </w:r>
      <w:r>
        <w:t xml:space="preserve">that </w:t>
      </w:r>
      <w:r w:rsidR="009D7E8F">
        <w:t>result</w:t>
      </w:r>
      <w:r>
        <w:t>ed</w:t>
      </w:r>
      <w:r w:rsidR="009D7E8F">
        <w:t xml:space="preserve"> in increased EGR1 transcription of FGF-2</w:t>
      </w:r>
      <w:r>
        <w:t>, promoting angiogenesis</w:t>
      </w:r>
      <w:r w:rsidR="003B1EC8">
        <w:fldChar w:fldCharType="begin"/>
      </w:r>
      <w:r w:rsidR="007F73DB">
        <w:instrText xml:space="preserve"> ADDIN ZOTERO_ITEM CSL_CITATION {"citationID":"0549kqWK","properties":{"formattedCitation":"\\super 21\\nosupersub{}","plainCitation":"21","noteIndex":0},"citationItems":[{"id":24,"uris":["http://zotero.org/users/8255195/items/S2LN2VN6"],"itemData":{"id":24,"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rsidR="003B1EC8">
        <w:fldChar w:fldCharType="separate"/>
      </w:r>
      <w:r w:rsidR="007F354D" w:rsidRPr="007F354D">
        <w:rPr>
          <w:vertAlign w:val="superscript"/>
        </w:rPr>
        <w:t>21</w:t>
      </w:r>
      <w:r w:rsidR="003B1EC8">
        <w:fldChar w:fldCharType="end"/>
      </w:r>
      <w:r>
        <w:t xml:space="preserve">. </w:t>
      </w:r>
    </w:p>
    <w:p w14:paraId="30B41427" w14:textId="4B592492" w:rsidR="00CF5364" w:rsidRDefault="00EB71E2" w:rsidP="00B20918">
      <w:pPr>
        <w:pStyle w:val="Heading2"/>
      </w:pPr>
      <w:r w:rsidRPr="00B20918">
        <w:t>4</w:t>
      </w:r>
      <w:r w:rsidR="009E01E8" w:rsidRPr="00B20918">
        <w:t>.</w:t>
      </w:r>
      <w:r w:rsidR="00BF0284">
        <w:t>5</w:t>
      </w:r>
      <w:r w:rsidR="00A06481" w:rsidRPr="00B20918">
        <w:tab/>
      </w:r>
      <w:r w:rsidR="00DD72B8">
        <w:t xml:space="preserve">Clinical Significance </w:t>
      </w:r>
    </w:p>
    <w:p w14:paraId="723B71B1" w14:textId="76B5BE30" w:rsidR="000432B9" w:rsidRDefault="00F3147D" w:rsidP="002664E9">
      <w:pPr>
        <w:pStyle w:val="BodyText"/>
      </w:pPr>
      <w:r>
        <w:t xml:space="preserve">Currently, there is limited literature regarding genetic biomarkers </w:t>
      </w:r>
      <w:r w:rsidR="000432B9">
        <w:t xml:space="preserve">that </w:t>
      </w:r>
      <w:r>
        <w:t xml:space="preserve">predict response to bevacizumab </w:t>
      </w:r>
      <w:r w:rsidR="000432B9">
        <w:t xml:space="preserve">therapy </w:t>
      </w:r>
      <w:r w:rsidR="00B84E87">
        <w:t xml:space="preserve">in </w:t>
      </w:r>
      <w:r w:rsidR="000432B9">
        <w:t>patients with GBM</w:t>
      </w:r>
      <w:r w:rsidR="004911AE">
        <w:t>, with little knowledge about the effect of various treatments on distinct molecular subtypes of glioblastoma</w:t>
      </w:r>
      <w:r w:rsidR="004911AE">
        <w:fldChar w:fldCharType="begin"/>
      </w:r>
      <w:r w:rsidR="007F73DB">
        <w:instrText xml:space="preserve"> ADDIN ZOTERO_ITEM CSL_CITATION {"citationID":"SUIIm1oJ","properties":{"formattedCitation":"\\super 42,43\\nosupersub{}","plainCitation":"42,43","noteIndex":0},"citationItems":[{"id":87,"uris":["http://zotero.org/users/8255195/items/GXMQ5MC6"],"itemData":{"id":87,"type":"article-journal","container-title":"Hematology &amp; Medical Oncology","DOI":"10.15761/HMO.1000131","ISSN":"23988495","issue":"4","journalAbbreviation":"Hematol Med Oncol","source":"DOI.org (Crossref)","title":"Bevacizumab in high grade glioma: Is there a subgroup that benefits?","title-short":"Bevacizumab in high grade glioma","URL":"http://www.oatext.com/bevacizumab-in-high-grade-glioma-is-there-a-subgroup-that-benefits.php","volume":"2","author":[{"family":"Rigakos","given":"George"},{"family":"Kyriazoglou","given":"Anastasios"},{"family":"Vernadou","given":"Anastasia"},{"family":"Evangelia Skarpidi","given":"Sotiris Papadopoulos"},{"family":"Nomikos","given":"Panagiotis"},{"family":"Dardoufas","given":"Constantinos"},{"family":"Nassioulas","given":"George"},{"family":"Kouvatseas","given":"George"},{"family":"Spyri","given":"Olympia"},{"family":"Labropoulos","given":"Stefanos"},{"family":"Razis","given":"Evangelia"}],"accessed":{"date-parts":[["2022",3,31]]},"issued":{"date-parts":[["2017"]]}}},{"id":89,"uris":["http://zotero.org/users/8255195/items/QMVFQJ3I"],"itemData":{"id":89,"type":"article-journal","abstract":"PURPOSE: The highly vascular malignant brain tumor glioblastoma (GBM) appears to be an ideal target for anti-angiogenic therapy; however, clinical trials to date suggest the VEGF antibody bevacizumab affects only progression-free survival. Here we analyze a group of patients with GBM who received bevacizumab treatment at recurrence and are stratified according to tumor molecular and genomic profile (TCGA classification), with the goal of identifying molecular predictors of the response to bevacizumab.\nMETHODS: We performed a retrospective review of patients with a diagnosis of glioblastoma who were treated with bevacizumab in the recurrent setting at our hospital, from 2006 to 2014. Treatment was discontinued by the treating neuro-oncologists, based on clinical and radiographic criteria. Pre- and post-treatment imaging and genomic subtype were available on 80 patients. We analyzed time on bevacizumab and time to progression. EGFR gene amplification was determined by FISH.\nRESULTS: Patients with classical tumors had a significantly shorter time on bevacizumab than mesenchymal, and proneural patients (2.7 vs. 5.1 vs. 6.4 and 6.0 months respectively, p = 0.011). Classical subtype and EGFR gene amplification were significantly associated with a shorter time to progression both in univariate (p &lt; 0.001 and p = 0.007, respectively) and multivariate analysis (both p = 0.010).\nCONCLUSION: EGFR gene amplification and classical subtype by TCGA analysis are associated with significantly shorter time to progression for patients with recurrent GBM when treated with bevacizumab. These findings can have a significant impact on decision-making and should be further validated prospectively.","container-title":"Journal of Neuro-Oncology","DOI":"10.1007/s11060-019-03102-5","ISSN":"1573-7373","issue":"2","journalAbbreviation":"J Neurooncol","language":"eng","note":"PMID: 30680510\nPMCID: PMC6752204","page":"337-345","source":"PubMed","title":"EGFR amplification and classical subtype are associated with a poor response to bevacizumab in recurrent glioblastoma","volume":"142","author":[{"family":"Hovinga","given":"Koos E."},{"family":"McCrea","given":"Heather J."},{"family":"Brennan","given":"Cameron"},{"family":"Huse","given":"Jason"},{"family":"Zheng","given":"Junting"},{"family":"Esquenazi","given":"Yoshua"},{"family":"Panageas","given":"Katherine S."},{"family":"Tabar","given":"Viviane"}],"issued":{"date-parts":[["2019",4]]}}}],"schema":"https://github.com/citation-style-language/schema/raw/master/csl-citation.json"} </w:instrText>
      </w:r>
      <w:r w:rsidR="004911AE">
        <w:fldChar w:fldCharType="separate"/>
      </w:r>
      <w:r w:rsidR="007F73DB" w:rsidRPr="007F73DB">
        <w:rPr>
          <w:vertAlign w:val="superscript"/>
        </w:rPr>
        <w:t>42,43</w:t>
      </w:r>
      <w:r w:rsidR="004911AE">
        <w:fldChar w:fldCharType="end"/>
      </w:r>
      <w:r w:rsidR="004911AE">
        <w:t>.</w:t>
      </w:r>
      <w:r w:rsidR="008C41A5">
        <w:t xml:space="preserve"> </w:t>
      </w:r>
      <w:r>
        <w:t xml:space="preserve">Existing biomarkers are </w:t>
      </w:r>
      <w:r w:rsidR="000432B9">
        <w:t xml:space="preserve">largely </w:t>
      </w:r>
      <w:r>
        <w:t>MRI</w:t>
      </w:r>
      <w:r w:rsidR="008C41A5">
        <w:t xml:space="preserve"> biomarkers of the</w:t>
      </w:r>
      <w:r>
        <w:t xml:space="preserve"> tumor microenvironment</w:t>
      </w:r>
      <w:r>
        <w:fldChar w:fldCharType="begin"/>
      </w:r>
      <w:r w:rsidR="007F73DB">
        <w:instrText xml:space="preserve"> ADDIN ZOTERO_ITEM CSL_CITATION {"citationID":"qNqADuLd","properties":{"formattedCitation":"\\super 44\\nosupersub{}","plainCitation":"44","noteIndex":0},"citationItems":[{"id":"3CyRXnji/vaHXzmDr","uris":["http://zotero.org/users/8255195/items/6L6PY3CY"],"itemData":{"id":102,"type":"article-journal","abstract":"PURPOSE: Glioblastoma (GB) is one of the most vascularized of all solid tumors and, therefore, represents an attractive target for antiangiogenic therapies. Many lesions, however, quickly develop escape mechanisms associated with changes in the tumor microenvironment (TME) resulting in rapid treatment failure. To prevent patients from adverse effects of ineffective therapy, there is a strong need to better predict and monitor antiangiogenic treatment response.\nPROCEDURES: We utilized a novel physiological magnetic resonance imaging (MRI) method combining the visualization of oxygen metabolism and neovascularization for classification of five different TME compartments: necrosis, hypoxia with/without neovascularization, oxidative phosphorylation, and aerobic glycolysis. This approach, termed TME mapping, was used to monitor changes in tumor biology and pathophysiology within the TME in response to bevacizumab treatment in 18 patients with recurrent GB.\nRESULTS: We detected dramatic changes in the TME by rearrangement of its compartments after the onset of bevacizumab treatment. All patients showed a decrease in active tumor volume and neovascularization as well as an increase in hypoxia and necrosis in the first follow-up after 3 months. We found that recurrent GB with a high percentage of neovascularization and active tumor before bevacizumab onset showed a poor or no treatment response.\nCONCLUSIONS: TME mapping might be useful to develop strategies for patient stratification and response prediction before bevacizumab onset.","container-title":"Molecular Imaging and Biology","DOI":"10.1007/s11307-018-1289-5","ISSN":"1860-2002","issue":"4","journalAbbreviation":"Mol Imaging Biol","language":"eng","note":"PMID: 30361791","page":"747-757","source":"PubMed","title":"Predicting Glioblastoma Response to Bevacizumab Through MRI Biomarkers of the Tumor Microenvironment","volume":"21","author":[{"family":"Stadlbauer","given":"Andreas"},{"family":"Roessler","given":"Karl"},{"family":"Zimmermann","given":"Max"},{"family":"Buchfelder","given":"Michael"},{"family":"Kleindienst","given":"Andrea"},{"family":"Doerfler","given":"Arnd"},{"family":"Heinz","given":"Gertraud"},{"family":"Oberndorfer","given":"Stefan"}],"issued":{"date-parts":[["2019",8]]}}}],"schema":"https://github.com/citation-style-language/schema/raw/master/csl-citation.json"} </w:instrText>
      </w:r>
      <w:r>
        <w:fldChar w:fldCharType="separate"/>
      </w:r>
      <w:r w:rsidR="007F73DB" w:rsidRPr="007F73DB">
        <w:rPr>
          <w:vertAlign w:val="superscript"/>
        </w:rPr>
        <w:t>44</w:t>
      </w:r>
      <w:r>
        <w:fldChar w:fldCharType="end"/>
      </w:r>
      <w:r>
        <w:t xml:space="preserve">. </w:t>
      </w:r>
      <w:r w:rsidR="008C41A5">
        <w:t>I</w:t>
      </w:r>
      <w:r>
        <w:t xml:space="preserve">dentification </w:t>
      </w:r>
      <w:r w:rsidR="008C6A58">
        <w:t xml:space="preserve">of </w:t>
      </w:r>
      <w:r w:rsidR="008C41A5">
        <w:t xml:space="preserve">the upregulation of </w:t>
      </w:r>
      <w:r w:rsidR="00B97288">
        <w:t xml:space="preserve">specific </w:t>
      </w:r>
      <w:r w:rsidR="008C6A58">
        <w:t xml:space="preserve">genes as </w:t>
      </w:r>
      <w:r w:rsidR="008C41A5">
        <w:t xml:space="preserve">predictive </w:t>
      </w:r>
      <w:r w:rsidR="008C6A58">
        <w:t xml:space="preserve">biomarkers </w:t>
      </w:r>
      <w:r w:rsidR="00B3198D">
        <w:t xml:space="preserve">for </w:t>
      </w:r>
      <w:r w:rsidR="008C41A5">
        <w:t xml:space="preserve">a </w:t>
      </w:r>
      <w:r w:rsidR="00D76CF0">
        <w:t>poor response</w:t>
      </w:r>
      <w:r w:rsidR="00B3198D">
        <w:t xml:space="preserve"> to </w:t>
      </w:r>
      <w:r w:rsidR="00B97288">
        <w:t xml:space="preserve">bevacizumab therapy </w:t>
      </w:r>
      <w:r w:rsidR="00C16FAD">
        <w:t xml:space="preserve">may </w:t>
      </w:r>
      <w:r w:rsidR="008C41A5">
        <w:t xml:space="preserve">aid in the identification of </w:t>
      </w:r>
      <w:r w:rsidR="000432B9">
        <w:t xml:space="preserve">patients that would be </w:t>
      </w:r>
      <w:r w:rsidR="00E20BFD">
        <w:t>unresponsive</w:t>
      </w:r>
      <w:r w:rsidR="00B97288">
        <w:t xml:space="preserve">, allowing </w:t>
      </w:r>
      <w:r w:rsidR="008C41A5">
        <w:t>for the selection of alternative therapies.</w:t>
      </w:r>
      <w:r w:rsidR="00B97288">
        <w:t xml:space="preserve"> Given the poor prognosis of </w:t>
      </w:r>
      <w:r w:rsidR="000432B9">
        <w:t>GBM</w:t>
      </w:r>
      <w:r w:rsidR="00B97288">
        <w:t xml:space="preserve">, early identification of </w:t>
      </w:r>
      <w:r w:rsidR="008C41A5">
        <w:t>this</w:t>
      </w:r>
      <w:r w:rsidR="00B97288">
        <w:t xml:space="preserve"> patient population</w:t>
      </w:r>
      <w:r w:rsidR="00040342">
        <w:t xml:space="preserve"> </w:t>
      </w:r>
      <w:r w:rsidR="00B97288">
        <w:t>c</w:t>
      </w:r>
      <w:r w:rsidR="000432B9">
        <w:t>ould</w:t>
      </w:r>
      <w:r w:rsidR="00B97288">
        <w:t xml:space="preserve"> </w:t>
      </w:r>
      <w:r w:rsidR="000432B9">
        <w:t>improve median overall-</w:t>
      </w:r>
      <w:r w:rsidR="00B97288">
        <w:t>survival.</w:t>
      </w:r>
      <w:r w:rsidR="00956F29">
        <w:t xml:space="preserve"> </w:t>
      </w:r>
      <w:r>
        <w:t>Moreover, despite bevacizumab’s inab</w:t>
      </w:r>
      <w:r w:rsidR="008C41A5">
        <w:t xml:space="preserve">ility to improve </w:t>
      </w:r>
      <w:r w:rsidR="000432B9">
        <w:t>overall-</w:t>
      </w:r>
      <w:r>
        <w:t xml:space="preserve">survival in most patients, its ability to reduce brain edema through vascular normalization </w:t>
      </w:r>
      <w:r w:rsidR="000432B9">
        <w:lastRenderedPageBreak/>
        <w:t>enhances the quality of life for patients</w:t>
      </w:r>
      <w:r>
        <w:t xml:space="preserve">. Thus, retaining bevacizumab’s anti-symptomatic effects while recovering its tumor-specific potency remains a tantalizing prospect. </w:t>
      </w:r>
      <w:r w:rsidR="00E20BFD">
        <w:t>O</w:t>
      </w:r>
      <w:r w:rsidR="00AB1027">
        <w:t xml:space="preserve">ur data highlights the potential for use of individualized tumor-specific gene expression characteristics in selecting patient therapy for GBM. </w:t>
      </w:r>
    </w:p>
    <w:p w14:paraId="7CD728AE" w14:textId="73275D57" w:rsidR="005548E8" w:rsidRPr="00B20918" w:rsidRDefault="00187EFA" w:rsidP="00B20918">
      <w:pPr>
        <w:pStyle w:val="Heading2"/>
      </w:pPr>
      <w:r w:rsidRPr="00B20918">
        <w:t>4</w:t>
      </w:r>
      <w:r w:rsidR="009E01E8" w:rsidRPr="00B20918">
        <w:t>.</w:t>
      </w:r>
      <w:r w:rsidR="00BF0284">
        <w:t>6</w:t>
      </w:r>
      <w:r w:rsidR="00A06481" w:rsidRPr="00B20918">
        <w:tab/>
      </w:r>
      <w:r w:rsidR="00DD72B8">
        <w:t>Future Directions</w:t>
      </w:r>
    </w:p>
    <w:p w14:paraId="3655D22B" w14:textId="5E37E856" w:rsidR="00E20BFD" w:rsidRDefault="0066336E" w:rsidP="008C6A58">
      <w:pPr>
        <w:pStyle w:val="BodyText"/>
      </w:pPr>
      <w:r>
        <w:t xml:space="preserve">While </w:t>
      </w:r>
      <w:r w:rsidRPr="00094DDF">
        <w:t xml:space="preserve">computational identification of differentially expressed genes can be used to </w:t>
      </w:r>
      <w:r w:rsidR="003D2490">
        <w:t xml:space="preserve">potentially </w:t>
      </w:r>
      <w:r w:rsidRPr="00094DDF">
        <w:t>delinea</w:t>
      </w:r>
      <w:r w:rsidR="00E159BA">
        <w:t xml:space="preserve">te patients with </w:t>
      </w:r>
      <w:r w:rsidR="003D2490">
        <w:t xml:space="preserve">a </w:t>
      </w:r>
      <w:r w:rsidR="00E159BA">
        <w:t>predicted poor-</w:t>
      </w:r>
      <w:r w:rsidRPr="00094DDF">
        <w:t xml:space="preserve">response to bevacizumab, it alone does not improve patient prognosis. In the long term, </w:t>
      </w:r>
      <w:r w:rsidR="003D2490">
        <w:t xml:space="preserve">a better </w:t>
      </w:r>
      <w:r w:rsidRPr="00094DDF">
        <w:t xml:space="preserve">understanding </w:t>
      </w:r>
      <w:r w:rsidR="003D2490">
        <w:t xml:space="preserve">of </w:t>
      </w:r>
      <w:r w:rsidRPr="00094DDF">
        <w:t xml:space="preserve">the molecular mechanisms driving a </w:t>
      </w:r>
      <w:r w:rsidR="008C41A5">
        <w:t>poor-</w:t>
      </w:r>
      <w:r w:rsidRPr="00094DDF">
        <w:t xml:space="preserve"> and </w:t>
      </w:r>
      <w:r w:rsidR="008C41A5">
        <w:t>good</w:t>
      </w:r>
      <w:r w:rsidR="00E159BA">
        <w:t>-</w:t>
      </w:r>
      <w:r w:rsidRPr="00094DDF">
        <w:t xml:space="preserve">response to bevacizumab </w:t>
      </w:r>
      <w:r w:rsidR="003D2490">
        <w:t>will</w:t>
      </w:r>
      <w:r w:rsidRPr="00094DDF">
        <w:t xml:space="preserve"> highlight </w:t>
      </w:r>
      <w:r w:rsidR="003D2490">
        <w:t xml:space="preserve">the best </w:t>
      </w:r>
      <w:r w:rsidRPr="00094DDF">
        <w:t>candidate targets for combination therapy</w:t>
      </w:r>
      <w:r w:rsidR="003D2490">
        <w:t xml:space="preserve">. </w:t>
      </w:r>
      <w:r w:rsidRPr="00094DDF">
        <w:t>Thus,</w:t>
      </w:r>
      <w:r w:rsidR="00E91B00">
        <w:t xml:space="preserve"> </w:t>
      </w:r>
      <w:r w:rsidRPr="00094DDF">
        <w:t xml:space="preserve">finding candidate </w:t>
      </w:r>
      <w:r w:rsidR="00E159BA">
        <w:t xml:space="preserve">genes or proteins </w:t>
      </w:r>
      <w:r w:rsidRPr="00094DDF">
        <w:t xml:space="preserve">that when targeted would be additive or synergistic in effect </w:t>
      </w:r>
      <w:r w:rsidR="00E159BA">
        <w:t xml:space="preserve">when combined </w:t>
      </w:r>
      <w:r w:rsidRPr="00094DDF">
        <w:t>with bevacizumab</w:t>
      </w:r>
      <w:r>
        <w:t xml:space="preserve"> </w:t>
      </w:r>
      <w:r w:rsidRPr="00094DDF">
        <w:t>therap</w:t>
      </w:r>
      <w:r w:rsidR="00E159BA">
        <w:t>y, could improve median overall-</w:t>
      </w:r>
      <w:r w:rsidRPr="00094DDF">
        <w:t xml:space="preserve">survival while retaining the anti-symptomatic benefits (enhanced quality of life) for patients with recurrent </w:t>
      </w:r>
      <w:r w:rsidR="00E159BA">
        <w:t>GBM</w:t>
      </w:r>
      <w:r w:rsidRPr="00094DDF">
        <w:t xml:space="preserve"> </w:t>
      </w:r>
      <w:r w:rsidR="00E159BA">
        <w:t>upon</w:t>
      </w:r>
      <w:r w:rsidRPr="00094DDF">
        <w:t xml:space="preserve"> treat</w:t>
      </w:r>
      <w:r w:rsidR="00E159BA">
        <w:t>ment</w:t>
      </w:r>
      <w:r w:rsidRPr="00094DDF">
        <w:t xml:space="preserve"> with bevacizumab.</w:t>
      </w:r>
      <w:r w:rsidR="00691328">
        <w:t xml:space="preserve"> </w:t>
      </w:r>
      <w:r w:rsidR="00B64135">
        <w:t xml:space="preserve">Better understanding </w:t>
      </w:r>
      <w:r w:rsidR="00CC5EA3" w:rsidRPr="00CC5EA3">
        <w:t xml:space="preserve">the role of </w:t>
      </w:r>
      <w:r w:rsidR="00CC5EA3" w:rsidRPr="00CC5EA3">
        <w:rPr>
          <w:i/>
          <w:iCs/>
        </w:rPr>
        <w:t>CHRNA7</w:t>
      </w:r>
      <w:r w:rsidR="00CC5EA3" w:rsidRPr="00CC5EA3">
        <w:t xml:space="preserve"> </w:t>
      </w:r>
      <w:r w:rsidR="003D2490">
        <w:t xml:space="preserve">and </w:t>
      </w:r>
      <w:r w:rsidR="003D2490" w:rsidRPr="003D2490">
        <w:rPr>
          <w:i/>
        </w:rPr>
        <w:t>RAMP3</w:t>
      </w:r>
      <w:r w:rsidR="003D2490">
        <w:t xml:space="preserve"> </w:t>
      </w:r>
      <w:r w:rsidR="00CC5EA3" w:rsidRPr="00CC5EA3">
        <w:t xml:space="preserve">in </w:t>
      </w:r>
      <w:r w:rsidR="00E159BA">
        <w:t>GBM</w:t>
      </w:r>
      <w:r w:rsidR="00CC5EA3" w:rsidRPr="00CC5EA3">
        <w:t xml:space="preserve"> tumor cell proliferation and migration</w:t>
      </w:r>
      <w:r w:rsidR="00B86A92">
        <w:t xml:space="preserve"> </w:t>
      </w:r>
      <w:r w:rsidR="003D2490">
        <w:t>should be undertaken through</w:t>
      </w:r>
      <w:r w:rsidR="00B64135">
        <w:t xml:space="preserve"> </w:t>
      </w:r>
      <w:r w:rsidR="00E91B00">
        <w:rPr>
          <w:i/>
          <w:iCs/>
        </w:rPr>
        <w:t>CH</w:t>
      </w:r>
      <w:r w:rsidR="00CC5EA3" w:rsidRPr="00CC5EA3">
        <w:rPr>
          <w:i/>
          <w:iCs/>
        </w:rPr>
        <w:t>RNA7</w:t>
      </w:r>
      <w:r w:rsidR="00CC5EA3" w:rsidRPr="00CC5EA3">
        <w:t xml:space="preserve"> </w:t>
      </w:r>
      <w:r w:rsidR="003D2490">
        <w:t xml:space="preserve">and </w:t>
      </w:r>
      <w:r w:rsidR="003D2490" w:rsidRPr="003D2490">
        <w:rPr>
          <w:i/>
        </w:rPr>
        <w:t>RAMP3</w:t>
      </w:r>
      <w:r w:rsidR="003D2490">
        <w:t xml:space="preserve"> </w:t>
      </w:r>
      <w:r w:rsidR="00B86A92">
        <w:t xml:space="preserve">knockout </w:t>
      </w:r>
      <w:r w:rsidR="003D2490">
        <w:t xml:space="preserve">studies in GBM </w:t>
      </w:r>
      <w:r w:rsidR="00B86A92">
        <w:t>model</w:t>
      </w:r>
      <w:r w:rsidR="003D2490">
        <w:t>s</w:t>
      </w:r>
      <w:r w:rsidR="00E91B00">
        <w:t xml:space="preserve">, and this </w:t>
      </w:r>
      <w:r>
        <w:t xml:space="preserve">will be </w:t>
      </w:r>
      <w:r w:rsidR="00B64135">
        <w:t>crucial to understanding</w:t>
      </w:r>
      <w:r w:rsidR="003D2490">
        <w:t xml:space="preserve"> how upregulation of these genes promotes tumor progression</w:t>
      </w:r>
      <w:r w:rsidR="00CC5EA3" w:rsidRPr="00CC5EA3">
        <w:t xml:space="preserve">. </w:t>
      </w:r>
      <w:r w:rsidR="00E91B00">
        <w:t xml:space="preserve">These studies should also aim to uncover the role of </w:t>
      </w:r>
      <w:r w:rsidR="00F3147D">
        <w:rPr>
          <w:i/>
          <w:iCs/>
        </w:rPr>
        <w:t>EGR1</w:t>
      </w:r>
      <w:r w:rsidR="00F3147D">
        <w:t xml:space="preserve"> in regulating</w:t>
      </w:r>
      <w:r w:rsidR="00E91B00">
        <w:t xml:space="preserve"> the expression of</w:t>
      </w:r>
      <w:r w:rsidR="00F3147D">
        <w:t xml:space="preserve"> </w:t>
      </w:r>
      <w:r w:rsidR="00E91B00">
        <w:t xml:space="preserve">α7-nAChR and RAMP3 in GBM through both </w:t>
      </w:r>
      <w:r w:rsidR="001A07DF">
        <w:t xml:space="preserve">knockout studies and luciferase </w:t>
      </w:r>
      <w:r w:rsidR="00E91B00">
        <w:t>reporter assays</w:t>
      </w:r>
      <w:r w:rsidR="00F3147D">
        <w:t>.</w:t>
      </w:r>
      <w:r w:rsidR="00E45F7E">
        <w:t xml:space="preserve"> </w:t>
      </w:r>
      <w:r w:rsidR="003D2490">
        <w:t>B</w:t>
      </w:r>
      <w:r w:rsidR="00E20BFD">
        <w:t xml:space="preserve">eyond </w:t>
      </w:r>
      <w:r w:rsidR="00E20BFD" w:rsidRPr="008C41A5">
        <w:rPr>
          <w:i/>
        </w:rPr>
        <w:t>RAMP3</w:t>
      </w:r>
      <w:r w:rsidR="00E20BFD">
        <w:t xml:space="preserve">, </w:t>
      </w:r>
      <w:r w:rsidR="00E20BFD">
        <w:rPr>
          <w:i/>
          <w:iCs/>
        </w:rPr>
        <w:t>CHRNA7</w:t>
      </w:r>
      <w:r w:rsidR="00E20BFD">
        <w:t xml:space="preserve"> and </w:t>
      </w:r>
      <w:r w:rsidR="00E20BFD">
        <w:rPr>
          <w:i/>
        </w:rPr>
        <w:t>EGR1</w:t>
      </w:r>
      <w:r w:rsidR="00E20BFD">
        <w:t xml:space="preserve">, </w:t>
      </w:r>
      <w:r w:rsidR="003D2490">
        <w:t xml:space="preserve">other </w:t>
      </w:r>
      <w:r w:rsidR="00E20BFD">
        <w:t xml:space="preserve">genes involved in the differentially expressed </w:t>
      </w:r>
      <w:r w:rsidR="003D2490">
        <w:t>angiogenesis pathway</w:t>
      </w:r>
      <w:r w:rsidR="00E20BFD">
        <w:t xml:space="preserve">, have potential as therapeutic targets in combination with bevacizumab and </w:t>
      </w:r>
      <w:r w:rsidR="001A07DF">
        <w:t>c</w:t>
      </w:r>
      <w:r w:rsidR="00E91B00">
        <w:t>ould</w:t>
      </w:r>
      <w:r w:rsidR="00E20BFD">
        <w:t xml:space="preserve"> be the topic of future research.</w:t>
      </w:r>
    </w:p>
    <w:p w14:paraId="787A9B91" w14:textId="3F86112A" w:rsidR="008238DB" w:rsidRPr="00B20918" w:rsidRDefault="00F6764B" w:rsidP="00B20918">
      <w:pPr>
        <w:pStyle w:val="Heading2"/>
      </w:pPr>
      <w:r w:rsidRPr="00B20918">
        <w:lastRenderedPageBreak/>
        <w:t>4</w:t>
      </w:r>
      <w:r w:rsidR="008238DB" w:rsidRPr="00B20918">
        <w:t>.</w:t>
      </w:r>
      <w:r w:rsidR="00BF0284">
        <w:t>7.</w:t>
      </w:r>
      <w:r w:rsidR="008238DB" w:rsidRPr="00B20918">
        <w:t xml:space="preserve"> </w:t>
      </w:r>
      <w:r w:rsidR="00DD72B8">
        <w:t>Limitations</w:t>
      </w:r>
    </w:p>
    <w:p w14:paraId="506E36E0" w14:textId="37227711" w:rsidR="00187EFA" w:rsidRPr="008238DB" w:rsidRDefault="00E45F7E" w:rsidP="008238DB">
      <w:pPr>
        <w:pStyle w:val="BodyText"/>
      </w:pPr>
      <w:r>
        <w:t xml:space="preserve">While our </w:t>
      </w:r>
      <w:r w:rsidR="00E159BA">
        <w:t>study</w:t>
      </w:r>
      <w:r>
        <w:t xml:space="preserve"> did identify significant transcriptomic </w:t>
      </w:r>
      <w:r w:rsidR="008C41A5">
        <w:t>changes that were validated at the level of the protein as</w:t>
      </w:r>
      <w:r w:rsidR="000432B9">
        <w:t xml:space="preserve"> potential </w:t>
      </w:r>
      <w:r>
        <w:t xml:space="preserve">contributors to </w:t>
      </w:r>
      <w:r w:rsidR="000432B9">
        <w:t xml:space="preserve">a poor-response to </w:t>
      </w:r>
      <w:r>
        <w:t>bevacizumab</w:t>
      </w:r>
      <w:r w:rsidR="00A0276F">
        <w:t xml:space="preserve"> therapy</w:t>
      </w:r>
      <w:r w:rsidR="00E159BA">
        <w:t xml:space="preserve"> in GBM tumors</w:t>
      </w:r>
      <w:r>
        <w:t xml:space="preserve">, </w:t>
      </w:r>
      <w:r w:rsidR="00E159BA">
        <w:t xml:space="preserve">the </w:t>
      </w:r>
      <w:r w:rsidR="008C41A5">
        <w:t>relatively small</w:t>
      </w:r>
      <w:r>
        <w:t xml:space="preserve"> </w:t>
      </w:r>
      <w:r w:rsidR="00832AF6">
        <w:t xml:space="preserve">number of GBM PDX-tumors </w:t>
      </w:r>
      <w:r>
        <w:t xml:space="preserve">and </w:t>
      </w:r>
      <w:r w:rsidR="00832AF6">
        <w:t xml:space="preserve">the </w:t>
      </w:r>
      <w:r w:rsidR="00E159BA">
        <w:t>heterogeneity</w:t>
      </w:r>
      <w:r>
        <w:t xml:space="preserve"> amongst </w:t>
      </w:r>
      <w:r w:rsidR="002D7E09">
        <w:t>GBM PDX-</w:t>
      </w:r>
      <w:r w:rsidR="00832AF6">
        <w:t>tumors</w:t>
      </w:r>
      <w:r>
        <w:t xml:space="preserve"> </w:t>
      </w:r>
      <w:r w:rsidR="001A07DF">
        <w:t>are</w:t>
      </w:r>
      <w:r w:rsidR="000432B9">
        <w:t xml:space="preserve"> limitations</w:t>
      </w:r>
      <w:r w:rsidR="001A07DF">
        <w:t xml:space="preserve"> of the study</w:t>
      </w:r>
      <w:r>
        <w:t xml:space="preserve">. </w:t>
      </w:r>
      <w:r w:rsidR="00E020CA">
        <w:t>D</w:t>
      </w:r>
      <w:r>
        <w:t xml:space="preserve">ue to </w:t>
      </w:r>
      <w:r w:rsidR="000432B9">
        <w:t xml:space="preserve">the infrequent biopsy of </w:t>
      </w:r>
      <w:r>
        <w:t xml:space="preserve">recurrent </w:t>
      </w:r>
      <w:r w:rsidR="000432B9">
        <w:t>GBM</w:t>
      </w:r>
      <w:r>
        <w:t xml:space="preserve"> </w:t>
      </w:r>
      <w:r w:rsidR="000432B9">
        <w:t xml:space="preserve">it is difficult to obtain a significant number of biopsies from patients </w:t>
      </w:r>
      <w:r>
        <w:t xml:space="preserve">with </w:t>
      </w:r>
      <w:r w:rsidR="00E020CA">
        <w:t xml:space="preserve">recurrent tumor </w:t>
      </w:r>
      <w:r w:rsidR="00832AF6">
        <w:t xml:space="preserve">to assess the </w:t>
      </w:r>
      <w:r w:rsidR="002D7E09">
        <w:t>poor- and good-</w:t>
      </w:r>
      <w:r>
        <w:t>response to bevacizumab</w:t>
      </w:r>
      <w:r w:rsidR="00E159BA">
        <w:t>,</w:t>
      </w:r>
      <w:r>
        <w:t xml:space="preserve"> </w:t>
      </w:r>
      <w:r w:rsidR="000432B9">
        <w:t xml:space="preserve">and this has resulted in bevacizumab response </w:t>
      </w:r>
      <w:r w:rsidR="00A0276F">
        <w:t xml:space="preserve">frequently </w:t>
      </w:r>
      <w:r w:rsidR="000432B9">
        <w:t xml:space="preserve">being expressed as </w:t>
      </w:r>
      <w:r w:rsidR="00A0276F">
        <w:t xml:space="preserve">a </w:t>
      </w:r>
      <w:r w:rsidR="000432B9">
        <w:t>change</w:t>
      </w:r>
      <w:r w:rsidR="00A0276F">
        <w:t xml:space="preserve"> or </w:t>
      </w:r>
      <w:r w:rsidR="00E159BA">
        <w:t xml:space="preserve">the absence of </w:t>
      </w:r>
      <w:r w:rsidR="00832AF6">
        <w:t xml:space="preserve">a </w:t>
      </w:r>
      <w:r w:rsidR="00E159BA">
        <w:t>change</w:t>
      </w:r>
      <w:r w:rsidR="000432B9">
        <w:t xml:space="preserve"> in median overall-survival.</w:t>
      </w:r>
      <w:r w:rsidR="00AE0D08">
        <w:t xml:space="preserve"> </w:t>
      </w:r>
      <w:r>
        <w:t>A</w:t>
      </w:r>
      <w:r w:rsidR="00A0276F">
        <w:t>lso,</w:t>
      </w:r>
      <w:r>
        <w:t xml:space="preserve"> </w:t>
      </w:r>
      <w:r w:rsidR="00A0276F">
        <w:t xml:space="preserve">genetic and </w:t>
      </w:r>
      <w:r>
        <w:t xml:space="preserve">biologic differences between recurrent and primary </w:t>
      </w:r>
      <w:r w:rsidR="00A0276F">
        <w:t xml:space="preserve">GBM </w:t>
      </w:r>
      <w:r>
        <w:t xml:space="preserve">tumors </w:t>
      </w:r>
      <w:r w:rsidR="00A0276F">
        <w:t xml:space="preserve">are known to occur and this is an additional layer of complexity in identifying </w:t>
      </w:r>
      <w:r w:rsidR="00832AF6">
        <w:t>predictive biomarkers of response to bevacizumab</w:t>
      </w:r>
      <w:r w:rsidR="002D7E09">
        <w:t xml:space="preserve"> from the primary GBM tumor</w:t>
      </w:r>
      <w:r w:rsidRPr="002D7E09">
        <w:rPr>
          <w:highlight w:val="yellow"/>
        </w:rPr>
        <w:fldChar w:fldCharType="begin"/>
      </w:r>
      <w:r w:rsidR="007F73DB">
        <w:rPr>
          <w:highlight w:val="yellow"/>
        </w:rPr>
        <w:instrText xml:space="preserve"> ADDIN ZOTERO_ITEM CSL_CITATION {"citationID":"kdWqAeaq","properties":{"formattedCitation":"\\super 45\\nosupersub{}","plainCitation":"45","noteIndex":0},"citationItems":[{"id":"3CyRXnji/zw1KQLt7","uris":["http://zotero.org/users/8255195/items/79P5IQK8"],"itemData":{"id":105,"type":"article-journal","container-title":"Cancer Research","DOI":"10.1158/0008-5472.CAN-06-2072","ISSN":"0008-5472, 1538-7445","issue":"23","journalAbbreviation":"Cancer Res","language":"en","page":"11502-11513","source":"DOI.org (Crossref)","title":"Marked Genomic Differences Characterize Primary and Secondary Glioblastoma Subtypes and Identify Two Distinct Molecular and Clinical Secondary Glioblastoma Entities","volume":"66","author":[{"family":"Maher","given":"Elizabeth A."},{"family":"Brennan","given":"Cameron"},{"family":"Wen","given":"Patrick Y."},{"family":"Durso","given":"Laura"},{"family":"Ligon","given":"Keith L."},{"family":"Richardson","given":"Aaron"},{"family":"Khatry","given":"Deepak"},{"family":"Feng","given":"Bin"},{"family":"Sinha","given":"Raktim"},{"family":"Louis","given":"David N."},{"family":"Quackenbush","given":"John"},{"family":"Black","given":"Peter McL."},{"family":"Chin","given":"Lynda"},{"family":"DePinho","given":"Ronald A."}],"issued":{"date-parts":[["2006",12,1]]}}}],"schema":"https://github.com/citation-style-language/schema/raw/master/csl-citation.json"} </w:instrText>
      </w:r>
      <w:r w:rsidRPr="002D7E09">
        <w:rPr>
          <w:highlight w:val="yellow"/>
        </w:rPr>
        <w:fldChar w:fldCharType="separate"/>
      </w:r>
      <w:r w:rsidR="007F73DB" w:rsidRPr="007F73DB">
        <w:rPr>
          <w:vertAlign w:val="superscript"/>
        </w:rPr>
        <w:t>45</w:t>
      </w:r>
      <w:r w:rsidRPr="002D7E09">
        <w:rPr>
          <w:highlight w:val="yellow"/>
        </w:rPr>
        <w:fldChar w:fldCharType="end"/>
      </w:r>
      <w:r>
        <w:t>.</w:t>
      </w:r>
    </w:p>
    <w:p w14:paraId="56767CFF" w14:textId="77777777" w:rsidR="005F27A2" w:rsidRDefault="005F27A2"/>
    <w:p w14:paraId="03468984" w14:textId="638AABC6" w:rsidR="00695740" w:rsidRDefault="00BF0284">
      <w:pPr>
        <w:rPr>
          <w:b/>
          <w:bCs/>
          <w:iCs/>
          <w:szCs w:val="28"/>
        </w:rPr>
      </w:pPr>
      <w:r w:rsidRPr="00BF0284">
        <w:rPr>
          <w:b/>
        </w:rPr>
        <w:t>Acknowledgements</w:t>
      </w:r>
      <w:r>
        <w:t xml:space="preserve">: </w:t>
      </w:r>
      <w:r w:rsidR="00695740">
        <w:br w:type="page"/>
      </w:r>
    </w:p>
    <w:p w14:paraId="0450F791" w14:textId="254FD90D" w:rsidR="002664E9" w:rsidRPr="00CF2315" w:rsidRDefault="002664E9" w:rsidP="002664E9">
      <w:pPr>
        <w:pStyle w:val="Heading1"/>
      </w:pPr>
      <w:r>
        <w:lastRenderedPageBreak/>
        <w:t>5</w:t>
      </w:r>
      <w:r>
        <w:tab/>
        <w:t>Appendix</w:t>
      </w:r>
    </w:p>
    <w:p w14:paraId="30062217" w14:textId="15E26AA9" w:rsidR="001A5B69" w:rsidRDefault="002664E9" w:rsidP="00B20918">
      <w:pPr>
        <w:pStyle w:val="Heading2"/>
      </w:pPr>
      <w:r>
        <w:t>5</w:t>
      </w:r>
      <w:r w:rsidR="009E01E8" w:rsidRPr="00B20918">
        <w:t>.1</w:t>
      </w:r>
      <w:r w:rsidR="00A06481" w:rsidRPr="00B20918">
        <w:tab/>
      </w:r>
      <w:r>
        <w:t>Supplemental Figures</w:t>
      </w:r>
    </w:p>
    <w:p w14:paraId="0D6A7C56" w14:textId="77777777" w:rsidR="00D55E90" w:rsidRDefault="00D55E90" w:rsidP="008F5EE6">
      <w:pPr>
        <w:keepNext/>
        <w:jc w:val="center"/>
      </w:pPr>
      <w:r>
        <w:rPr>
          <w:noProof/>
        </w:rPr>
        <w:drawing>
          <wp:inline distT="0" distB="0" distL="0" distR="0" wp14:anchorId="6C96DF37" wp14:editId="5F723351">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C70897F" w14:textId="68D1611B" w:rsidR="002664E9" w:rsidRDefault="00D55E90" w:rsidP="00D55E90">
      <w:pPr>
        <w:pStyle w:val="Caption"/>
        <w:rPr>
          <w:b w:val="0"/>
          <w:bCs w:val="0"/>
        </w:rPr>
      </w:pPr>
      <w:r w:rsidRPr="001A07DF">
        <w:rPr>
          <w:bCs w:val="0"/>
        </w:rPr>
        <w:t xml:space="preserve">Supplemental Figure </w:t>
      </w:r>
      <w:r w:rsidRPr="001A07DF">
        <w:rPr>
          <w:bCs w:val="0"/>
        </w:rPr>
        <w:fldChar w:fldCharType="begin"/>
      </w:r>
      <w:r w:rsidRPr="001A07DF">
        <w:rPr>
          <w:bCs w:val="0"/>
        </w:rPr>
        <w:instrText xml:space="preserve"> SEQ Supplemental_Figure \* ARABIC </w:instrText>
      </w:r>
      <w:r w:rsidRPr="001A07DF">
        <w:rPr>
          <w:bCs w:val="0"/>
        </w:rPr>
        <w:fldChar w:fldCharType="separate"/>
      </w:r>
      <w:r w:rsidR="00FF6199" w:rsidRPr="001A07DF">
        <w:rPr>
          <w:bCs w:val="0"/>
          <w:noProof/>
        </w:rPr>
        <w:t>1</w:t>
      </w:r>
      <w:r w:rsidRPr="001A07DF">
        <w:rPr>
          <w:bCs w:val="0"/>
        </w:rPr>
        <w:fldChar w:fldCharType="end"/>
      </w:r>
      <w:r w:rsidR="001A07DF">
        <w:rPr>
          <w:bCs w:val="0"/>
        </w:rPr>
        <w:t>.</w:t>
      </w:r>
      <w:r w:rsidR="003B1EC8">
        <w:rPr>
          <w:bCs w:val="0"/>
        </w:rPr>
        <w:t xml:space="preserve"> Analysis of GBM samples before filtering</w:t>
      </w:r>
      <w:r w:rsidR="001A07DF">
        <w:rPr>
          <w:bCs w:val="0"/>
        </w:rPr>
        <w:t xml:space="preserve">. </w:t>
      </w:r>
      <w:r w:rsidRPr="00FF52FD">
        <w:rPr>
          <w:b w:val="0"/>
          <w:bCs w:val="0"/>
        </w:rPr>
        <w:t xml:space="preserve"> A. The first two principal components of each mouse </w:t>
      </w:r>
      <w:r w:rsidR="00F42292" w:rsidRPr="00FF52FD">
        <w:rPr>
          <w:b w:val="0"/>
          <w:bCs w:val="0"/>
        </w:rPr>
        <w:t>are</w:t>
      </w:r>
      <w:r w:rsidRPr="00FF52FD">
        <w:rPr>
          <w:b w:val="0"/>
          <w:bCs w:val="0"/>
        </w:rPr>
        <w:t xml:space="preserve"> plotted with color indicating the response group. Samples GBM44_poor and GBM5_good do not cluster in their respective group. B. The same data is shown as a dendrogram. </w:t>
      </w:r>
    </w:p>
    <w:p w14:paraId="039EF9E1" w14:textId="77777777" w:rsidR="00D55E90" w:rsidRDefault="00D55E90" w:rsidP="008F5EE6">
      <w:pPr>
        <w:keepNext/>
        <w:jc w:val="center"/>
      </w:pPr>
      <w:r>
        <w:rPr>
          <w:noProof/>
        </w:rPr>
        <w:drawing>
          <wp:inline distT="0" distB="0" distL="0" distR="0" wp14:anchorId="1F90066A" wp14:editId="73F447BC">
            <wp:extent cx="5943600" cy="297180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207C45C" w14:textId="7AB89227" w:rsidR="00D55E90" w:rsidRPr="002D439E" w:rsidRDefault="00D55E90" w:rsidP="00D55E90">
      <w:pPr>
        <w:pStyle w:val="Caption"/>
        <w:rPr>
          <w:b w:val="0"/>
          <w:bCs w:val="0"/>
        </w:rPr>
      </w:pPr>
      <w:r w:rsidRPr="001A07DF">
        <w:rPr>
          <w:bCs w:val="0"/>
        </w:rPr>
        <w:t xml:space="preserve">Supplemental Figure </w:t>
      </w:r>
      <w:r w:rsidRPr="001A07DF">
        <w:rPr>
          <w:bCs w:val="0"/>
        </w:rPr>
        <w:fldChar w:fldCharType="begin"/>
      </w:r>
      <w:r w:rsidRPr="001A07DF">
        <w:rPr>
          <w:bCs w:val="0"/>
        </w:rPr>
        <w:instrText xml:space="preserve"> SEQ Supplemental_Figure \* ARABIC </w:instrText>
      </w:r>
      <w:r w:rsidRPr="001A07DF">
        <w:rPr>
          <w:bCs w:val="0"/>
        </w:rPr>
        <w:fldChar w:fldCharType="separate"/>
      </w:r>
      <w:r w:rsidR="00FF6199" w:rsidRPr="001A07DF">
        <w:rPr>
          <w:bCs w:val="0"/>
          <w:noProof/>
        </w:rPr>
        <w:t>2</w:t>
      </w:r>
      <w:r w:rsidRPr="001A07DF">
        <w:rPr>
          <w:bCs w:val="0"/>
        </w:rPr>
        <w:fldChar w:fldCharType="end"/>
      </w:r>
      <w:r w:rsidR="001A07DF">
        <w:rPr>
          <w:bCs w:val="0"/>
        </w:rPr>
        <w:t>.</w:t>
      </w:r>
      <w:r w:rsidR="003B1EC8">
        <w:rPr>
          <w:bCs w:val="0"/>
        </w:rPr>
        <w:t xml:space="preserve"> Comparison of mean-variance trend before and after hyperparameter optimization. </w:t>
      </w:r>
      <w:r w:rsidR="002D439E" w:rsidRPr="002D439E">
        <w:rPr>
          <w:b w:val="0"/>
          <w:bCs w:val="0"/>
        </w:rPr>
        <w:t xml:space="preserve">Mean-variance trends before (left) and after (right) transcript filtering based on hyperparameter optimization. </w:t>
      </w:r>
    </w:p>
    <w:p w14:paraId="6BDA95FD" w14:textId="2366F78E" w:rsidR="0021410D" w:rsidRDefault="0021410D" w:rsidP="0021410D">
      <w:pPr>
        <w:pStyle w:val="Caption"/>
        <w:rPr>
          <w:bCs w:val="0"/>
        </w:rPr>
      </w:pPr>
    </w:p>
    <w:p w14:paraId="4033CC17" w14:textId="0B59A4F5" w:rsidR="0021410D" w:rsidRPr="0021410D" w:rsidRDefault="0021410D" w:rsidP="0021410D">
      <w:r>
        <w:rPr>
          <w:noProof/>
        </w:rPr>
        <w:lastRenderedPageBreak/>
        <w:drawing>
          <wp:inline distT="0" distB="0" distL="0" distR="0" wp14:anchorId="58948E42" wp14:editId="293FB173">
            <wp:extent cx="2971800" cy="297180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2971800" cy="2971800"/>
                    </a:xfrm>
                    <a:prstGeom prst="rect">
                      <a:avLst/>
                    </a:prstGeom>
                  </pic:spPr>
                </pic:pic>
              </a:graphicData>
            </a:graphic>
          </wp:inline>
        </w:drawing>
      </w:r>
      <w:r>
        <w:rPr>
          <w:noProof/>
        </w:rPr>
        <w:drawing>
          <wp:inline distT="0" distB="0" distL="0" distR="0" wp14:anchorId="091A0BD2" wp14:editId="50F14894">
            <wp:extent cx="2971800" cy="29718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971800" cy="2971800"/>
                    </a:xfrm>
                    <a:prstGeom prst="rect">
                      <a:avLst/>
                    </a:prstGeom>
                  </pic:spPr>
                </pic:pic>
              </a:graphicData>
            </a:graphic>
          </wp:inline>
        </w:drawing>
      </w:r>
    </w:p>
    <w:p w14:paraId="33C82618" w14:textId="3E37F9E2" w:rsidR="0021410D" w:rsidRDefault="0021410D" w:rsidP="00740F7D">
      <w:pPr>
        <w:pStyle w:val="Caption"/>
        <w:rPr>
          <w:bCs w:val="0"/>
        </w:rPr>
      </w:pPr>
      <w:r w:rsidRPr="001A07DF">
        <w:rPr>
          <w:bCs w:val="0"/>
        </w:rPr>
        <w:t xml:space="preserve">Supplemental Figure </w:t>
      </w:r>
      <w:r>
        <w:rPr>
          <w:bCs w:val="0"/>
        </w:rPr>
        <w:t>3</w:t>
      </w:r>
      <w:r>
        <w:rPr>
          <w:bCs w:val="0"/>
        </w:rPr>
        <w:t xml:space="preserve">. </w:t>
      </w:r>
      <w:r>
        <w:rPr>
          <w:bCs w:val="0"/>
        </w:rPr>
        <w:t>Correlation between EGR1 expression and CHRNA7 (A) and RAMP3 (B) expression in TCGA GBM samples</w:t>
      </w:r>
      <w:r w:rsidR="00740F7D">
        <w:rPr>
          <w:bCs w:val="0"/>
        </w:rPr>
        <w:t>.</w:t>
      </w:r>
    </w:p>
    <w:p w14:paraId="047A3988" w14:textId="5FFDD57F" w:rsidR="00740F7D" w:rsidRDefault="00740F7D" w:rsidP="00740F7D"/>
    <w:p w14:paraId="27F440BB" w14:textId="3B9F88F0" w:rsidR="00740F7D" w:rsidRDefault="00740F7D" w:rsidP="00740F7D">
      <w:r>
        <w:rPr>
          <w:noProof/>
        </w:rPr>
        <w:drawing>
          <wp:inline distT="0" distB="0" distL="0" distR="0" wp14:anchorId="6213BF89" wp14:editId="72554204">
            <wp:extent cx="2943225" cy="2522809"/>
            <wp:effectExtent l="0" t="0" r="3175" b="508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rotWithShape="1">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rcRect l="-621" r="-621"/>
                    <a:stretch/>
                  </pic:blipFill>
                  <pic:spPr>
                    <a:xfrm>
                      <a:off x="0" y="0"/>
                      <a:ext cx="2943225" cy="2522809"/>
                    </a:xfrm>
                    <a:prstGeom prst="rect">
                      <a:avLst/>
                    </a:prstGeom>
                  </pic:spPr>
                </pic:pic>
              </a:graphicData>
            </a:graphic>
          </wp:inline>
        </w:drawing>
      </w:r>
    </w:p>
    <w:p w14:paraId="381D49CA" w14:textId="336304C4" w:rsidR="00740F7D" w:rsidRPr="00740F7D" w:rsidRDefault="00740F7D" w:rsidP="00740F7D">
      <w:pPr>
        <w:pStyle w:val="Caption"/>
        <w:rPr>
          <w:bCs w:val="0"/>
        </w:rPr>
      </w:pPr>
      <w:r w:rsidRPr="001A07DF">
        <w:rPr>
          <w:bCs w:val="0"/>
        </w:rPr>
        <w:t xml:space="preserve">Supplemental Figure </w:t>
      </w:r>
      <w:r>
        <w:rPr>
          <w:bCs w:val="0"/>
        </w:rPr>
        <w:t>4</w:t>
      </w:r>
      <w:r>
        <w:rPr>
          <w:bCs w:val="0"/>
        </w:rPr>
        <w:t xml:space="preserve">. </w:t>
      </w:r>
      <w:r>
        <w:rPr>
          <w:bCs w:val="0"/>
        </w:rPr>
        <w:t>Survival curves of EGR1 and CHRNA7 or RAMP3 upregulated patients</w:t>
      </w:r>
      <w:r>
        <w:rPr>
          <w:bCs w:val="0"/>
        </w:rPr>
        <w:t>.</w:t>
      </w:r>
    </w:p>
    <w:p w14:paraId="66132166" w14:textId="77777777" w:rsidR="00740F7D" w:rsidRDefault="00740F7D">
      <w:pPr>
        <w:rPr>
          <w:i/>
        </w:rPr>
      </w:pPr>
      <w:r>
        <w:br w:type="page"/>
      </w:r>
    </w:p>
    <w:p w14:paraId="78725FFD" w14:textId="4BD283B2" w:rsidR="002664E9" w:rsidRDefault="002664E9" w:rsidP="002664E9">
      <w:pPr>
        <w:pStyle w:val="Heading2"/>
      </w:pPr>
      <w:r>
        <w:lastRenderedPageBreak/>
        <w:t>5</w:t>
      </w:r>
      <w:r w:rsidRPr="00B20918">
        <w:t>.</w:t>
      </w:r>
      <w:r>
        <w:t>2</w:t>
      </w:r>
      <w:r w:rsidRPr="00B20918">
        <w:tab/>
      </w:r>
      <w:r>
        <w:t>Supplemental Tables</w:t>
      </w:r>
    </w:p>
    <w:p w14:paraId="05CFCA15" w14:textId="23CEEB32" w:rsidR="00695740" w:rsidRPr="00695740" w:rsidRDefault="00695740" w:rsidP="00695740">
      <w:r w:rsidRPr="00A64E30">
        <w:rPr>
          <w:b/>
        </w:rPr>
        <w:t xml:space="preserve">Supplemental Table </w:t>
      </w:r>
      <w:r w:rsidR="00426281" w:rsidRPr="00A64E30">
        <w:rPr>
          <w:b/>
          <w:noProof/>
        </w:rPr>
        <w:fldChar w:fldCharType="begin"/>
      </w:r>
      <w:r w:rsidR="00426281" w:rsidRPr="00A64E30">
        <w:rPr>
          <w:b/>
          <w:noProof/>
        </w:rPr>
        <w:instrText xml:space="preserve"> SEQ Supplemental_Table \* ARABIC </w:instrText>
      </w:r>
      <w:r w:rsidR="00426281" w:rsidRPr="00A64E30">
        <w:rPr>
          <w:b/>
          <w:noProof/>
        </w:rPr>
        <w:fldChar w:fldCharType="separate"/>
      </w:r>
      <w:r w:rsidR="00FF6199" w:rsidRPr="00A64E30">
        <w:rPr>
          <w:b/>
          <w:noProof/>
        </w:rPr>
        <w:t>1</w:t>
      </w:r>
      <w:r w:rsidR="00426281" w:rsidRPr="00A64E30">
        <w:rPr>
          <w:b/>
          <w:noProof/>
        </w:rPr>
        <w:fldChar w:fldCharType="end"/>
      </w:r>
      <w:r w:rsidR="00A64E30">
        <w:t>.</w:t>
      </w:r>
      <w:r w:rsidRPr="002D439E">
        <w:t xml:space="preserve"> </w:t>
      </w:r>
      <w:r w:rsidRPr="001A07DF">
        <w:rPr>
          <w:b/>
        </w:rPr>
        <w:t>Glioblastoma patient derived xenograft samples reference table</w:t>
      </w:r>
      <w:r w:rsidRPr="00515ADD">
        <w:t>.</w:t>
      </w:r>
    </w:p>
    <w:tbl>
      <w:tblPr>
        <w:tblW w:w="0" w:type="auto"/>
        <w:jc w:val="center"/>
        <w:tblCellMar>
          <w:top w:w="15" w:type="dxa"/>
          <w:left w:w="15" w:type="dxa"/>
          <w:bottom w:w="15" w:type="dxa"/>
          <w:right w:w="15" w:type="dxa"/>
        </w:tblCellMar>
        <w:tblLook w:val="04A0" w:firstRow="1" w:lastRow="0" w:firstColumn="1" w:lastColumn="0" w:noHBand="0" w:noVBand="1"/>
      </w:tblPr>
      <w:tblGrid>
        <w:gridCol w:w="1693"/>
        <w:gridCol w:w="853"/>
        <w:gridCol w:w="1700"/>
      </w:tblGrid>
      <w:tr w:rsidR="00D55E90" w14:paraId="25013533" w14:textId="77777777" w:rsidTr="008F5EE6">
        <w:trPr>
          <w:jc w:val="center"/>
        </w:trPr>
        <w:tc>
          <w:tcPr>
            <w:tcW w:w="0" w:type="auto"/>
            <w:gridSpan w:val="3"/>
            <w:tcBorders>
              <w:top w:val="nil"/>
              <w:left w:val="nil"/>
              <w:bottom w:val="nil"/>
              <w:right w:val="nil"/>
            </w:tcBorders>
            <w:tcMar>
              <w:top w:w="113" w:type="dxa"/>
              <w:left w:w="113" w:type="dxa"/>
              <w:bottom w:w="113" w:type="dxa"/>
              <w:right w:w="113" w:type="dxa"/>
            </w:tcMar>
            <w:vAlign w:val="center"/>
            <w:hideMark/>
          </w:tcPr>
          <w:p w14:paraId="3B64CC5F" w14:textId="77777777" w:rsidR="00D55E90" w:rsidRDefault="00D55E90" w:rsidP="00426281">
            <w:pPr>
              <w:rPr>
                <w:b/>
                <w:bCs/>
              </w:rPr>
            </w:pPr>
            <w:r>
              <w:rPr>
                <w:b/>
                <w:bCs/>
              </w:rPr>
              <w:t>Study Design</w:t>
            </w:r>
          </w:p>
        </w:tc>
      </w:tr>
      <w:tr w:rsidR="00D55E90" w14:paraId="35B09859" w14:textId="77777777" w:rsidTr="008F5E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A62B374" w14:textId="77777777" w:rsidR="00D55E90" w:rsidRDefault="00D55E90" w:rsidP="00426281">
            <w:pPr>
              <w:rPr>
                <w:i/>
                <w:iCs/>
              </w:rPr>
            </w:pPr>
            <w:r>
              <w:rPr>
                <w:i/>
                <w:iCs/>
              </w:rPr>
              <w:t>Sampl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78B3F61" w14:textId="77777777" w:rsidR="00D55E90" w:rsidRDefault="00D55E90" w:rsidP="00426281">
            <w:pPr>
              <w:jc w:val="center"/>
              <w:rPr>
                <w:i/>
                <w:iCs/>
              </w:rPr>
            </w:pPr>
            <w:r>
              <w:rPr>
                <w:i/>
                <w:iCs/>
              </w:rPr>
              <w:t>Group</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0B6F10" w14:textId="77777777" w:rsidR="00D55E90" w:rsidRDefault="00D55E90" w:rsidP="00426281">
            <w:pPr>
              <w:jc w:val="center"/>
              <w:rPr>
                <w:i/>
                <w:iCs/>
              </w:rPr>
            </w:pPr>
            <w:r>
              <w:rPr>
                <w:i/>
                <w:iCs/>
              </w:rPr>
              <w:t>SRA</w:t>
            </w:r>
          </w:p>
        </w:tc>
      </w:tr>
      <w:tr w:rsidR="00D55E90" w14:paraId="489D2A15" w14:textId="77777777" w:rsidTr="008F5EE6">
        <w:trPr>
          <w:jc w:val="center"/>
        </w:trPr>
        <w:tc>
          <w:tcPr>
            <w:tcW w:w="0" w:type="auto"/>
            <w:tcMar>
              <w:top w:w="113" w:type="dxa"/>
              <w:left w:w="113" w:type="dxa"/>
              <w:bottom w:w="113" w:type="dxa"/>
              <w:right w:w="113" w:type="dxa"/>
            </w:tcMar>
            <w:hideMark/>
          </w:tcPr>
          <w:p w14:paraId="52D15883" w14:textId="77777777" w:rsidR="00D55E90" w:rsidRDefault="00D55E90" w:rsidP="00426281">
            <w:r>
              <w:t>GBM64_poor</w:t>
            </w:r>
          </w:p>
        </w:tc>
        <w:tc>
          <w:tcPr>
            <w:tcW w:w="0" w:type="auto"/>
            <w:tcMar>
              <w:top w:w="113" w:type="dxa"/>
              <w:left w:w="113" w:type="dxa"/>
              <w:bottom w:w="113" w:type="dxa"/>
              <w:right w:w="113" w:type="dxa"/>
            </w:tcMar>
            <w:hideMark/>
          </w:tcPr>
          <w:p w14:paraId="443D6CAF" w14:textId="77777777" w:rsidR="00D55E90" w:rsidRDefault="00D55E90" w:rsidP="00426281">
            <w:pPr>
              <w:jc w:val="center"/>
            </w:pPr>
            <w:r>
              <w:t>poor</w:t>
            </w:r>
          </w:p>
        </w:tc>
        <w:tc>
          <w:tcPr>
            <w:tcW w:w="0" w:type="auto"/>
            <w:tcMar>
              <w:top w:w="113" w:type="dxa"/>
              <w:left w:w="113" w:type="dxa"/>
              <w:bottom w:w="113" w:type="dxa"/>
              <w:right w:w="113" w:type="dxa"/>
            </w:tcMar>
            <w:hideMark/>
          </w:tcPr>
          <w:p w14:paraId="037F6047" w14:textId="77777777" w:rsidR="00D55E90" w:rsidRDefault="00D55E90" w:rsidP="00426281">
            <w:pPr>
              <w:jc w:val="center"/>
            </w:pPr>
            <w:r>
              <w:t>SRR9294073.1</w:t>
            </w:r>
          </w:p>
        </w:tc>
      </w:tr>
      <w:tr w:rsidR="00D55E90" w14:paraId="1E772017" w14:textId="77777777" w:rsidTr="008F5EE6">
        <w:trPr>
          <w:jc w:val="center"/>
        </w:trPr>
        <w:tc>
          <w:tcPr>
            <w:tcW w:w="0" w:type="auto"/>
            <w:shd w:val="clear" w:color="auto" w:fill="F2F2F2"/>
            <w:tcMar>
              <w:top w:w="113" w:type="dxa"/>
              <w:left w:w="113" w:type="dxa"/>
              <w:bottom w:w="113" w:type="dxa"/>
              <w:right w:w="113" w:type="dxa"/>
            </w:tcMar>
            <w:hideMark/>
          </w:tcPr>
          <w:p w14:paraId="50643A80" w14:textId="77777777" w:rsidR="00D55E90" w:rsidRDefault="00D55E90" w:rsidP="00426281">
            <w:r>
              <w:t>GBM76_poor</w:t>
            </w:r>
          </w:p>
        </w:tc>
        <w:tc>
          <w:tcPr>
            <w:tcW w:w="0" w:type="auto"/>
            <w:shd w:val="clear" w:color="auto" w:fill="F2F2F2"/>
            <w:tcMar>
              <w:top w:w="113" w:type="dxa"/>
              <w:left w:w="113" w:type="dxa"/>
              <w:bottom w:w="113" w:type="dxa"/>
              <w:right w:w="113" w:type="dxa"/>
            </w:tcMar>
            <w:hideMark/>
          </w:tcPr>
          <w:p w14:paraId="3025164B"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19D51443" w14:textId="77777777" w:rsidR="00D55E90" w:rsidRDefault="00D55E90" w:rsidP="00426281">
            <w:pPr>
              <w:jc w:val="center"/>
            </w:pPr>
            <w:r>
              <w:t>SRR9294072.1</w:t>
            </w:r>
          </w:p>
        </w:tc>
      </w:tr>
      <w:tr w:rsidR="00D55E90" w14:paraId="11ABC267" w14:textId="77777777" w:rsidTr="008F5EE6">
        <w:trPr>
          <w:jc w:val="center"/>
        </w:trPr>
        <w:tc>
          <w:tcPr>
            <w:tcW w:w="0" w:type="auto"/>
            <w:tcMar>
              <w:top w:w="113" w:type="dxa"/>
              <w:left w:w="113" w:type="dxa"/>
              <w:bottom w:w="113" w:type="dxa"/>
              <w:right w:w="113" w:type="dxa"/>
            </w:tcMar>
            <w:hideMark/>
          </w:tcPr>
          <w:p w14:paraId="5B16CC59" w14:textId="77777777" w:rsidR="00D55E90" w:rsidRDefault="00D55E90" w:rsidP="00426281">
            <w:r>
              <w:t>GBM80_poor</w:t>
            </w:r>
          </w:p>
        </w:tc>
        <w:tc>
          <w:tcPr>
            <w:tcW w:w="0" w:type="auto"/>
            <w:tcMar>
              <w:top w:w="113" w:type="dxa"/>
              <w:left w:w="113" w:type="dxa"/>
              <w:bottom w:w="113" w:type="dxa"/>
              <w:right w:w="113" w:type="dxa"/>
            </w:tcMar>
            <w:hideMark/>
          </w:tcPr>
          <w:p w14:paraId="14AA62CD" w14:textId="77777777" w:rsidR="00D55E90" w:rsidRDefault="00D55E90" w:rsidP="00426281">
            <w:pPr>
              <w:jc w:val="center"/>
            </w:pPr>
            <w:r>
              <w:t>poor</w:t>
            </w:r>
          </w:p>
        </w:tc>
        <w:tc>
          <w:tcPr>
            <w:tcW w:w="0" w:type="auto"/>
            <w:tcMar>
              <w:top w:w="113" w:type="dxa"/>
              <w:left w:w="113" w:type="dxa"/>
              <w:bottom w:w="113" w:type="dxa"/>
              <w:right w:w="113" w:type="dxa"/>
            </w:tcMar>
            <w:hideMark/>
          </w:tcPr>
          <w:p w14:paraId="679D1E99" w14:textId="77777777" w:rsidR="00D55E90" w:rsidRDefault="00D55E90" w:rsidP="00426281">
            <w:pPr>
              <w:jc w:val="center"/>
            </w:pPr>
            <w:r>
              <w:t>SRR9294077.1</w:t>
            </w:r>
          </w:p>
        </w:tc>
      </w:tr>
      <w:tr w:rsidR="00D55E90" w14:paraId="63AEE730" w14:textId="77777777" w:rsidTr="008F5EE6">
        <w:trPr>
          <w:jc w:val="center"/>
        </w:trPr>
        <w:tc>
          <w:tcPr>
            <w:tcW w:w="0" w:type="auto"/>
            <w:shd w:val="clear" w:color="auto" w:fill="F2F2F2"/>
            <w:tcMar>
              <w:top w:w="113" w:type="dxa"/>
              <w:left w:w="113" w:type="dxa"/>
              <w:bottom w:w="113" w:type="dxa"/>
              <w:right w:w="113" w:type="dxa"/>
            </w:tcMar>
            <w:hideMark/>
          </w:tcPr>
          <w:p w14:paraId="054DB5B3" w14:textId="77777777" w:rsidR="00D55E90" w:rsidRDefault="00D55E90" w:rsidP="00426281">
            <w:r>
              <w:t>GBM85_poor</w:t>
            </w:r>
          </w:p>
        </w:tc>
        <w:tc>
          <w:tcPr>
            <w:tcW w:w="0" w:type="auto"/>
            <w:shd w:val="clear" w:color="auto" w:fill="F2F2F2"/>
            <w:tcMar>
              <w:top w:w="113" w:type="dxa"/>
              <w:left w:w="113" w:type="dxa"/>
              <w:bottom w:w="113" w:type="dxa"/>
              <w:right w:w="113" w:type="dxa"/>
            </w:tcMar>
            <w:hideMark/>
          </w:tcPr>
          <w:p w14:paraId="1140440F"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697FB77B" w14:textId="77777777" w:rsidR="00D55E90" w:rsidRDefault="00D55E90" w:rsidP="00426281">
            <w:pPr>
              <w:jc w:val="center"/>
            </w:pPr>
            <w:r>
              <w:t>SRR9294060.1</w:t>
            </w:r>
          </w:p>
        </w:tc>
      </w:tr>
      <w:tr w:rsidR="00D55E90" w14:paraId="697D4CBC" w14:textId="77777777" w:rsidTr="008F5EE6">
        <w:trPr>
          <w:jc w:val="center"/>
        </w:trPr>
        <w:tc>
          <w:tcPr>
            <w:tcW w:w="0" w:type="auto"/>
            <w:tcMar>
              <w:top w:w="113" w:type="dxa"/>
              <w:left w:w="113" w:type="dxa"/>
              <w:bottom w:w="113" w:type="dxa"/>
              <w:right w:w="113" w:type="dxa"/>
            </w:tcMar>
            <w:hideMark/>
          </w:tcPr>
          <w:p w14:paraId="47E7FFCB" w14:textId="77777777" w:rsidR="00D55E90" w:rsidRDefault="00D55E90" w:rsidP="00426281">
            <w:r>
              <w:t>GBM108_poor</w:t>
            </w:r>
          </w:p>
        </w:tc>
        <w:tc>
          <w:tcPr>
            <w:tcW w:w="0" w:type="auto"/>
            <w:tcMar>
              <w:top w:w="113" w:type="dxa"/>
              <w:left w:w="113" w:type="dxa"/>
              <w:bottom w:w="113" w:type="dxa"/>
              <w:right w:w="113" w:type="dxa"/>
            </w:tcMar>
            <w:hideMark/>
          </w:tcPr>
          <w:p w14:paraId="2A4CE30B" w14:textId="77777777" w:rsidR="00D55E90" w:rsidRDefault="00D55E90" w:rsidP="00426281">
            <w:pPr>
              <w:jc w:val="center"/>
            </w:pPr>
            <w:r>
              <w:t>poor</w:t>
            </w:r>
          </w:p>
        </w:tc>
        <w:tc>
          <w:tcPr>
            <w:tcW w:w="0" w:type="auto"/>
            <w:tcMar>
              <w:top w:w="113" w:type="dxa"/>
              <w:left w:w="113" w:type="dxa"/>
              <w:bottom w:w="113" w:type="dxa"/>
              <w:right w:w="113" w:type="dxa"/>
            </w:tcMar>
            <w:hideMark/>
          </w:tcPr>
          <w:p w14:paraId="62AEDDBB" w14:textId="77777777" w:rsidR="00D55E90" w:rsidRDefault="00D55E90" w:rsidP="00426281">
            <w:pPr>
              <w:jc w:val="center"/>
            </w:pPr>
            <w:r>
              <w:t>SRR9294041.1</w:t>
            </w:r>
          </w:p>
        </w:tc>
      </w:tr>
      <w:tr w:rsidR="00D55E90" w14:paraId="143E1378" w14:textId="77777777" w:rsidTr="008F5EE6">
        <w:trPr>
          <w:jc w:val="center"/>
        </w:trPr>
        <w:tc>
          <w:tcPr>
            <w:tcW w:w="0" w:type="auto"/>
            <w:shd w:val="clear" w:color="auto" w:fill="F2F2F2"/>
            <w:tcMar>
              <w:top w:w="113" w:type="dxa"/>
              <w:left w:w="113" w:type="dxa"/>
              <w:bottom w:w="113" w:type="dxa"/>
              <w:right w:w="113" w:type="dxa"/>
            </w:tcMar>
            <w:hideMark/>
          </w:tcPr>
          <w:p w14:paraId="06F5C787" w14:textId="77777777" w:rsidR="00D55E90" w:rsidRDefault="00D55E90" w:rsidP="00426281">
            <w:r>
              <w:t>GBM115_poor</w:t>
            </w:r>
          </w:p>
        </w:tc>
        <w:tc>
          <w:tcPr>
            <w:tcW w:w="0" w:type="auto"/>
            <w:shd w:val="clear" w:color="auto" w:fill="F2F2F2"/>
            <w:tcMar>
              <w:top w:w="113" w:type="dxa"/>
              <w:left w:w="113" w:type="dxa"/>
              <w:bottom w:w="113" w:type="dxa"/>
              <w:right w:w="113" w:type="dxa"/>
            </w:tcMar>
            <w:hideMark/>
          </w:tcPr>
          <w:p w14:paraId="1DF449DB"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3FC218CC" w14:textId="77777777" w:rsidR="00D55E90" w:rsidRDefault="00D55E90" w:rsidP="00426281">
            <w:pPr>
              <w:jc w:val="center"/>
            </w:pPr>
            <w:r>
              <w:t>SRR9294043.1</w:t>
            </w:r>
          </w:p>
        </w:tc>
      </w:tr>
      <w:tr w:rsidR="00D55E90" w14:paraId="352D57E8" w14:textId="77777777" w:rsidTr="008F5EE6">
        <w:trPr>
          <w:jc w:val="center"/>
        </w:trPr>
        <w:tc>
          <w:tcPr>
            <w:tcW w:w="0" w:type="auto"/>
            <w:tcMar>
              <w:top w:w="113" w:type="dxa"/>
              <w:left w:w="113" w:type="dxa"/>
              <w:bottom w:w="113" w:type="dxa"/>
              <w:right w:w="113" w:type="dxa"/>
            </w:tcMar>
            <w:hideMark/>
          </w:tcPr>
          <w:p w14:paraId="2C7D8F67" w14:textId="77777777" w:rsidR="00D55E90" w:rsidRDefault="00D55E90" w:rsidP="00426281">
            <w:r>
              <w:t>GBM12_good</w:t>
            </w:r>
          </w:p>
        </w:tc>
        <w:tc>
          <w:tcPr>
            <w:tcW w:w="0" w:type="auto"/>
            <w:tcMar>
              <w:top w:w="113" w:type="dxa"/>
              <w:left w:w="113" w:type="dxa"/>
              <w:bottom w:w="113" w:type="dxa"/>
              <w:right w:w="113" w:type="dxa"/>
            </w:tcMar>
            <w:hideMark/>
          </w:tcPr>
          <w:p w14:paraId="67F32DB8" w14:textId="77777777" w:rsidR="00D55E90" w:rsidRDefault="00D55E90" w:rsidP="00426281">
            <w:pPr>
              <w:jc w:val="center"/>
            </w:pPr>
            <w:r>
              <w:t>good</w:t>
            </w:r>
          </w:p>
        </w:tc>
        <w:tc>
          <w:tcPr>
            <w:tcW w:w="0" w:type="auto"/>
            <w:tcMar>
              <w:top w:w="113" w:type="dxa"/>
              <w:left w:w="113" w:type="dxa"/>
              <w:bottom w:w="113" w:type="dxa"/>
              <w:right w:w="113" w:type="dxa"/>
            </w:tcMar>
            <w:hideMark/>
          </w:tcPr>
          <w:p w14:paraId="772DDABC" w14:textId="77777777" w:rsidR="00D55E90" w:rsidRDefault="00D55E90" w:rsidP="00426281">
            <w:pPr>
              <w:jc w:val="center"/>
            </w:pPr>
            <w:r>
              <w:t>SRR9294075.1</w:t>
            </w:r>
          </w:p>
        </w:tc>
      </w:tr>
      <w:tr w:rsidR="00D55E90" w14:paraId="17663CEF" w14:textId="77777777" w:rsidTr="008F5EE6">
        <w:trPr>
          <w:jc w:val="center"/>
        </w:trPr>
        <w:tc>
          <w:tcPr>
            <w:tcW w:w="0" w:type="auto"/>
            <w:shd w:val="clear" w:color="auto" w:fill="F2F2F2"/>
            <w:tcMar>
              <w:top w:w="113" w:type="dxa"/>
              <w:left w:w="113" w:type="dxa"/>
              <w:bottom w:w="113" w:type="dxa"/>
              <w:right w:w="113" w:type="dxa"/>
            </w:tcMar>
            <w:hideMark/>
          </w:tcPr>
          <w:p w14:paraId="279231A1" w14:textId="77777777" w:rsidR="00D55E90" w:rsidRDefault="00D55E90" w:rsidP="00426281">
            <w:r>
              <w:t>GBM39_good</w:t>
            </w:r>
          </w:p>
        </w:tc>
        <w:tc>
          <w:tcPr>
            <w:tcW w:w="0" w:type="auto"/>
            <w:shd w:val="clear" w:color="auto" w:fill="F2F2F2"/>
            <w:tcMar>
              <w:top w:w="113" w:type="dxa"/>
              <w:left w:w="113" w:type="dxa"/>
              <w:bottom w:w="113" w:type="dxa"/>
              <w:right w:w="113" w:type="dxa"/>
            </w:tcMar>
            <w:hideMark/>
          </w:tcPr>
          <w:p w14:paraId="2E86B8DE" w14:textId="77777777" w:rsidR="00D55E90" w:rsidRDefault="00D55E90" w:rsidP="00426281">
            <w:pPr>
              <w:jc w:val="center"/>
            </w:pPr>
            <w:r>
              <w:t>good</w:t>
            </w:r>
          </w:p>
        </w:tc>
        <w:tc>
          <w:tcPr>
            <w:tcW w:w="0" w:type="auto"/>
            <w:shd w:val="clear" w:color="auto" w:fill="F2F2F2"/>
            <w:tcMar>
              <w:top w:w="113" w:type="dxa"/>
              <w:left w:w="113" w:type="dxa"/>
              <w:bottom w:w="113" w:type="dxa"/>
              <w:right w:w="113" w:type="dxa"/>
            </w:tcMar>
            <w:hideMark/>
          </w:tcPr>
          <w:p w14:paraId="016EEC27" w14:textId="77777777" w:rsidR="00D55E90" w:rsidRDefault="00D55E90" w:rsidP="00426281">
            <w:pPr>
              <w:jc w:val="center"/>
            </w:pPr>
            <w:r>
              <w:t>SRR9294069.1</w:t>
            </w:r>
          </w:p>
        </w:tc>
      </w:tr>
      <w:tr w:rsidR="00D55E90" w14:paraId="0C26EFEC" w14:textId="77777777" w:rsidTr="008F5EE6">
        <w:trPr>
          <w:jc w:val="center"/>
        </w:trPr>
        <w:tc>
          <w:tcPr>
            <w:tcW w:w="0" w:type="auto"/>
            <w:tcBorders>
              <w:bottom w:val="double" w:sz="6" w:space="0" w:color="auto"/>
            </w:tcBorders>
            <w:tcMar>
              <w:top w:w="113" w:type="dxa"/>
              <w:left w:w="113" w:type="dxa"/>
              <w:bottom w:w="113" w:type="dxa"/>
              <w:right w:w="113" w:type="dxa"/>
            </w:tcMar>
            <w:hideMark/>
          </w:tcPr>
          <w:p w14:paraId="483C491C" w14:textId="77777777" w:rsidR="00D55E90" w:rsidRDefault="00D55E90" w:rsidP="00426281">
            <w:r>
              <w:t>GBM59_good</w:t>
            </w:r>
          </w:p>
        </w:tc>
        <w:tc>
          <w:tcPr>
            <w:tcW w:w="0" w:type="auto"/>
            <w:tcBorders>
              <w:bottom w:val="double" w:sz="6" w:space="0" w:color="auto"/>
            </w:tcBorders>
            <w:tcMar>
              <w:top w:w="113" w:type="dxa"/>
              <w:left w:w="113" w:type="dxa"/>
              <w:bottom w:w="113" w:type="dxa"/>
              <w:right w:w="113" w:type="dxa"/>
            </w:tcMar>
            <w:hideMark/>
          </w:tcPr>
          <w:p w14:paraId="4BCD8390" w14:textId="77777777" w:rsidR="00D55E90" w:rsidRDefault="00D55E90" w:rsidP="00426281">
            <w:pPr>
              <w:jc w:val="center"/>
            </w:pPr>
            <w:r>
              <w:t>good</w:t>
            </w:r>
          </w:p>
        </w:tc>
        <w:tc>
          <w:tcPr>
            <w:tcW w:w="0" w:type="auto"/>
            <w:tcBorders>
              <w:bottom w:val="double" w:sz="6" w:space="0" w:color="auto"/>
            </w:tcBorders>
            <w:tcMar>
              <w:top w:w="113" w:type="dxa"/>
              <w:left w:w="113" w:type="dxa"/>
              <w:bottom w:w="113" w:type="dxa"/>
              <w:right w:w="113" w:type="dxa"/>
            </w:tcMar>
            <w:hideMark/>
          </w:tcPr>
          <w:p w14:paraId="263CF8F1" w14:textId="77777777" w:rsidR="00D55E90" w:rsidRDefault="00D55E90" w:rsidP="00426281">
            <w:pPr>
              <w:keepNext/>
              <w:jc w:val="center"/>
            </w:pPr>
            <w:r>
              <w:t>SRR9294032.1</w:t>
            </w:r>
          </w:p>
        </w:tc>
      </w:tr>
    </w:tbl>
    <w:p w14:paraId="64E50A17" w14:textId="77777777" w:rsidR="00A64E30" w:rsidRDefault="00A64E30" w:rsidP="006A0A50"/>
    <w:p w14:paraId="15A4C6B6" w14:textId="062B767A" w:rsidR="00695740" w:rsidRPr="00695740" w:rsidRDefault="00695740" w:rsidP="006A0A50">
      <w:r w:rsidRPr="00A64E30">
        <w:rPr>
          <w:b/>
        </w:rPr>
        <w:t xml:space="preserve">Supplemental Table </w:t>
      </w:r>
      <w:r w:rsidR="00426281" w:rsidRPr="00A64E30">
        <w:rPr>
          <w:b/>
          <w:noProof/>
        </w:rPr>
        <w:fldChar w:fldCharType="begin"/>
      </w:r>
      <w:r w:rsidR="00426281" w:rsidRPr="00A64E30">
        <w:rPr>
          <w:b/>
          <w:noProof/>
        </w:rPr>
        <w:instrText xml:space="preserve"> SEQ Supplemental_Table \* ARABIC </w:instrText>
      </w:r>
      <w:r w:rsidR="00426281" w:rsidRPr="00A64E30">
        <w:rPr>
          <w:b/>
          <w:noProof/>
        </w:rPr>
        <w:fldChar w:fldCharType="separate"/>
      </w:r>
      <w:r w:rsidR="00FF6199" w:rsidRPr="00A64E30">
        <w:rPr>
          <w:b/>
          <w:noProof/>
        </w:rPr>
        <w:t>2</w:t>
      </w:r>
      <w:r w:rsidR="00426281" w:rsidRPr="00A64E30">
        <w:rPr>
          <w:b/>
          <w:noProof/>
        </w:rPr>
        <w:fldChar w:fldCharType="end"/>
      </w:r>
      <w:r w:rsidR="00A64E30">
        <w:t xml:space="preserve">. </w:t>
      </w:r>
      <w:r w:rsidRPr="006A0A50">
        <w:t xml:space="preserve"> </w:t>
      </w:r>
      <w:r w:rsidRPr="001A07DF">
        <w:rPr>
          <w:b/>
        </w:rPr>
        <w:t>List of the top 20 differentially expressed genes identified through differential gene expression analysis</w:t>
      </w:r>
      <w:r w:rsidRPr="006A0A50">
        <w:t>.</w:t>
      </w:r>
      <w:r w:rsidR="006A0A50">
        <w:t xml:space="preserve"> Fold change represents the ratio of expression in poor responders to good responders to bevacizumab treatment. </w:t>
      </w:r>
    </w:p>
    <w:tbl>
      <w:tblPr>
        <w:tblW w:w="0" w:type="auto"/>
        <w:jc w:val="center"/>
        <w:tblCellMar>
          <w:top w:w="15" w:type="dxa"/>
          <w:left w:w="15" w:type="dxa"/>
          <w:bottom w:w="15" w:type="dxa"/>
          <w:right w:w="15" w:type="dxa"/>
        </w:tblCellMar>
        <w:tblLook w:val="04A0" w:firstRow="1" w:lastRow="0" w:firstColumn="1" w:lastColumn="0" w:noHBand="0" w:noVBand="1"/>
      </w:tblPr>
      <w:tblGrid>
        <w:gridCol w:w="1120"/>
        <w:gridCol w:w="1486"/>
        <w:gridCol w:w="973"/>
        <w:gridCol w:w="1873"/>
        <w:gridCol w:w="1899"/>
      </w:tblGrid>
      <w:tr w:rsidR="00695740" w14:paraId="117DFAE6" w14:textId="77777777" w:rsidTr="00426281">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54C7D688" w14:textId="77777777" w:rsidR="00695740" w:rsidRDefault="00695740" w:rsidP="00426281">
            <w:pPr>
              <w:rPr>
                <w:b/>
                <w:bCs/>
              </w:rPr>
            </w:pPr>
            <w:r>
              <w:rPr>
                <w:b/>
                <w:bCs/>
              </w:rPr>
              <w:t>Differential Gene Expression</w:t>
            </w:r>
          </w:p>
        </w:tc>
      </w:tr>
      <w:tr w:rsidR="00695740" w14:paraId="012712CD" w14:textId="77777777" w:rsidTr="00426281">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90EF4B7" w14:textId="77777777" w:rsidR="00695740" w:rsidRDefault="00695740" w:rsidP="00426281">
            <w:pPr>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DCEDBEF" w14:textId="79E10A24" w:rsidR="00695740" w:rsidRDefault="00695740" w:rsidP="00426281">
            <w:pPr>
              <w:jc w:val="center"/>
              <w:rPr>
                <w:i/>
                <w:iCs/>
              </w:rPr>
            </w:pPr>
            <w:r>
              <w:rPr>
                <w:i/>
                <w:iCs/>
              </w:rPr>
              <w:t>Fold</w:t>
            </w:r>
            <w:r w:rsidR="006A0A50">
              <w:rPr>
                <w:i/>
                <w:iCs/>
              </w:rPr>
              <w:t xml:space="preserve"> </w:t>
            </w:r>
            <w:r>
              <w:rPr>
                <w:i/>
                <w:iCs/>
              </w:rPr>
              <w:t>Chang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43D8364B" w14:textId="49DF3747" w:rsidR="00695740" w:rsidRDefault="006A0A50" w:rsidP="00426281">
            <w:pPr>
              <w:jc w:val="center"/>
              <w:rPr>
                <w:i/>
                <w:iCs/>
              </w:rPr>
            </w:pPr>
            <w:r>
              <w:rPr>
                <w:i/>
                <w:iCs/>
              </w:rPr>
              <w:t>P-</w:t>
            </w:r>
            <w:r w:rsidR="00695740">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58A7A640" w14:textId="40333F4C" w:rsidR="00695740" w:rsidRDefault="00695740" w:rsidP="00426281">
            <w:pPr>
              <w:jc w:val="center"/>
              <w:rPr>
                <w:i/>
                <w:iCs/>
              </w:rPr>
            </w:pPr>
            <w:r>
              <w:rPr>
                <w:i/>
                <w:iCs/>
              </w:rPr>
              <w:t>Adjusted</w:t>
            </w:r>
            <w:r w:rsidR="006A0A50">
              <w:rPr>
                <w:i/>
                <w:iCs/>
              </w:rPr>
              <w:t xml:space="preserve"> P-</w:t>
            </w:r>
            <w:r>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2A1B846" w14:textId="3DCDF488" w:rsidR="00695740" w:rsidRDefault="00695740" w:rsidP="00426281">
            <w:pPr>
              <w:jc w:val="center"/>
              <w:rPr>
                <w:i/>
                <w:iCs/>
              </w:rPr>
            </w:pPr>
            <w:r>
              <w:rPr>
                <w:i/>
                <w:iCs/>
              </w:rPr>
              <w:t>Mean</w:t>
            </w:r>
            <w:r w:rsidR="006A0A50">
              <w:rPr>
                <w:i/>
                <w:iCs/>
              </w:rPr>
              <w:t xml:space="preserve"> </w:t>
            </w:r>
            <w:r>
              <w:rPr>
                <w:i/>
                <w:iCs/>
              </w:rPr>
              <w:t>Expression</w:t>
            </w:r>
          </w:p>
        </w:tc>
      </w:tr>
      <w:tr w:rsidR="00695740" w14:paraId="6FB66A50" w14:textId="77777777" w:rsidTr="00426281">
        <w:trPr>
          <w:jc w:val="center"/>
        </w:trPr>
        <w:tc>
          <w:tcPr>
            <w:tcW w:w="0" w:type="auto"/>
            <w:tcMar>
              <w:top w:w="113" w:type="dxa"/>
              <w:left w:w="113" w:type="dxa"/>
              <w:bottom w:w="113" w:type="dxa"/>
              <w:right w:w="113" w:type="dxa"/>
            </w:tcMar>
            <w:hideMark/>
          </w:tcPr>
          <w:p w14:paraId="5308ECE2" w14:textId="77777777" w:rsidR="00695740" w:rsidRDefault="00695740" w:rsidP="00426281">
            <w:r>
              <w:t>MXRA5</w:t>
            </w:r>
          </w:p>
        </w:tc>
        <w:tc>
          <w:tcPr>
            <w:tcW w:w="0" w:type="auto"/>
            <w:tcMar>
              <w:top w:w="113" w:type="dxa"/>
              <w:left w:w="113" w:type="dxa"/>
              <w:bottom w:w="113" w:type="dxa"/>
              <w:right w:w="113" w:type="dxa"/>
            </w:tcMar>
            <w:hideMark/>
          </w:tcPr>
          <w:p w14:paraId="18746C9A" w14:textId="77777777" w:rsidR="00695740" w:rsidRDefault="00695740" w:rsidP="00426281">
            <w:pPr>
              <w:jc w:val="center"/>
            </w:pPr>
            <w:r>
              <w:t>1868.27</w:t>
            </w:r>
          </w:p>
        </w:tc>
        <w:tc>
          <w:tcPr>
            <w:tcW w:w="0" w:type="auto"/>
            <w:tcMar>
              <w:top w:w="113" w:type="dxa"/>
              <w:left w:w="113" w:type="dxa"/>
              <w:bottom w:w="113" w:type="dxa"/>
              <w:right w:w="113" w:type="dxa"/>
            </w:tcMar>
            <w:hideMark/>
          </w:tcPr>
          <w:p w14:paraId="45770E5C" w14:textId="77777777" w:rsidR="00695740" w:rsidRDefault="00695740" w:rsidP="00426281">
            <w:pPr>
              <w:jc w:val="center"/>
            </w:pPr>
            <w:r>
              <w:t>0.00</w:t>
            </w:r>
          </w:p>
        </w:tc>
        <w:tc>
          <w:tcPr>
            <w:tcW w:w="0" w:type="auto"/>
            <w:tcMar>
              <w:top w:w="113" w:type="dxa"/>
              <w:left w:w="113" w:type="dxa"/>
              <w:bottom w:w="113" w:type="dxa"/>
              <w:right w:w="113" w:type="dxa"/>
            </w:tcMar>
            <w:hideMark/>
          </w:tcPr>
          <w:p w14:paraId="036EC507" w14:textId="77777777" w:rsidR="00695740" w:rsidRDefault="00695740" w:rsidP="00426281">
            <w:pPr>
              <w:jc w:val="center"/>
            </w:pPr>
            <w:r>
              <w:t>0.00</w:t>
            </w:r>
          </w:p>
        </w:tc>
        <w:tc>
          <w:tcPr>
            <w:tcW w:w="0" w:type="auto"/>
            <w:tcMar>
              <w:top w:w="113" w:type="dxa"/>
              <w:left w:w="113" w:type="dxa"/>
              <w:bottom w:w="113" w:type="dxa"/>
              <w:right w:w="113" w:type="dxa"/>
            </w:tcMar>
            <w:hideMark/>
          </w:tcPr>
          <w:p w14:paraId="4B895CB5" w14:textId="77777777" w:rsidR="00695740" w:rsidRDefault="00695740" w:rsidP="00426281">
            <w:pPr>
              <w:jc w:val="center"/>
            </w:pPr>
            <w:r>
              <w:t>1759.89</w:t>
            </w:r>
          </w:p>
        </w:tc>
      </w:tr>
      <w:tr w:rsidR="00695740" w14:paraId="7FE2952F" w14:textId="77777777" w:rsidTr="00426281">
        <w:trPr>
          <w:jc w:val="center"/>
        </w:trPr>
        <w:tc>
          <w:tcPr>
            <w:tcW w:w="0" w:type="auto"/>
            <w:shd w:val="clear" w:color="auto" w:fill="F2F2F2"/>
            <w:tcMar>
              <w:top w:w="113" w:type="dxa"/>
              <w:left w:w="113" w:type="dxa"/>
              <w:bottom w:w="113" w:type="dxa"/>
              <w:right w:w="113" w:type="dxa"/>
            </w:tcMar>
            <w:hideMark/>
          </w:tcPr>
          <w:p w14:paraId="441961BE" w14:textId="77777777" w:rsidR="00695740" w:rsidRDefault="00695740" w:rsidP="00426281">
            <w:r>
              <w:t>FIGNL2</w:t>
            </w:r>
          </w:p>
        </w:tc>
        <w:tc>
          <w:tcPr>
            <w:tcW w:w="0" w:type="auto"/>
            <w:shd w:val="clear" w:color="auto" w:fill="F2F2F2"/>
            <w:tcMar>
              <w:top w:w="113" w:type="dxa"/>
              <w:left w:w="113" w:type="dxa"/>
              <w:bottom w:w="113" w:type="dxa"/>
              <w:right w:w="113" w:type="dxa"/>
            </w:tcMar>
            <w:hideMark/>
          </w:tcPr>
          <w:p w14:paraId="1CC79868" w14:textId="77777777" w:rsidR="00695740" w:rsidRDefault="00695740" w:rsidP="00426281">
            <w:pPr>
              <w:jc w:val="center"/>
            </w:pPr>
            <w:r>
              <w:t>1569.38</w:t>
            </w:r>
          </w:p>
        </w:tc>
        <w:tc>
          <w:tcPr>
            <w:tcW w:w="0" w:type="auto"/>
            <w:shd w:val="clear" w:color="auto" w:fill="F2F2F2"/>
            <w:tcMar>
              <w:top w:w="113" w:type="dxa"/>
              <w:left w:w="113" w:type="dxa"/>
              <w:bottom w:w="113" w:type="dxa"/>
              <w:right w:w="113" w:type="dxa"/>
            </w:tcMar>
            <w:hideMark/>
          </w:tcPr>
          <w:p w14:paraId="302E9437"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5F8D1E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59A6A08" w14:textId="77777777" w:rsidR="00695740" w:rsidRDefault="00695740" w:rsidP="00426281">
            <w:pPr>
              <w:jc w:val="center"/>
            </w:pPr>
            <w:r>
              <w:t>436.46</w:t>
            </w:r>
          </w:p>
        </w:tc>
      </w:tr>
      <w:tr w:rsidR="00695740" w14:paraId="7321B62E" w14:textId="77777777" w:rsidTr="00426281">
        <w:trPr>
          <w:jc w:val="center"/>
        </w:trPr>
        <w:tc>
          <w:tcPr>
            <w:tcW w:w="0" w:type="auto"/>
            <w:tcMar>
              <w:top w:w="113" w:type="dxa"/>
              <w:left w:w="113" w:type="dxa"/>
              <w:bottom w:w="113" w:type="dxa"/>
              <w:right w:w="113" w:type="dxa"/>
            </w:tcMar>
            <w:hideMark/>
          </w:tcPr>
          <w:p w14:paraId="32823BF0" w14:textId="77777777" w:rsidR="00695740" w:rsidRDefault="00695740" w:rsidP="00426281">
            <w:r>
              <w:t>DPP10</w:t>
            </w:r>
          </w:p>
        </w:tc>
        <w:tc>
          <w:tcPr>
            <w:tcW w:w="0" w:type="auto"/>
            <w:tcMar>
              <w:top w:w="113" w:type="dxa"/>
              <w:left w:w="113" w:type="dxa"/>
              <w:bottom w:w="113" w:type="dxa"/>
              <w:right w:w="113" w:type="dxa"/>
            </w:tcMar>
            <w:hideMark/>
          </w:tcPr>
          <w:p w14:paraId="4942366F" w14:textId="77777777" w:rsidR="00695740" w:rsidRDefault="00695740" w:rsidP="00426281">
            <w:pPr>
              <w:jc w:val="center"/>
            </w:pPr>
            <w:r>
              <w:t>1492.07</w:t>
            </w:r>
          </w:p>
        </w:tc>
        <w:tc>
          <w:tcPr>
            <w:tcW w:w="0" w:type="auto"/>
            <w:tcMar>
              <w:top w:w="113" w:type="dxa"/>
              <w:left w:w="113" w:type="dxa"/>
              <w:bottom w:w="113" w:type="dxa"/>
              <w:right w:w="113" w:type="dxa"/>
            </w:tcMar>
            <w:hideMark/>
          </w:tcPr>
          <w:p w14:paraId="0C2F2EC6" w14:textId="77777777" w:rsidR="00695740" w:rsidRDefault="00695740" w:rsidP="00426281">
            <w:pPr>
              <w:jc w:val="center"/>
            </w:pPr>
            <w:r>
              <w:t>0.00</w:t>
            </w:r>
          </w:p>
        </w:tc>
        <w:tc>
          <w:tcPr>
            <w:tcW w:w="0" w:type="auto"/>
            <w:tcMar>
              <w:top w:w="113" w:type="dxa"/>
              <w:left w:w="113" w:type="dxa"/>
              <w:bottom w:w="113" w:type="dxa"/>
              <w:right w:w="113" w:type="dxa"/>
            </w:tcMar>
            <w:hideMark/>
          </w:tcPr>
          <w:p w14:paraId="09220B5E" w14:textId="77777777" w:rsidR="00695740" w:rsidRDefault="00695740" w:rsidP="00426281">
            <w:pPr>
              <w:jc w:val="center"/>
            </w:pPr>
            <w:r>
              <w:t>0.00</w:t>
            </w:r>
          </w:p>
        </w:tc>
        <w:tc>
          <w:tcPr>
            <w:tcW w:w="0" w:type="auto"/>
            <w:tcMar>
              <w:top w:w="113" w:type="dxa"/>
              <w:left w:w="113" w:type="dxa"/>
              <w:bottom w:w="113" w:type="dxa"/>
              <w:right w:w="113" w:type="dxa"/>
            </w:tcMar>
            <w:hideMark/>
          </w:tcPr>
          <w:p w14:paraId="7A1AD9C8" w14:textId="77777777" w:rsidR="00695740" w:rsidRDefault="00695740" w:rsidP="00426281">
            <w:pPr>
              <w:jc w:val="center"/>
            </w:pPr>
            <w:r>
              <w:t>2903.70</w:t>
            </w:r>
          </w:p>
        </w:tc>
      </w:tr>
      <w:tr w:rsidR="00695740" w14:paraId="77AB864A" w14:textId="77777777" w:rsidTr="00426281">
        <w:trPr>
          <w:jc w:val="center"/>
        </w:trPr>
        <w:tc>
          <w:tcPr>
            <w:tcW w:w="0" w:type="auto"/>
            <w:shd w:val="clear" w:color="auto" w:fill="F2F2F2"/>
            <w:tcMar>
              <w:top w:w="113" w:type="dxa"/>
              <w:left w:w="113" w:type="dxa"/>
              <w:bottom w:w="113" w:type="dxa"/>
              <w:right w:w="113" w:type="dxa"/>
            </w:tcMar>
            <w:hideMark/>
          </w:tcPr>
          <w:p w14:paraId="6F56EB88" w14:textId="77777777" w:rsidR="00695740" w:rsidRDefault="00695740" w:rsidP="00426281">
            <w:r>
              <w:t>SHD</w:t>
            </w:r>
          </w:p>
        </w:tc>
        <w:tc>
          <w:tcPr>
            <w:tcW w:w="0" w:type="auto"/>
            <w:shd w:val="clear" w:color="auto" w:fill="F2F2F2"/>
            <w:tcMar>
              <w:top w:w="113" w:type="dxa"/>
              <w:left w:w="113" w:type="dxa"/>
              <w:bottom w:w="113" w:type="dxa"/>
              <w:right w:w="113" w:type="dxa"/>
            </w:tcMar>
            <w:hideMark/>
          </w:tcPr>
          <w:p w14:paraId="7496C51A" w14:textId="77777777" w:rsidR="00695740" w:rsidRDefault="00695740" w:rsidP="00426281">
            <w:pPr>
              <w:jc w:val="center"/>
            </w:pPr>
            <w:r>
              <w:t>1490.51</w:t>
            </w:r>
          </w:p>
        </w:tc>
        <w:tc>
          <w:tcPr>
            <w:tcW w:w="0" w:type="auto"/>
            <w:shd w:val="clear" w:color="auto" w:fill="F2F2F2"/>
            <w:tcMar>
              <w:top w:w="113" w:type="dxa"/>
              <w:left w:w="113" w:type="dxa"/>
              <w:bottom w:w="113" w:type="dxa"/>
              <w:right w:w="113" w:type="dxa"/>
            </w:tcMar>
            <w:hideMark/>
          </w:tcPr>
          <w:p w14:paraId="57146AA8"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454CA4BE"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2858F493" w14:textId="77777777" w:rsidR="00695740" w:rsidRDefault="00695740" w:rsidP="00426281">
            <w:pPr>
              <w:jc w:val="center"/>
            </w:pPr>
            <w:r>
              <w:t>3325.96</w:t>
            </w:r>
          </w:p>
        </w:tc>
      </w:tr>
      <w:tr w:rsidR="00695740" w14:paraId="142DED77" w14:textId="77777777" w:rsidTr="00426281">
        <w:trPr>
          <w:jc w:val="center"/>
        </w:trPr>
        <w:tc>
          <w:tcPr>
            <w:tcW w:w="0" w:type="auto"/>
            <w:tcMar>
              <w:top w:w="113" w:type="dxa"/>
              <w:left w:w="113" w:type="dxa"/>
              <w:bottom w:w="113" w:type="dxa"/>
              <w:right w:w="113" w:type="dxa"/>
            </w:tcMar>
            <w:hideMark/>
          </w:tcPr>
          <w:p w14:paraId="0A4BAB63" w14:textId="77777777" w:rsidR="00695740" w:rsidRDefault="00695740" w:rsidP="00426281">
            <w:r>
              <w:t>IGLON5</w:t>
            </w:r>
          </w:p>
        </w:tc>
        <w:tc>
          <w:tcPr>
            <w:tcW w:w="0" w:type="auto"/>
            <w:tcMar>
              <w:top w:w="113" w:type="dxa"/>
              <w:left w:w="113" w:type="dxa"/>
              <w:bottom w:w="113" w:type="dxa"/>
              <w:right w:w="113" w:type="dxa"/>
            </w:tcMar>
            <w:hideMark/>
          </w:tcPr>
          <w:p w14:paraId="13FABB07" w14:textId="77777777" w:rsidR="00695740" w:rsidRDefault="00695740" w:rsidP="00426281">
            <w:pPr>
              <w:jc w:val="center"/>
            </w:pPr>
            <w:r>
              <w:t>1353.83</w:t>
            </w:r>
          </w:p>
        </w:tc>
        <w:tc>
          <w:tcPr>
            <w:tcW w:w="0" w:type="auto"/>
            <w:tcMar>
              <w:top w:w="113" w:type="dxa"/>
              <w:left w:w="113" w:type="dxa"/>
              <w:bottom w:w="113" w:type="dxa"/>
              <w:right w:w="113" w:type="dxa"/>
            </w:tcMar>
            <w:hideMark/>
          </w:tcPr>
          <w:p w14:paraId="14E5A8A7" w14:textId="77777777" w:rsidR="00695740" w:rsidRDefault="00695740" w:rsidP="00426281">
            <w:pPr>
              <w:jc w:val="center"/>
            </w:pPr>
            <w:r>
              <w:t>0.00</w:t>
            </w:r>
          </w:p>
        </w:tc>
        <w:tc>
          <w:tcPr>
            <w:tcW w:w="0" w:type="auto"/>
            <w:tcMar>
              <w:top w:w="113" w:type="dxa"/>
              <w:left w:w="113" w:type="dxa"/>
              <w:bottom w:w="113" w:type="dxa"/>
              <w:right w:w="113" w:type="dxa"/>
            </w:tcMar>
            <w:hideMark/>
          </w:tcPr>
          <w:p w14:paraId="4983CF7B" w14:textId="77777777" w:rsidR="00695740" w:rsidRDefault="00695740" w:rsidP="00426281">
            <w:pPr>
              <w:jc w:val="center"/>
            </w:pPr>
            <w:r>
              <w:t>0.00</w:t>
            </w:r>
          </w:p>
        </w:tc>
        <w:tc>
          <w:tcPr>
            <w:tcW w:w="0" w:type="auto"/>
            <w:tcMar>
              <w:top w:w="113" w:type="dxa"/>
              <w:left w:w="113" w:type="dxa"/>
              <w:bottom w:w="113" w:type="dxa"/>
              <w:right w:w="113" w:type="dxa"/>
            </w:tcMar>
            <w:hideMark/>
          </w:tcPr>
          <w:p w14:paraId="60BB8017" w14:textId="77777777" w:rsidR="00695740" w:rsidRDefault="00695740" w:rsidP="00426281">
            <w:pPr>
              <w:jc w:val="center"/>
            </w:pPr>
            <w:r>
              <w:t>2933.21</w:t>
            </w:r>
          </w:p>
        </w:tc>
      </w:tr>
      <w:tr w:rsidR="00695740" w14:paraId="402BDDB5" w14:textId="77777777" w:rsidTr="00426281">
        <w:trPr>
          <w:jc w:val="center"/>
        </w:trPr>
        <w:tc>
          <w:tcPr>
            <w:tcW w:w="0" w:type="auto"/>
            <w:shd w:val="clear" w:color="auto" w:fill="F2F2F2"/>
            <w:tcMar>
              <w:top w:w="113" w:type="dxa"/>
              <w:left w:w="113" w:type="dxa"/>
              <w:bottom w:w="113" w:type="dxa"/>
              <w:right w:w="113" w:type="dxa"/>
            </w:tcMar>
            <w:hideMark/>
          </w:tcPr>
          <w:p w14:paraId="40FBB26A" w14:textId="77777777" w:rsidR="00695740" w:rsidRDefault="00695740" w:rsidP="00426281">
            <w:r>
              <w:t>SYT13</w:t>
            </w:r>
          </w:p>
        </w:tc>
        <w:tc>
          <w:tcPr>
            <w:tcW w:w="0" w:type="auto"/>
            <w:shd w:val="clear" w:color="auto" w:fill="F2F2F2"/>
            <w:tcMar>
              <w:top w:w="113" w:type="dxa"/>
              <w:left w:w="113" w:type="dxa"/>
              <w:bottom w:w="113" w:type="dxa"/>
              <w:right w:w="113" w:type="dxa"/>
            </w:tcMar>
            <w:hideMark/>
          </w:tcPr>
          <w:p w14:paraId="12F87197" w14:textId="77777777" w:rsidR="00695740" w:rsidRDefault="00695740" w:rsidP="00426281">
            <w:pPr>
              <w:jc w:val="center"/>
            </w:pPr>
            <w:r>
              <w:t>1308.00</w:t>
            </w:r>
          </w:p>
        </w:tc>
        <w:tc>
          <w:tcPr>
            <w:tcW w:w="0" w:type="auto"/>
            <w:shd w:val="clear" w:color="auto" w:fill="F2F2F2"/>
            <w:tcMar>
              <w:top w:w="113" w:type="dxa"/>
              <w:left w:w="113" w:type="dxa"/>
              <w:bottom w:w="113" w:type="dxa"/>
              <w:right w:w="113" w:type="dxa"/>
            </w:tcMar>
            <w:hideMark/>
          </w:tcPr>
          <w:p w14:paraId="602A629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5515A95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B0EC1C1" w14:textId="77777777" w:rsidR="00695740" w:rsidRDefault="00695740" w:rsidP="00426281">
            <w:pPr>
              <w:jc w:val="center"/>
            </w:pPr>
            <w:r>
              <w:t>925.22</w:t>
            </w:r>
          </w:p>
        </w:tc>
      </w:tr>
      <w:tr w:rsidR="00695740" w14:paraId="4CEBF735" w14:textId="77777777" w:rsidTr="00426281">
        <w:trPr>
          <w:jc w:val="center"/>
        </w:trPr>
        <w:tc>
          <w:tcPr>
            <w:tcW w:w="0" w:type="auto"/>
            <w:tcMar>
              <w:top w:w="113" w:type="dxa"/>
              <w:left w:w="113" w:type="dxa"/>
              <w:bottom w:w="113" w:type="dxa"/>
              <w:right w:w="113" w:type="dxa"/>
            </w:tcMar>
            <w:hideMark/>
          </w:tcPr>
          <w:p w14:paraId="6DE5455D" w14:textId="77777777" w:rsidR="00695740" w:rsidRDefault="00695740" w:rsidP="00426281">
            <w:r>
              <w:t>NCAN</w:t>
            </w:r>
          </w:p>
        </w:tc>
        <w:tc>
          <w:tcPr>
            <w:tcW w:w="0" w:type="auto"/>
            <w:tcMar>
              <w:top w:w="113" w:type="dxa"/>
              <w:left w:w="113" w:type="dxa"/>
              <w:bottom w:w="113" w:type="dxa"/>
              <w:right w:w="113" w:type="dxa"/>
            </w:tcMar>
            <w:hideMark/>
          </w:tcPr>
          <w:p w14:paraId="0FA2EE1C" w14:textId="77777777" w:rsidR="00695740" w:rsidRDefault="00695740" w:rsidP="00426281">
            <w:pPr>
              <w:jc w:val="center"/>
            </w:pPr>
            <w:r>
              <w:t>1187.78</w:t>
            </w:r>
          </w:p>
        </w:tc>
        <w:tc>
          <w:tcPr>
            <w:tcW w:w="0" w:type="auto"/>
            <w:tcMar>
              <w:top w:w="113" w:type="dxa"/>
              <w:left w:w="113" w:type="dxa"/>
              <w:bottom w:w="113" w:type="dxa"/>
              <w:right w:w="113" w:type="dxa"/>
            </w:tcMar>
            <w:hideMark/>
          </w:tcPr>
          <w:p w14:paraId="78955C3E" w14:textId="77777777" w:rsidR="00695740" w:rsidRDefault="00695740" w:rsidP="00426281">
            <w:pPr>
              <w:jc w:val="center"/>
            </w:pPr>
            <w:r>
              <w:t>0.00</w:t>
            </w:r>
          </w:p>
        </w:tc>
        <w:tc>
          <w:tcPr>
            <w:tcW w:w="0" w:type="auto"/>
            <w:tcMar>
              <w:top w:w="113" w:type="dxa"/>
              <w:left w:w="113" w:type="dxa"/>
              <w:bottom w:w="113" w:type="dxa"/>
              <w:right w:w="113" w:type="dxa"/>
            </w:tcMar>
            <w:hideMark/>
          </w:tcPr>
          <w:p w14:paraId="1500BFF2" w14:textId="77777777" w:rsidR="00695740" w:rsidRDefault="00695740" w:rsidP="00426281">
            <w:pPr>
              <w:jc w:val="center"/>
            </w:pPr>
            <w:r>
              <w:t>0.00</w:t>
            </w:r>
          </w:p>
        </w:tc>
        <w:tc>
          <w:tcPr>
            <w:tcW w:w="0" w:type="auto"/>
            <w:tcMar>
              <w:top w:w="113" w:type="dxa"/>
              <w:left w:w="113" w:type="dxa"/>
              <w:bottom w:w="113" w:type="dxa"/>
              <w:right w:w="113" w:type="dxa"/>
            </w:tcMar>
            <w:hideMark/>
          </w:tcPr>
          <w:p w14:paraId="58D05F7C" w14:textId="77777777" w:rsidR="00695740" w:rsidRDefault="00695740" w:rsidP="00426281">
            <w:pPr>
              <w:jc w:val="center"/>
            </w:pPr>
            <w:r>
              <w:t>38401.23</w:t>
            </w:r>
          </w:p>
        </w:tc>
      </w:tr>
      <w:tr w:rsidR="00695740" w14:paraId="15166262" w14:textId="77777777" w:rsidTr="00426281">
        <w:trPr>
          <w:jc w:val="center"/>
        </w:trPr>
        <w:tc>
          <w:tcPr>
            <w:tcW w:w="0" w:type="auto"/>
            <w:shd w:val="clear" w:color="auto" w:fill="F2F2F2"/>
            <w:tcMar>
              <w:top w:w="113" w:type="dxa"/>
              <w:left w:w="113" w:type="dxa"/>
              <w:bottom w:w="113" w:type="dxa"/>
              <w:right w:w="113" w:type="dxa"/>
            </w:tcMar>
            <w:hideMark/>
          </w:tcPr>
          <w:p w14:paraId="137779F5" w14:textId="77777777" w:rsidR="00695740" w:rsidRDefault="00695740" w:rsidP="00426281">
            <w:r>
              <w:t>SIX6</w:t>
            </w:r>
          </w:p>
        </w:tc>
        <w:tc>
          <w:tcPr>
            <w:tcW w:w="0" w:type="auto"/>
            <w:shd w:val="clear" w:color="auto" w:fill="F2F2F2"/>
            <w:tcMar>
              <w:top w:w="113" w:type="dxa"/>
              <w:left w:w="113" w:type="dxa"/>
              <w:bottom w:w="113" w:type="dxa"/>
              <w:right w:w="113" w:type="dxa"/>
            </w:tcMar>
            <w:hideMark/>
          </w:tcPr>
          <w:p w14:paraId="698E6D57" w14:textId="77777777" w:rsidR="00695740" w:rsidRDefault="00695740" w:rsidP="00426281">
            <w:pPr>
              <w:jc w:val="center"/>
            </w:pPr>
            <w:r>
              <w:t>1050.67</w:t>
            </w:r>
          </w:p>
        </w:tc>
        <w:tc>
          <w:tcPr>
            <w:tcW w:w="0" w:type="auto"/>
            <w:shd w:val="clear" w:color="auto" w:fill="F2F2F2"/>
            <w:tcMar>
              <w:top w:w="113" w:type="dxa"/>
              <w:left w:w="113" w:type="dxa"/>
              <w:bottom w:w="113" w:type="dxa"/>
              <w:right w:w="113" w:type="dxa"/>
            </w:tcMar>
            <w:hideMark/>
          </w:tcPr>
          <w:p w14:paraId="18058B6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27C2D939"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9142683" w14:textId="77777777" w:rsidR="00695740" w:rsidRDefault="00695740" w:rsidP="00426281">
            <w:pPr>
              <w:jc w:val="center"/>
            </w:pPr>
            <w:r>
              <w:t>646.75</w:t>
            </w:r>
          </w:p>
        </w:tc>
      </w:tr>
      <w:tr w:rsidR="00695740" w14:paraId="3ECD876C" w14:textId="77777777" w:rsidTr="00426281">
        <w:trPr>
          <w:jc w:val="center"/>
        </w:trPr>
        <w:tc>
          <w:tcPr>
            <w:tcW w:w="0" w:type="auto"/>
            <w:tcMar>
              <w:top w:w="113" w:type="dxa"/>
              <w:left w:w="113" w:type="dxa"/>
              <w:bottom w:w="113" w:type="dxa"/>
              <w:right w:w="113" w:type="dxa"/>
            </w:tcMar>
            <w:hideMark/>
          </w:tcPr>
          <w:p w14:paraId="16C90792" w14:textId="77777777" w:rsidR="00695740" w:rsidRDefault="00695740" w:rsidP="00426281">
            <w:r>
              <w:lastRenderedPageBreak/>
              <w:t>SCN3B</w:t>
            </w:r>
          </w:p>
        </w:tc>
        <w:tc>
          <w:tcPr>
            <w:tcW w:w="0" w:type="auto"/>
            <w:tcMar>
              <w:top w:w="113" w:type="dxa"/>
              <w:left w:w="113" w:type="dxa"/>
              <w:bottom w:w="113" w:type="dxa"/>
              <w:right w:w="113" w:type="dxa"/>
            </w:tcMar>
            <w:hideMark/>
          </w:tcPr>
          <w:p w14:paraId="393427D5" w14:textId="77777777" w:rsidR="00695740" w:rsidRDefault="00695740" w:rsidP="00426281">
            <w:pPr>
              <w:jc w:val="center"/>
            </w:pPr>
            <w:r>
              <w:t>923.04</w:t>
            </w:r>
          </w:p>
        </w:tc>
        <w:tc>
          <w:tcPr>
            <w:tcW w:w="0" w:type="auto"/>
            <w:tcMar>
              <w:top w:w="113" w:type="dxa"/>
              <w:left w:w="113" w:type="dxa"/>
              <w:bottom w:w="113" w:type="dxa"/>
              <w:right w:w="113" w:type="dxa"/>
            </w:tcMar>
            <w:hideMark/>
          </w:tcPr>
          <w:p w14:paraId="20E8EE46" w14:textId="77777777" w:rsidR="00695740" w:rsidRDefault="00695740" w:rsidP="00426281">
            <w:pPr>
              <w:jc w:val="center"/>
            </w:pPr>
            <w:r>
              <w:t>0.00</w:t>
            </w:r>
          </w:p>
        </w:tc>
        <w:tc>
          <w:tcPr>
            <w:tcW w:w="0" w:type="auto"/>
            <w:tcMar>
              <w:top w:w="113" w:type="dxa"/>
              <w:left w:w="113" w:type="dxa"/>
              <w:bottom w:w="113" w:type="dxa"/>
              <w:right w:w="113" w:type="dxa"/>
            </w:tcMar>
            <w:hideMark/>
          </w:tcPr>
          <w:p w14:paraId="2309A961" w14:textId="77777777" w:rsidR="00695740" w:rsidRDefault="00695740" w:rsidP="00426281">
            <w:pPr>
              <w:jc w:val="center"/>
            </w:pPr>
            <w:r>
              <w:t>0.00</w:t>
            </w:r>
          </w:p>
        </w:tc>
        <w:tc>
          <w:tcPr>
            <w:tcW w:w="0" w:type="auto"/>
            <w:tcMar>
              <w:top w:w="113" w:type="dxa"/>
              <w:left w:w="113" w:type="dxa"/>
              <w:bottom w:w="113" w:type="dxa"/>
              <w:right w:w="113" w:type="dxa"/>
            </w:tcMar>
            <w:hideMark/>
          </w:tcPr>
          <w:p w14:paraId="44B3BFAF" w14:textId="77777777" w:rsidR="00695740" w:rsidRDefault="00695740" w:rsidP="00426281">
            <w:pPr>
              <w:jc w:val="center"/>
            </w:pPr>
            <w:r>
              <w:t>1313.92</w:t>
            </w:r>
          </w:p>
        </w:tc>
      </w:tr>
      <w:tr w:rsidR="00695740" w14:paraId="5E921BA8" w14:textId="77777777" w:rsidTr="00426281">
        <w:trPr>
          <w:jc w:val="center"/>
        </w:trPr>
        <w:tc>
          <w:tcPr>
            <w:tcW w:w="0" w:type="auto"/>
            <w:shd w:val="clear" w:color="auto" w:fill="F2F2F2"/>
            <w:tcMar>
              <w:top w:w="113" w:type="dxa"/>
              <w:left w:w="113" w:type="dxa"/>
              <w:bottom w:w="113" w:type="dxa"/>
              <w:right w:w="113" w:type="dxa"/>
            </w:tcMar>
            <w:hideMark/>
          </w:tcPr>
          <w:p w14:paraId="6DD114D2" w14:textId="77777777" w:rsidR="00695740" w:rsidRDefault="00695740" w:rsidP="00426281">
            <w:r>
              <w:t>VGF</w:t>
            </w:r>
          </w:p>
        </w:tc>
        <w:tc>
          <w:tcPr>
            <w:tcW w:w="0" w:type="auto"/>
            <w:shd w:val="clear" w:color="auto" w:fill="F2F2F2"/>
            <w:tcMar>
              <w:top w:w="113" w:type="dxa"/>
              <w:left w:w="113" w:type="dxa"/>
              <w:bottom w:w="113" w:type="dxa"/>
              <w:right w:w="113" w:type="dxa"/>
            </w:tcMar>
            <w:hideMark/>
          </w:tcPr>
          <w:p w14:paraId="0918AD49" w14:textId="77777777" w:rsidR="00695740" w:rsidRDefault="00695740" w:rsidP="00426281">
            <w:pPr>
              <w:jc w:val="center"/>
            </w:pPr>
            <w:r>
              <w:t>878.53</w:t>
            </w:r>
          </w:p>
        </w:tc>
        <w:tc>
          <w:tcPr>
            <w:tcW w:w="0" w:type="auto"/>
            <w:shd w:val="clear" w:color="auto" w:fill="F2F2F2"/>
            <w:tcMar>
              <w:top w:w="113" w:type="dxa"/>
              <w:left w:w="113" w:type="dxa"/>
              <w:bottom w:w="113" w:type="dxa"/>
              <w:right w:w="113" w:type="dxa"/>
            </w:tcMar>
            <w:hideMark/>
          </w:tcPr>
          <w:p w14:paraId="12BC79B4"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639599F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D41C0E5" w14:textId="77777777" w:rsidR="00695740" w:rsidRDefault="00695740" w:rsidP="00426281">
            <w:pPr>
              <w:jc w:val="center"/>
            </w:pPr>
            <w:r>
              <w:t>27375.38</w:t>
            </w:r>
          </w:p>
        </w:tc>
      </w:tr>
      <w:tr w:rsidR="00695740" w14:paraId="79CCA057" w14:textId="77777777" w:rsidTr="00426281">
        <w:trPr>
          <w:jc w:val="center"/>
        </w:trPr>
        <w:tc>
          <w:tcPr>
            <w:tcW w:w="0" w:type="auto"/>
            <w:tcMar>
              <w:top w:w="113" w:type="dxa"/>
              <w:left w:w="113" w:type="dxa"/>
              <w:bottom w:w="113" w:type="dxa"/>
              <w:right w:w="113" w:type="dxa"/>
            </w:tcMar>
            <w:hideMark/>
          </w:tcPr>
          <w:p w14:paraId="263BEFA6" w14:textId="77777777" w:rsidR="00695740" w:rsidRDefault="00695740" w:rsidP="00426281">
            <w:r>
              <w:t>MMD2</w:t>
            </w:r>
          </w:p>
        </w:tc>
        <w:tc>
          <w:tcPr>
            <w:tcW w:w="0" w:type="auto"/>
            <w:tcMar>
              <w:top w:w="113" w:type="dxa"/>
              <w:left w:w="113" w:type="dxa"/>
              <w:bottom w:w="113" w:type="dxa"/>
              <w:right w:w="113" w:type="dxa"/>
            </w:tcMar>
            <w:hideMark/>
          </w:tcPr>
          <w:p w14:paraId="64657132" w14:textId="77777777" w:rsidR="00695740" w:rsidRDefault="00695740" w:rsidP="00426281">
            <w:pPr>
              <w:jc w:val="center"/>
            </w:pPr>
            <w:r>
              <w:t>784.09</w:t>
            </w:r>
          </w:p>
        </w:tc>
        <w:tc>
          <w:tcPr>
            <w:tcW w:w="0" w:type="auto"/>
            <w:tcMar>
              <w:top w:w="113" w:type="dxa"/>
              <w:left w:w="113" w:type="dxa"/>
              <w:bottom w:w="113" w:type="dxa"/>
              <w:right w:w="113" w:type="dxa"/>
            </w:tcMar>
            <w:hideMark/>
          </w:tcPr>
          <w:p w14:paraId="22B4665B" w14:textId="77777777" w:rsidR="00695740" w:rsidRDefault="00695740" w:rsidP="00426281">
            <w:pPr>
              <w:jc w:val="center"/>
            </w:pPr>
            <w:r>
              <w:t>0.00</w:t>
            </w:r>
          </w:p>
        </w:tc>
        <w:tc>
          <w:tcPr>
            <w:tcW w:w="0" w:type="auto"/>
            <w:tcMar>
              <w:top w:w="113" w:type="dxa"/>
              <w:left w:w="113" w:type="dxa"/>
              <w:bottom w:w="113" w:type="dxa"/>
              <w:right w:w="113" w:type="dxa"/>
            </w:tcMar>
            <w:hideMark/>
          </w:tcPr>
          <w:p w14:paraId="7DC766B4" w14:textId="77777777" w:rsidR="00695740" w:rsidRDefault="00695740" w:rsidP="00426281">
            <w:pPr>
              <w:jc w:val="center"/>
            </w:pPr>
            <w:r>
              <w:t>0.00</w:t>
            </w:r>
          </w:p>
        </w:tc>
        <w:tc>
          <w:tcPr>
            <w:tcW w:w="0" w:type="auto"/>
            <w:tcMar>
              <w:top w:w="113" w:type="dxa"/>
              <w:left w:w="113" w:type="dxa"/>
              <w:bottom w:w="113" w:type="dxa"/>
              <w:right w:w="113" w:type="dxa"/>
            </w:tcMar>
            <w:hideMark/>
          </w:tcPr>
          <w:p w14:paraId="65BC09B0" w14:textId="77777777" w:rsidR="00695740" w:rsidRDefault="00695740" w:rsidP="00426281">
            <w:pPr>
              <w:jc w:val="center"/>
            </w:pPr>
            <w:r>
              <w:t>300.90</w:t>
            </w:r>
          </w:p>
        </w:tc>
      </w:tr>
      <w:tr w:rsidR="00695740" w14:paraId="1AC20D9E" w14:textId="77777777" w:rsidTr="00426281">
        <w:trPr>
          <w:jc w:val="center"/>
        </w:trPr>
        <w:tc>
          <w:tcPr>
            <w:tcW w:w="0" w:type="auto"/>
            <w:shd w:val="clear" w:color="auto" w:fill="F2F2F2"/>
            <w:tcMar>
              <w:top w:w="113" w:type="dxa"/>
              <w:left w:w="113" w:type="dxa"/>
              <w:bottom w:w="113" w:type="dxa"/>
              <w:right w:w="113" w:type="dxa"/>
            </w:tcMar>
            <w:hideMark/>
          </w:tcPr>
          <w:p w14:paraId="3A303007" w14:textId="77777777" w:rsidR="00695740" w:rsidRDefault="00695740" w:rsidP="00426281">
            <w:r>
              <w:t>B3GAT1</w:t>
            </w:r>
          </w:p>
        </w:tc>
        <w:tc>
          <w:tcPr>
            <w:tcW w:w="0" w:type="auto"/>
            <w:shd w:val="clear" w:color="auto" w:fill="F2F2F2"/>
            <w:tcMar>
              <w:top w:w="113" w:type="dxa"/>
              <w:left w:w="113" w:type="dxa"/>
              <w:bottom w:w="113" w:type="dxa"/>
              <w:right w:w="113" w:type="dxa"/>
            </w:tcMar>
            <w:hideMark/>
          </w:tcPr>
          <w:p w14:paraId="65AF5149" w14:textId="77777777" w:rsidR="00695740" w:rsidRDefault="00695740" w:rsidP="00426281">
            <w:pPr>
              <w:jc w:val="center"/>
            </w:pPr>
            <w:r>
              <w:t>733.52</w:t>
            </w:r>
          </w:p>
        </w:tc>
        <w:tc>
          <w:tcPr>
            <w:tcW w:w="0" w:type="auto"/>
            <w:shd w:val="clear" w:color="auto" w:fill="F2F2F2"/>
            <w:tcMar>
              <w:top w:w="113" w:type="dxa"/>
              <w:left w:w="113" w:type="dxa"/>
              <w:bottom w:w="113" w:type="dxa"/>
              <w:right w:w="113" w:type="dxa"/>
            </w:tcMar>
            <w:hideMark/>
          </w:tcPr>
          <w:p w14:paraId="11CE4812"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1AF9941"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8972DBA" w14:textId="77777777" w:rsidR="00695740" w:rsidRDefault="00695740" w:rsidP="00426281">
            <w:pPr>
              <w:jc w:val="center"/>
            </w:pPr>
            <w:r>
              <w:t>9828.08</w:t>
            </w:r>
          </w:p>
        </w:tc>
      </w:tr>
      <w:tr w:rsidR="00695740" w14:paraId="6F191A9D" w14:textId="77777777" w:rsidTr="00426281">
        <w:trPr>
          <w:jc w:val="center"/>
        </w:trPr>
        <w:tc>
          <w:tcPr>
            <w:tcW w:w="0" w:type="auto"/>
            <w:tcMar>
              <w:top w:w="113" w:type="dxa"/>
              <w:left w:w="113" w:type="dxa"/>
              <w:bottom w:w="113" w:type="dxa"/>
              <w:right w:w="113" w:type="dxa"/>
            </w:tcMar>
            <w:hideMark/>
          </w:tcPr>
          <w:p w14:paraId="21912018" w14:textId="77777777" w:rsidR="00695740" w:rsidRDefault="00695740" w:rsidP="00426281">
            <w:r>
              <w:t>NAT16</w:t>
            </w:r>
          </w:p>
        </w:tc>
        <w:tc>
          <w:tcPr>
            <w:tcW w:w="0" w:type="auto"/>
            <w:tcMar>
              <w:top w:w="113" w:type="dxa"/>
              <w:left w:w="113" w:type="dxa"/>
              <w:bottom w:w="113" w:type="dxa"/>
              <w:right w:w="113" w:type="dxa"/>
            </w:tcMar>
            <w:hideMark/>
          </w:tcPr>
          <w:p w14:paraId="57890D50" w14:textId="77777777" w:rsidR="00695740" w:rsidRDefault="00695740" w:rsidP="00426281">
            <w:pPr>
              <w:jc w:val="center"/>
            </w:pPr>
            <w:r>
              <w:t>699.09</w:t>
            </w:r>
          </w:p>
        </w:tc>
        <w:tc>
          <w:tcPr>
            <w:tcW w:w="0" w:type="auto"/>
            <w:tcMar>
              <w:top w:w="113" w:type="dxa"/>
              <w:left w:w="113" w:type="dxa"/>
              <w:bottom w:w="113" w:type="dxa"/>
              <w:right w:w="113" w:type="dxa"/>
            </w:tcMar>
            <w:hideMark/>
          </w:tcPr>
          <w:p w14:paraId="3FD092AD" w14:textId="77777777" w:rsidR="00695740" w:rsidRDefault="00695740" w:rsidP="00426281">
            <w:pPr>
              <w:jc w:val="center"/>
            </w:pPr>
            <w:r>
              <w:t>0.00</w:t>
            </w:r>
          </w:p>
        </w:tc>
        <w:tc>
          <w:tcPr>
            <w:tcW w:w="0" w:type="auto"/>
            <w:tcMar>
              <w:top w:w="113" w:type="dxa"/>
              <w:left w:w="113" w:type="dxa"/>
              <w:bottom w:w="113" w:type="dxa"/>
              <w:right w:w="113" w:type="dxa"/>
            </w:tcMar>
            <w:hideMark/>
          </w:tcPr>
          <w:p w14:paraId="3F97BDCE" w14:textId="77777777" w:rsidR="00695740" w:rsidRDefault="00695740" w:rsidP="00426281">
            <w:pPr>
              <w:jc w:val="center"/>
            </w:pPr>
            <w:r>
              <w:t>0.00</w:t>
            </w:r>
          </w:p>
        </w:tc>
        <w:tc>
          <w:tcPr>
            <w:tcW w:w="0" w:type="auto"/>
            <w:tcMar>
              <w:top w:w="113" w:type="dxa"/>
              <w:left w:w="113" w:type="dxa"/>
              <w:bottom w:w="113" w:type="dxa"/>
              <w:right w:w="113" w:type="dxa"/>
            </w:tcMar>
            <w:hideMark/>
          </w:tcPr>
          <w:p w14:paraId="3B596233" w14:textId="77777777" w:rsidR="00695740" w:rsidRDefault="00695740" w:rsidP="00426281">
            <w:pPr>
              <w:jc w:val="center"/>
            </w:pPr>
            <w:r>
              <w:t>1335.63</w:t>
            </w:r>
          </w:p>
        </w:tc>
      </w:tr>
      <w:tr w:rsidR="00695740" w14:paraId="665A2DED" w14:textId="77777777" w:rsidTr="00426281">
        <w:trPr>
          <w:jc w:val="center"/>
        </w:trPr>
        <w:tc>
          <w:tcPr>
            <w:tcW w:w="0" w:type="auto"/>
            <w:shd w:val="clear" w:color="auto" w:fill="F2F2F2"/>
            <w:tcMar>
              <w:top w:w="113" w:type="dxa"/>
              <w:left w:w="113" w:type="dxa"/>
              <w:bottom w:w="113" w:type="dxa"/>
              <w:right w:w="113" w:type="dxa"/>
            </w:tcMar>
            <w:hideMark/>
          </w:tcPr>
          <w:p w14:paraId="311EDBF1" w14:textId="77777777" w:rsidR="00695740" w:rsidRDefault="00695740" w:rsidP="00426281">
            <w:r>
              <w:t>USP43</w:t>
            </w:r>
          </w:p>
        </w:tc>
        <w:tc>
          <w:tcPr>
            <w:tcW w:w="0" w:type="auto"/>
            <w:shd w:val="clear" w:color="auto" w:fill="F2F2F2"/>
            <w:tcMar>
              <w:top w:w="113" w:type="dxa"/>
              <w:left w:w="113" w:type="dxa"/>
              <w:bottom w:w="113" w:type="dxa"/>
              <w:right w:w="113" w:type="dxa"/>
            </w:tcMar>
            <w:hideMark/>
          </w:tcPr>
          <w:p w14:paraId="07E87D67" w14:textId="77777777" w:rsidR="00695740" w:rsidRDefault="00695740" w:rsidP="00426281">
            <w:pPr>
              <w:jc w:val="center"/>
            </w:pPr>
            <w:r>
              <w:t>683.91</w:t>
            </w:r>
          </w:p>
        </w:tc>
        <w:tc>
          <w:tcPr>
            <w:tcW w:w="0" w:type="auto"/>
            <w:shd w:val="clear" w:color="auto" w:fill="F2F2F2"/>
            <w:tcMar>
              <w:top w:w="113" w:type="dxa"/>
              <w:left w:w="113" w:type="dxa"/>
              <w:bottom w:w="113" w:type="dxa"/>
              <w:right w:w="113" w:type="dxa"/>
            </w:tcMar>
            <w:hideMark/>
          </w:tcPr>
          <w:p w14:paraId="7D1F8B84"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E384283"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F5C634D" w14:textId="77777777" w:rsidR="00695740" w:rsidRDefault="00695740" w:rsidP="00426281">
            <w:pPr>
              <w:jc w:val="center"/>
            </w:pPr>
            <w:r>
              <w:t>816.73</w:t>
            </w:r>
          </w:p>
        </w:tc>
      </w:tr>
      <w:tr w:rsidR="00695740" w14:paraId="04F14A0B" w14:textId="77777777" w:rsidTr="00426281">
        <w:trPr>
          <w:jc w:val="center"/>
        </w:trPr>
        <w:tc>
          <w:tcPr>
            <w:tcW w:w="0" w:type="auto"/>
            <w:tcMar>
              <w:top w:w="113" w:type="dxa"/>
              <w:left w:w="113" w:type="dxa"/>
              <w:bottom w:w="113" w:type="dxa"/>
              <w:right w:w="113" w:type="dxa"/>
            </w:tcMar>
            <w:hideMark/>
          </w:tcPr>
          <w:p w14:paraId="2CA0DCB4" w14:textId="77777777" w:rsidR="00695740" w:rsidRDefault="00695740" w:rsidP="00426281">
            <w:r>
              <w:t>ABCC8</w:t>
            </w:r>
          </w:p>
        </w:tc>
        <w:tc>
          <w:tcPr>
            <w:tcW w:w="0" w:type="auto"/>
            <w:tcMar>
              <w:top w:w="113" w:type="dxa"/>
              <w:left w:w="113" w:type="dxa"/>
              <w:bottom w:w="113" w:type="dxa"/>
              <w:right w:w="113" w:type="dxa"/>
            </w:tcMar>
            <w:hideMark/>
          </w:tcPr>
          <w:p w14:paraId="323FA5AE" w14:textId="77777777" w:rsidR="00695740" w:rsidRDefault="00695740" w:rsidP="00426281">
            <w:pPr>
              <w:jc w:val="center"/>
            </w:pPr>
            <w:r>
              <w:t>630.66</w:t>
            </w:r>
          </w:p>
        </w:tc>
        <w:tc>
          <w:tcPr>
            <w:tcW w:w="0" w:type="auto"/>
            <w:tcMar>
              <w:top w:w="113" w:type="dxa"/>
              <w:left w:w="113" w:type="dxa"/>
              <w:bottom w:w="113" w:type="dxa"/>
              <w:right w:w="113" w:type="dxa"/>
            </w:tcMar>
            <w:hideMark/>
          </w:tcPr>
          <w:p w14:paraId="4EC3D834" w14:textId="77777777" w:rsidR="00695740" w:rsidRDefault="00695740" w:rsidP="00426281">
            <w:pPr>
              <w:jc w:val="center"/>
            </w:pPr>
            <w:r>
              <w:t>0.00</w:t>
            </w:r>
          </w:p>
        </w:tc>
        <w:tc>
          <w:tcPr>
            <w:tcW w:w="0" w:type="auto"/>
            <w:tcMar>
              <w:top w:w="113" w:type="dxa"/>
              <w:left w:w="113" w:type="dxa"/>
              <w:bottom w:w="113" w:type="dxa"/>
              <w:right w:w="113" w:type="dxa"/>
            </w:tcMar>
            <w:hideMark/>
          </w:tcPr>
          <w:p w14:paraId="4A4A347B" w14:textId="77777777" w:rsidR="00695740" w:rsidRDefault="00695740" w:rsidP="00426281">
            <w:pPr>
              <w:jc w:val="center"/>
            </w:pPr>
            <w:r>
              <w:t>0.00</w:t>
            </w:r>
          </w:p>
        </w:tc>
        <w:tc>
          <w:tcPr>
            <w:tcW w:w="0" w:type="auto"/>
            <w:tcMar>
              <w:top w:w="113" w:type="dxa"/>
              <w:left w:w="113" w:type="dxa"/>
              <w:bottom w:w="113" w:type="dxa"/>
              <w:right w:w="113" w:type="dxa"/>
            </w:tcMar>
            <w:hideMark/>
          </w:tcPr>
          <w:p w14:paraId="1BCC3A9D" w14:textId="77777777" w:rsidR="00695740" w:rsidRDefault="00695740" w:rsidP="00426281">
            <w:pPr>
              <w:jc w:val="center"/>
            </w:pPr>
            <w:r>
              <w:t>2770.25</w:t>
            </w:r>
          </w:p>
        </w:tc>
      </w:tr>
      <w:tr w:rsidR="00695740" w14:paraId="7BF02C03" w14:textId="77777777" w:rsidTr="00426281">
        <w:trPr>
          <w:jc w:val="center"/>
        </w:trPr>
        <w:tc>
          <w:tcPr>
            <w:tcW w:w="0" w:type="auto"/>
            <w:shd w:val="clear" w:color="auto" w:fill="F2F2F2"/>
            <w:tcMar>
              <w:top w:w="113" w:type="dxa"/>
              <w:left w:w="113" w:type="dxa"/>
              <w:bottom w:w="113" w:type="dxa"/>
              <w:right w:w="113" w:type="dxa"/>
            </w:tcMar>
            <w:hideMark/>
          </w:tcPr>
          <w:p w14:paraId="37B23388" w14:textId="77777777" w:rsidR="00695740" w:rsidRDefault="00695740" w:rsidP="00426281">
            <w:r>
              <w:t>ATCAY</w:t>
            </w:r>
          </w:p>
        </w:tc>
        <w:tc>
          <w:tcPr>
            <w:tcW w:w="0" w:type="auto"/>
            <w:shd w:val="clear" w:color="auto" w:fill="F2F2F2"/>
            <w:tcMar>
              <w:top w:w="113" w:type="dxa"/>
              <w:left w:w="113" w:type="dxa"/>
              <w:bottom w:w="113" w:type="dxa"/>
              <w:right w:w="113" w:type="dxa"/>
            </w:tcMar>
            <w:hideMark/>
          </w:tcPr>
          <w:p w14:paraId="4A6FB056" w14:textId="77777777" w:rsidR="00695740" w:rsidRDefault="00695740" w:rsidP="00426281">
            <w:pPr>
              <w:jc w:val="center"/>
            </w:pPr>
            <w:r>
              <w:t>624.96</w:t>
            </w:r>
          </w:p>
        </w:tc>
        <w:tc>
          <w:tcPr>
            <w:tcW w:w="0" w:type="auto"/>
            <w:shd w:val="clear" w:color="auto" w:fill="F2F2F2"/>
            <w:tcMar>
              <w:top w:w="113" w:type="dxa"/>
              <w:left w:w="113" w:type="dxa"/>
              <w:bottom w:w="113" w:type="dxa"/>
              <w:right w:w="113" w:type="dxa"/>
            </w:tcMar>
            <w:hideMark/>
          </w:tcPr>
          <w:p w14:paraId="39CCBB78"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E40B777"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13CB5E5F" w14:textId="77777777" w:rsidR="00695740" w:rsidRDefault="00695740" w:rsidP="00426281">
            <w:pPr>
              <w:jc w:val="center"/>
            </w:pPr>
            <w:r>
              <w:t>10365.40</w:t>
            </w:r>
          </w:p>
        </w:tc>
      </w:tr>
      <w:tr w:rsidR="00695740" w14:paraId="3A686B5D" w14:textId="77777777" w:rsidTr="00426281">
        <w:trPr>
          <w:jc w:val="center"/>
        </w:trPr>
        <w:tc>
          <w:tcPr>
            <w:tcW w:w="0" w:type="auto"/>
            <w:tcMar>
              <w:top w:w="113" w:type="dxa"/>
              <w:left w:w="113" w:type="dxa"/>
              <w:bottom w:w="113" w:type="dxa"/>
              <w:right w:w="113" w:type="dxa"/>
            </w:tcMar>
            <w:hideMark/>
          </w:tcPr>
          <w:p w14:paraId="47D5768F" w14:textId="77777777" w:rsidR="00695740" w:rsidRDefault="00695740" w:rsidP="00426281">
            <w:r>
              <w:t>EXTL1</w:t>
            </w:r>
          </w:p>
        </w:tc>
        <w:tc>
          <w:tcPr>
            <w:tcW w:w="0" w:type="auto"/>
            <w:tcMar>
              <w:top w:w="113" w:type="dxa"/>
              <w:left w:w="113" w:type="dxa"/>
              <w:bottom w:w="113" w:type="dxa"/>
              <w:right w:w="113" w:type="dxa"/>
            </w:tcMar>
            <w:hideMark/>
          </w:tcPr>
          <w:p w14:paraId="6332355F" w14:textId="77777777" w:rsidR="00695740" w:rsidRDefault="00695740" w:rsidP="00426281">
            <w:pPr>
              <w:jc w:val="center"/>
            </w:pPr>
            <w:r>
              <w:t>621.35</w:t>
            </w:r>
          </w:p>
        </w:tc>
        <w:tc>
          <w:tcPr>
            <w:tcW w:w="0" w:type="auto"/>
            <w:tcMar>
              <w:top w:w="113" w:type="dxa"/>
              <w:left w:w="113" w:type="dxa"/>
              <w:bottom w:w="113" w:type="dxa"/>
              <w:right w:w="113" w:type="dxa"/>
            </w:tcMar>
            <w:hideMark/>
          </w:tcPr>
          <w:p w14:paraId="18366D28" w14:textId="77777777" w:rsidR="00695740" w:rsidRDefault="00695740" w:rsidP="00426281">
            <w:pPr>
              <w:jc w:val="center"/>
            </w:pPr>
            <w:r>
              <w:t>0.00</w:t>
            </w:r>
          </w:p>
        </w:tc>
        <w:tc>
          <w:tcPr>
            <w:tcW w:w="0" w:type="auto"/>
            <w:tcMar>
              <w:top w:w="113" w:type="dxa"/>
              <w:left w:w="113" w:type="dxa"/>
              <w:bottom w:w="113" w:type="dxa"/>
              <w:right w:w="113" w:type="dxa"/>
            </w:tcMar>
            <w:hideMark/>
          </w:tcPr>
          <w:p w14:paraId="7B0663BB" w14:textId="77777777" w:rsidR="00695740" w:rsidRDefault="00695740" w:rsidP="00426281">
            <w:pPr>
              <w:jc w:val="center"/>
            </w:pPr>
            <w:r>
              <w:t>0.00</w:t>
            </w:r>
          </w:p>
        </w:tc>
        <w:tc>
          <w:tcPr>
            <w:tcW w:w="0" w:type="auto"/>
            <w:tcMar>
              <w:top w:w="113" w:type="dxa"/>
              <w:left w:w="113" w:type="dxa"/>
              <w:bottom w:w="113" w:type="dxa"/>
              <w:right w:w="113" w:type="dxa"/>
            </w:tcMar>
            <w:hideMark/>
          </w:tcPr>
          <w:p w14:paraId="3F2CF2B9" w14:textId="77777777" w:rsidR="00695740" w:rsidRDefault="00695740" w:rsidP="00426281">
            <w:pPr>
              <w:jc w:val="center"/>
            </w:pPr>
            <w:r>
              <w:t>622.66</w:t>
            </w:r>
          </w:p>
        </w:tc>
      </w:tr>
      <w:tr w:rsidR="00695740" w14:paraId="55BBD9F7" w14:textId="77777777" w:rsidTr="00426281">
        <w:trPr>
          <w:jc w:val="center"/>
        </w:trPr>
        <w:tc>
          <w:tcPr>
            <w:tcW w:w="0" w:type="auto"/>
            <w:shd w:val="clear" w:color="auto" w:fill="F2F2F2"/>
            <w:tcMar>
              <w:top w:w="113" w:type="dxa"/>
              <w:left w:w="113" w:type="dxa"/>
              <w:bottom w:w="113" w:type="dxa"/>
              <w:right w:w="113" w:type="dxa"/>
            </w:tcMar>
            <w:hideMark/>
          </w:tcPr>
          <w:p w14:paraId="52EBA58D" w14:textId="77777777" w:rsidR="00695740" w:rsidRDefault="00695740" w:rsidP="00426281">
            <w:r>
              <w:t>KCNA6</w:t>
            </w:r>
          </w:p>
        </w:tc>
        <w:tc>
          <w:tcPr>
            <w:tcW w:w="0" w:type="auto"/>
            <w:shd w:val="clear" w:color="auto" w:fill="F2F2F2"/>
            <w:tcMar>
              <w:top w:w="113" w:type="dxa"/>
              <w:left w:w="113" w:type="dxa"/>
              <w:bottom w:w="113" w:type="dxa"/>
              <w:right w:w="113" w:type="dxa"/>
            </w:tcMar>
            <w:hideMark/>
          </w:tcPr>
          <w:p w14:paraId="353AF91A" w14:textId="77777777" w:rsidR="00695740" w:rsidRDefault="00695740" w:rsidP="00426281">
            <w:pPr>
              <w:jc w:val="center"/>
            </w:pPr>
            <w:r>
              <w:t>619.83</w:t>
            </w:r>
          </w:p>
        </w:tc>
        <w:tc>
          <w:tcPr>
            <w:tcW w:w="0" w:type="auto"/>
            <w:shd w:val="clear" w:color="auto" w:fill="F2F2F2"/>
            <w:tcMar>
              <w:top w:w="113" w:type="dxa"/>
              <w:left w:w="113" w:type="dxa"/>
              <w:bottom w:w="113" w:type="dxa"/>
              <w:right w:w="113" w:type="dxa"/>
            </w:tcMar>
            <w:hideMark/>
          </w:tcPr>
          <w:p w14:paraId="32731CFC"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52BAE6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7CEDB31" w14:textId="77777777" w:rsidR="00695740" w:rsidRDefault="00695740" w:rsidP="00426281">
            <w:pPr>
              <w:jc w:val="center"/>
            </w:pPr>
            <w:r>
              <w:t>1845.29</w:t>
            </w:r>
          </w:p>
        </w:tc>
      </w:tr>
      <w:tr w:rsidR="00695740" w14:paraId="26B3CF1E" w14:textId="77777777" w:rsidTr="00426281">
        <w:trPr>
          <w:jc w:val="center"/>
        </w:trPr>
        <w:tc>
          <w:tcPr>
            <w:tcW w:w="0" w:type="auto"/>
            <w:tcMar>
              <w:top w:w="113" w:type="dxa"/>
              <w:left w:w="113" w:type="dxa"/>
              <w:bottom w:w="113" w:type="dxa"/>
              <w:right w:w="113" w:type="dxa"/>
            </w:tcMar>
            <w:hideMark/>
          </w:tcPr>
          <w:p w14:paraId="22A5B99D" w14:textId="77777777" w:rsidR="00695740" w:rsidRDefault="00695740" w:rsidP="00426281">
            <w:r>
              <w:t>TLX1</w:t>
            </w:r>
          </w:p>
        </w:tc>
        <w:tc>
          <w:tcPr>
            <w:tcW w:w="0" w:type="auto"/>
            <w:tcMar>
              <w:top w:w="113" w:type="dxa"/>
              <w:left w:w="113" w:type="dxa"/>
              <w:bottom w:w="113" w:type="dxa"/>
              <w:right w:w="113" w:type="dxa"/>
            </w:tcMar>
            <w:hideMark/>
          </w:tcPr>
          <w:p w14:paraId="4ACE908E" w14:textId="77777777" w:rsidR="00695740" w:rsidRDefault="00695740" w:rsidP="00426281">
            <w:pPr>
              <w:jc w:val="center"/>
            </w:pPr>
            <w:r>
              <w:t>570.41</w:t>
            </w:r>
          </w:p>
        </w:tc>
        <w:tc>
          <w:tcPr>
            <w:tcW w:w="0" w:type="auto"/>
            <w:tcMar>
              <w:top w:w="113" w:type="dxa"/>
              <w:left w:w="113" w:type="dxa"/>
              <w:bottom w:w="113" w:type="dxa"/>
              <w:right w:w="113" w:type="dxa"/>
            </w:tcMar>
            <w:hideMark/>
          </w:tcPr>
          <w:p w14:paraId="718C6D3A" w14:textId="77777777" w:rsidR="00695740" w:rsidRDefault="00695740" w:rsidP="00426281">
            <w:pPr>
              <w:jc w:val="center"/>
            </w:pPr>
            <w:r>
              <w:t>0.00</w:t>
            </w:r>
          </w:p>
        </w:tc>
        <w:tc>
          <w:tcPr>
            <w:tcW w:w="0" w:type="auto"/>
            <w:tcMar>
              <w:top w:w="113" w:type="dxa"/>
              <w:left w:w="113" w:type="dxa"/>
              <w:bottom w:w="113" w:type="dxa"/>
              <w:right w:w="113" w:type="dxa"/>
            </w:tcMar>
            <w:hideMark/>
          </w:tcPr>
          <w:p w14:paraId="33473B83" w14:textId="77777777" w:rsidR="00695740" w:rsidRDefault="00695740" w:rsidP="00426281">
            <w:pPr>
              <w:jc w:val="center"/>
            </w:pPr>
            <w:r>
              <w:t>0.00</w:t>
            </w:r>
          </w:p>
        </w:tc>
        <w:tc>
          <w:tcPr>
            <w:tcW w:w="0" w:type="auto"/>
            <w:tcMar>
              <w:top w:w="113" w:type="dxa"/>
              <w:left w:w="113" w:type="dxa"/>
              <w:bottom w:w="113" w:type="dxa"/>
              <w:right w:w="113" w:type="dxa"/>
            </w:tcMar>
            <w:hideMark/>
          </w:tcPr>
          <w:p w14:paraId="4EC2EABA" w14:textId="77777777" w:rsidR="00695740" w:rsidRDefault="00695740" w:rsidP="00426281">
            <w:pPr>
              <w:jc w:val="center"/>
            </w:pPr>
            <w:r>
              <w:t>795.25</w:t>
            </w:r>
          </w:p>
        </w:tc>
      </w:tr>
      <w:tr w:rsidR="00695740" w14:paraId="77840E1E" w14:textId="77777777" w:rsidTr="00426281">
        <w:trPr>
          <w:jc w:val="center"/>
        </w:trPr>
        <w:tc>
          <w:tcPr>
            <w:tcW w:w="0" w:type="auto"/>
            <w:tcBorders>
              <w:bottom w:val="double" w:sz="6" w:space="0" w:color="auto"/>
            </w:tcBorders>
            <w:shd w:val="clear" w:color="auto" w:fill="F2F2F2"/>
            <w:tcMar>
              <w:top w:w="113" w:type="dxa"/>
              <w:left w:w="113" w:type="dxa"/>
              <w:bottom w:w="113" w:type="dxa"/>
              <w:right w:w="113" w:type="dxa"/>
            </w:tcMar>
            <w:hideMark/>
          </w:tcPr>
          <w:p w14:paraId="5B1D7ACD" w14:textId="77777777" w:rsidR="00695740" w:rsidRDefault="00695740" w:rsidP="00426281">
            <w:r>
              <w:t>SCG3</w:t>
            </w:r>
          </w:p>
        </w:tc>
        <w:tc>
          <w:tcPr>
            <w:tcW w:w="0" w:type="auto"/>
            <w:tcBorders>
              <w:bottom w:val="double" w:sz="6" w:space="0" w:color="auto"/>
            </w:tcBorders>
            <w:shd w:val="clear" w:color="auto" w:fill="F2F2F2"/>
            <w:tcMar>
              <w:top w:w="113" w:type="dxa"/>
              <w:left w:w="113" w:type="dxa"/>
              <w:bottom w:w="113" w:type="dxa"/>
              <w:right w:w="113" w:type="dxa"/>
            </w:tcMar>
            <w:hideMark/>
          </w:tcPr>
          <w:p w14:paraId="14FD0090" w14:textId="77777777" w:rsidR="00695740" w:rsidRDefault="00695740" w:rsidP="00426281">
            <w:pPr>
              <w:jc w:val="center"/>
            </w:pPr>
            <w:r>
              <w:t>567.91</w:t>
            </w:r>
          </w:p>
        </w:tc>
        <w:tc>
          <w:tcPr>
            <w:tcW w:w="0" w:type="auto"/>
            <w:tcBorders>
              <w:bottom w:val="double" w:sz="6" w:space="0" w:color="auto"/>
            </w:tcBorders>
            <w:shd w:val="clear" w:color="auto" w:fill="F2F2F2"/>
            <w:tcMar>
              <w:top w:w="113" w:type="dxa"/>
              <w:left w:w="113" w:type="dxa"/>
              <w:bottom w:w="113" w:type="dxa"/>
              <w:right w:w="113" w:type="dxa"/>
            </w:tcMar>
            <w:hideMark/>
          </w:tcPr>
          <w:p w14:paraId="490B51FA" w14:textId="77777777" w:rsidR="00695740" w:rsidRDefault="00695740" w:rsidP="00426281">
            <w:pPr>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5254D077" w14:textId="77777777" w:rsidR="00695740" w:rsidRDefault="00695740" w:rsidP="00426281">
            <w:pPr>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1ACE4D9C" w14:textId="77777777" w:rsidR="00695740" w:rsidRDefault="00695740" w:rsidP="00695740">
            <w:pPr>
              <w:keepNext/>
              <w:jc w:val="center"/>
            </w:pPr>
            <w:r>
              <w:t>10645.30</w:t>
            </w:r>
          </w:p>
        </w:tc>
      </w:tr>
    </w:tbl>
    <w:p w14:paraId="3C9551FF" w14:textId="77777777" w:rsidR="0019166E" w:rsidRPr="0019166E" w:rsidRDefault="0019166E" w:rsidP="0019166E"/>
    <w:p w14:paraId="48058ED8" w14:textId="081A0B35" w:rsidR="0019166E" w:rsidRPr="0019166E" w:rsidRDefault="0019166E" w:rsidP="0019166E">
      <w:r w:rsidRPr="00A64E30">
        <w:rPr>
          <w:b/>
        </w:rPr>
        <w:t xml:space="preserve">Supplemental Table </w:t>
      </w:r>
      <w:r w:rsidR="00431E9C" w:rsidRPr="00A64E30">
        <w:rPr>
          <w:b/>
          <w:noProof/>
        </w:rPr>
        <w:fldChar w:fldCharType="begin"/>
      </w:r>
      <w:r w:rsidR="00431E9C" w:rsidRPr="00A64E30">
        <w:rPr>
          <w:b/>
          <w:noProof/>
        </w:rPr>
        <w:instrText xml:space="preserve"> SEQ Supplemental_Table \* ARABIC </w:instrText>
      </w:r>
      <w:r w:rsidR="00431E9C" w:rsidRPr="00A64E30">
        <w:rPr>
          <w:b/>
          <w:noProof/>
        </w:rPr>
        <w:fldChar w:fldCharType="separate"/>
      </w:r>
      <w:r w:rsidR="00FF6199" w:rsidRPr="00A64E30">
        <w:rPr>
          <w:b/>
          <w:noProof/>
        </w:rPr>
        <w:t>3</w:t>
      </w:r>
      <w:r w:rsidR="00431E9C" w:rsidRPr="00A64E30">
        <w:rPr>
          <w:b/>
          <w:noProof/>
        </w:rPr>
        <w:fldChar w:fldCharType="end"/>
      </w:r>
      <w:r w:rsidR="00A64E30">
        <w:rPr>
          <w:b/>
          <w:noProof/>
        </w:rPr>
        <w:t>.</w:t>
      </w:r>
      <w:r w:rsidRPr="0019166E">
        <w:t xml:space="preserve"> </w:t>
      </w:r>
      <w:r w:rsidRPr="001A07DF">
        <w:rPr>
          <w:b/>
        </w:rPr>
        <w:t xml:space="preserve">List of the top </w:t>
      </w:r>
      <w:r w:rsidR="0019285E" w:rsidRPr="001A07DF">
        <w:rPr>
          <w:b/>
        </w:rPr>
        <w:t>1</w:t>
      </w:r>
      <w:r w:rsidRPr="001A07DF">
        <w:rPr>
          <w:b/>
        </w:rPr>
        <w:t>0 differentially expressed gene sets identified through gene set enrichment analysis</w:t>
      </w:r>
      <w:r w:rsidRPr="0019166E">
        <w:t xml:space="preserve">. </w:t>
      </w:r>
      <w:r w:rsidR="0019285E">
        <w:t xml:space="preserve">Positive normalized enrichment indicates upregulation in poor responders to bevacizumab. Genes listed in core enrichment </w:t>
      </w:r>
      <w:r w:rsidR="00CF7A3C">
        <w:t>are</w:t>
      </w:r>
      <w:r w:rsidR="0019285E">
        <w:t xml:space="preserve"> sorted in decreasing order of differential expression.</w:t>
      </w:r>
    </w:p>
    <w:tbl>
      <w:tblPr>
        <w:tblW w:w="9510" w:type="dxa"/>
        <w:tblLayout w:type="fixed"/>
        <w:tblCellMar>
          <w:top w:w="15" w:type="dxa"/>
          <w:left w:w="15" w:type="dxa"/>
          <w:bottom w:w="15" w:type="dxa"/>
          <w:right w:w="15" w:type="dxa"/>
        </w:tblCellMar>
        <w:tblLook w:val="04A0" w:firstRow="1" w:lastRow="0" w:firstColumn="1" w:lastColumn="0" w:noHBand="0" w:noVBand="1"/>
      </w:tblPr>
      <w:tblGrid>
        <w:gridCol w:w="1800"/>
        <w:gridCol w:w="1350"/>
        <w:gridCol w:w="1080"/>
        <w:gridCol w:w="5130"/>
        <w:gridCol w:w="150"/>
      </w:tblGrid>
      <w:tr w:rsidR="0019166E" w14:paraId="3A83A776" w14:textId="77777777" w:rsidTr="0019166E">
        <w:trPr>
          <w:gridAfter w:val="1"/>
          <w:wAfter w:w="150" w:type="dxa"/>
        </w:trPr>
        <w:tc>
          <w:tcPr>
            <w:tcW w:w="9360" w:type="dxa"/>
            <w:gridSpan w:val="4"/>
            <w:tcBorders>
              <w:top w:val="nil"/>
              <w:left w:val="nil"/>
              <w:bottom w:val="nil"/>
              <w:right w:val="nil"/>
            </w:tcBorders>
            <w:tcMar>
              <w:top w:w="113" w:type="dxa"/>
              <w:left w:w="113" w:type="dxa"/>
              <w:bottom w:w="113" w:type="dxa"/>
              <w:right w:w="113" w:type="dxa"/>
            </w:tcMar>
            <w:vAlign w:val="center"/>
            <w:hideMark/>
          </w:tcPr>
          <w:p w14:paraId="32672859" w14:textId="77777777" w:rsidR="0019166E" w:rsidRDefault="0019166E" w:rsidP="00426281">
            <w:pPr>
              <w:rPr>
                <w:b/>
                <w:bCs/>
              </w:rPr>
            </w:pPr>
            <w:r>
              <w:rPr>
                <w:b/>
                <w:bCs/>
              </w:rPr>
              <w:t>Gene Set Enrichment</w:t>
            </w:r>
          </w:p>
        </w:tc>
      </w:tr>
      <w:tr w:rsidR="0019166E" w14:paraId="0D617D9B" w14:textId="77777777" w:rsidTr="0019285E">
        <w:tc>
          <w:tcPr>
            <w:tcW w:w="1800" w:type="dxa"/>
            <w:tcBorders>
              <w:top w:val="double" w:sz="6" w:space="0" w:color="auto"/>
              <w:bottom w:val="single" w:sz="6" w:space="0" w:color="000000"/>
            </w:tcBorders>
            <w:tcMar>
              <w:top w:w="113" w:type="dxa"/>
              <w:left w:w="113" w:type="dxa"/>
              <w:bottom w:w="113" w:type="dxa"/>
              <w:right w:w="113" w:type="dxa"/>
            </w:tcMar>
            <w:vAlign w:val="center"/>
            <w:hideMark/>
          </w:tcPr>
          <w:p w14:paraId="67BC3E7E" w14:textId="28F52784" w:rsidR="0019166E" w:rsidRDefault="0019166E" w:rsidP="00426281">
            <w:pPr>
              <w:rPr>
                <w:i/>
                <w:iCs/>
              </w:rPr>
            </w:pPr>
            <w:r>
              <w:rPr>
                <w:i/>
                <w:iCs/>
              </w:rPr>
              <w:t>Genset</w:t>
            </w:r>
          </w:p>
        </w:tc>
        <w:tc>
          <w:tcPr>
            <w:tcW w:w="1350" w:type="dxa"/>
            <w:tcBorders>
              <w:top w:val="double" w:sz="6" w:space="0" w:color="auto"/>
              <w:bottom w:val="single" w:sz="6" w:space="0" w:color="000000"/>
            </w:tcBorders>
            <w:tcMar>
              <w:top w:w="113" w:type="dxa"/>
              <w:left w:w="113" w:type="dxa"/>
              <w:bottom w:w="113" w:type="dxa"/>
              <w:right w:w="113" w:type="dxa"/>
            </w:tcMar>
            <w:vAlign w:val="center"/>
            <w:hideMark/>
          </w:tcPr>
          <w:p w14:paraId="3BB665CE" w14:textId="0A94978E" w:rsidR="0019166E" w:rsidRDefault="0019166E" w:rsidP="00426281">
            <w:pPr>
              <w:jc w:val="center"/>
              <w:rPr>
                <w:i/>
                <w:iCs/>
              </w:rPr>
            </w:pPr>
            <w:r>
              <w:rPr>
                <w:i/>
                <w:iCs/>
              </w:rPr>
              <w:t>Normalized Enrichment</w:t>
            </w:r>
          </w:p>
        </w:tc>
        <w:tc>
          <w:tcPr>
            <w:tcW w:w="1080" w:type="dxa"/>
            <w:tcBorders>
              <w:top w:val="double" w:sz="6" w:space="0" w:color="auto"/>
              <w:bottom w:val="single" w:sz="6" w:space="0" w:color="000000"/>
            </w:tcBorders>
            <w:tcMar>
              <w:top w:w="113" w:type="dxa"/>
              <w:left w:w="113" w:type="dxa"/>
              <w:bottom w:w="113" w:type="dxa"/>
              <w:right w:w="113" w:type="dxa"/>
            </w:tcMar>
            <w:vAlign w:val="center"/>
            <w:hideMark/>
          </w:tcPr>
          <w:p w14:paraId="5F6C573E" w14:textId="01EAC73E" w:rsidR="0019166E" w:rsidRDefault="0019166E" w:rsidP="00426281">
            <w:pPr>
              <w:jc w:val="center"/>
              <w:rPr>
                <w:i/>
                <w:iCs/>
              </w:rPr>
            </w:pPr>
            <w:r>
              <w:rPr>
                <w:i/>
                <w:iCs/>
              </w:rPr>
              <w:t>Adjusted P-value</w:t>
            </w:r>
          </w:p>
        </w:tc>
        <w:tc>
          <w:tcPr>
            <w:tcW w:w="5280" w:type="dxa"/>
            <w:gridSpan w:val="2"/>
            <w:tcBorders>
              <w:top w:val="double" w:sz="6" w:space="0" w:color="auto"/>
              <w:bottom w:val="single" w:sz="6" w:space="0" w:color="000000"/>
            </w:tcBorders>
            <w:tcMar>
              <w:top w:w="113" w:type="dxa"/>
              <w:left w:w="113" w:type="dxa"/>
              <w:bottom w:w="113" w:type="dxa"/>
              <w:right w:w="113" w:type="dxa"/>
            </w:tcMar>
            <w:vAlign w:val="center"/>
            <w:hideMark/>
          </w:tcPr>
          <w:p w14:paraId="5A5BC355" w14:textId="6871B693" w:rsidR="0019166E" w:rsidRDefault="0019166E" w:rsidP="00426281">
            <w:pPr>
              <w:jc w:val="center"/>
              <w:rPr>
                <w:i/>
                <w:iCs/>
              </w:rPr>
            </w:pPr>
            <w:r>
              <w:rPr>
                <w:i/>
                <w:iCs/>
              </w:rPr>
              <w:t>Core</w:t>
            </w:r>
            <w:r w:rsidR="00CF7A3C">
              <w:rPr>
                <w:i/>
                <w:iCs/>
              </w:rPr>
              <w:t xml:space="preserve"> </w:t>
            </w:r>
            <w:r>
              <w:rPr>
                <w:i/>
                <w:iCs/>
              </w:rPr>
              <w:t>Enrichment</w:t>
            </w:r>
          </w:p>
        </w:tc>
      </w:tr>
      <w:tr w:rsidR="0019166E" w14:paraId="7B277A67" w14:textId="77777777" w:rsidTr="0019285E">
        <w:tc>
          <w:tcPr>
            <w:tcW w:w="1800" w:type="dxa"/>
            <w:tcMar>
              <w:top w:w="113" w:type="dxa"/>
              <w:left w:w="113" w:type="dxa"/>
              <w:bottom w:w="113" w:type="dxa"/>
              <w:right w:w="113" w:type="dxa"/>
            </w:tcMar>
            <w:hideMark/>
          </w:tcPr>
          <w:p w14:paraId="701C6219" w14:textId="77777777" w:rsidR="0019166E" w:rsidRDefault="0019166E" w:rsidP="00426281">
            <w:r>
              <w:t>HALLMARK INTERFERON GAMMA RESPONSE</w:t>
            </w:r>
          </w:p>
        </w:tc>
        <w:tc>
          <w:tcPr>
            <w:tcW w:w="1350" w:type="dxa"/>
            <w:tcMar>
              <w:top w:w="113" w:type="dxa"/>
              <w:left w:w="113" w:type="dxa"/>
              <w:bottom w:w="113" w:type="dxa"/>
              <w:right w:w="113" w:type="dxa"/>
            </w:tcMar>
            <w:hideMark/>
          </w:tcPr>
          <w:p w14:paraId="0BEC3B2B" w14:textId="77777777" w:rsidR="0019166E" w:rsidRDefault="0019166E" w:rsidP="00426281">
            <w:pPr>
              <w:jc w:val="center"/>
            </w:pPr>
            <w:r>
              <w:t>-2.34</w:t>
            </w:r>
          </w:p>
        </w:tc>
        <w:tc>
          <w:tcPr>
            <w:tcW w:w="1080" w:type="dxa"/>
            <w:tcMar>
              <w:top w:w="113" w:type="dxa"/>
              <w:left w:w="113" w:type="dxa"/>
              <w:bottom w:w="113" w:type="dxa"/>
              <w:right w:w="113" w:type="dxa"/>
            </w:tcMar>
            <w:hideMark/>
          </w:tcPr>
          <w:p w14:paraId="00A68B42"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10392404" w14:textId="2DD670F7" w:rsidR="0019166E" w:rsidRDefault="0019166E" w:rsidP="00426281">
            <w:pPr>
              <w:jc w:val="center"/>
            </w:pPr>
            <w:r>
              <w:t>IRF9/CMPK2/BPGM/CXCL11/IFIH1/PNPT1/USP18/JAK2/HLA-A/CASP3/IL7/MX2/MYD88/STAT1/NLRC5/CASP4/IFI44L/SPPL2A/PARP14/ST8SIA4/RTP4/MT2A/NOD1/IFI35/CASP8/EPSTI1/PTPN2/HERC6/PML/HIF1A/CASP7/IFIT2/PLSCR1/IRF1/PARP12/PTPN1/LGALS3BP/IFI44/RSAD2/UPP1/LAP3/SP110/NCOA3/ICAM1/EIF2AK2/IFITM2/DDX58/ZNFX1/RIPK1/PSMB10/IFITM3/IL15/OAS2/PSME1/PSMA2/MX1/NMI/IFIT3/VAMP5/FAS/NAMPT/PSMA3/IFI30/OASL/SOD2/PNP/ISG20/PSMB2/B2M/NFKB1/IFIT1/ISG15/NFKBIA/GBP4/MVP/IFI27/PSME2/TNFAIP2</w:t>
            </w:r>
          </w:p>
        </w:tc>
      </w:tr>
      <w:tr w:rsidR="0019166E" w14:paraId="7EABA0C5" w14:textId="77777777" w:rsidTr="0019285E">
        <w:tc>
          <w:tcPr>
            <w:tcW w:w="1800" w:type="dxa"/>
            <w:shd w:val="clear" w:color="auto" w:fill="F2F2F2"/>
            <w:tcMar>
              <w:top w:w="113" w:type="dxa"/>
              <w:left w:w="113" w:type="dxa"/>
              <w:bottom w:w="113" w:type="dxa"/>
              <w:right w:w="113" w:type="dxa"/>
            </w:tcMar>
            <w:hideMark/>
          </w:tcPr>
          <w:p w14:paraId="348FBBAA" w14:textId="77777777" w:rsidR="0019166E" w:rsidRDefault="0019166E" w:rsidP="00426281">
            <w:r>
              <w:lastRenderedPageBreak/>
              <w:t>HALLMARK MTORC1 SIGNALING</w:t>
            </w:r>
          </w:p>
        </w:tc>
        <w:tc>
          <w:tcPr>
            <w:tcW w:w="1350" w:type="dxa"/>
            <w:shd w:val="clear" w:color="auto" w:fill="F2F2F2"/>
            <w:tcMar>
              <w:top w:w="113" w:type="dxa"/>
              <w:left w:w="113" w:type="dxa"/>
              <w:bottom w:w="113" w:type="dxa"/>
              <w:right w:w="113" w:type="dxa"/>
            </w:tcMar>
            <w:hideMark/>
          </w:tcPr>
          <w:p w14:paraId="091F3CC2" w14:textId="77777777" w:rsidR="0019166E" w:rsidRDefault="0019166E" w:rsidP="00426281">
            <w:pPr>
              <w:jc w:val="center"/>
            </w:pPr>
            <w:r>
              <w:t>-2.45</w:t>
            </w:r>
          </w:p>
        </w:tc>
        <w:tc>
          <w:tcPr>
            <w:tcW w:w="1080" w:type="dxa"/>
            <w:shd w:val="clear" w:color="auto" w:fill="F2F2F2"/>
            <w:tcMar>
              <w:top w:w="113" w:type="dxa"/>
              <w:left w:w="113" w:type="dxa"/>
              <w:bottom w:w="113" w:type="dxa"/>
              <w:right w:w="113" w:type="dxa"/>
            </w:tcMar>
            <w:hideMark/>
          </w:tcPr>
          <w:p w14:paraId="0E6A8358"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273D8888" w14:textId="77777777" w:rsidR="0019166E" w:rsidRDefault="0019166E" w:rsidP="00426281">
            <w:pPr>
              <w:jc w:val="center"/>
            </w:pPr>
            <w:r>
              <w:t>RDH11/CCT6A/NIBAN1/STIP1/PITPNB/COPS5/LGMN/EEF1E1/EDEM1/HMBS/CACYBP/SLC9A3R1/BHLHE40/CYP51A1/USO1/RAB1A/DDX39A/CYB5B/PDK1/MTHFD2L/PLK1/BTG2/HSPA5/PSMA4/HSP90B1/SDF2L1/RPN1/SQLE/M6PR/GPI/FKBP2/G6PD/AK4/BUB1/GLRX/PSMD13/ERO1A/STC1/PSMG1/MAP2K3/ARPC5L/TBK1/EGLN3/POLR3G/ATP6V1D/SEC11A/GMPS/PRDX1/SSR1/PPIA/HSPA4/ENO1/HSPD1/GBE1/P4HA1/ELOVL5/ACTR3/PNO1/CALR/IMMT/GAPDH/LDLR/UBE2D3/PSMC2/GTF2H1/HSPE1/ETF1/STARD4/CD9/PSMB5/EIF2S2/EBP/PSMD12/PSMC4/NAMPT/PSMA3/IFI30/TPI1/CCNG1/ACTR2/PSMC6/GLA/PNP/SQSTM1/HPRT1/AURKA/RIT1/LDHA/ELOVL6/ALDOA/SLC2A1/PSMD14/PGK1</w:t>
            </w:r>
          </w:p>
        </w:tc>
      </w:tr>
      <w:tr w:rsidR="0019166E" w14:paraId="50140AB1" w14:textId="77777777" w:rsidTr="0019285E">
        <w:tc>
          <w:tcPr>
            <w:tcW w:w="1800" w:type="dxa"/>
            <w:tcMar>
              <w:top w:w="113" w:type="dxa"/>
              <w:left w:w="113" w:type="dxa"/>
              <w:bottom w:w="113" w:type="dxa"/>
              <w:right w:w="113" w:type="dxa"/>
            </w:tcMar>
            <w:hideMark/>
          </w:tcPr>
          <w:p w14:paraId="19439DD4" w14:textId="77777777" w:rsidR="0019166E" w:rsidRDefault="0019166E" w:rsidP="00426281">
            <w:r>
              <w:t>HALLMARK MYC TARGETS V1</w:t>
            </w:r>
          </w:p>
        </w:tc>
        <w:tc>
          <w:tcPr>
            <w:tcW w:w="1350" w:type="dxa"/>
            <w:tcMar>
              <w:top w:w="113" w:type="dxa"/>
              <w:left w:w="113" w:type="dxa"/>
              <w:bottom w:w="113" w:type="dxa"/>
              <w:right w:w="113" w:type="dxa"/>
            </w:tcMar>
            <w:hideMark/>
          </w:tcPr>
          <w:p w14:paraId="520A9605" w14:textId="77777777" w:rsidR="0019166E" w:rsidRDefault="0019166E" w:rsidP="00426281">
            <w:pPr>
              <w:jc w:val="center"/>
            </w:pPr>
            <w:r>
              <w:t>-2.54</w:t>
            </w:r>
          </w:p>
        </w:tc>
        <w:tc>
          <w:tcPr>
            <w:tcW w:w="1080" w:type="dxa"/>
            <w:tcMar>
              <w:top w:w="113" w:type="dxa"/>
              <w:left w:w="113" w:type="dxa"/>
              <w:bottom w:w="113" w:type="dxa"/>
              <w:right w:w="113" w:type="dxa"/>
            </w:tcMar>
            <w:hideMark/>
          </w:tcPr>
          <w:p w14:paraId="7B2A2D02"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1C0D94D9" w14:textId="77777777" w:rsidR="0019166E" w:rsidRDefault="0019166E" w:rsidP="00426281">
            <w:pPr>
              <w:jc w:val="center"/>
            </w:pPr>
            <w:r>
              <w:t>ORC2/EIF3B/DEK/DDX21/CNBP/TXNL4A/SRPK1/NME1/NOP56/CANX/RPL22/PRDX3/RPL14/SYNCRIP/COPS5/RPS10/EIF3D/VBP1/APEX1/HNRNPA2B1/TYMS/EIF1AX/RPS5/PTGES3/PCBP1/G3BP1/RPS2/EEF1B2/ILF2/POLE3/KARS1/PRPF31/TCP1/KPNA2/PWP1/YWHAE/EIF2S1/SSBP1/GOT2/PSMA4/RPLP0/SRSF1/TARDBP/EIF3J/UBA2/TRA2B/CUL1/AIMP2/SERBP1/RPL34/PCNA/NPM1/YWHAQ/RPS6/ERH/HNRNPC/DHX15/RACK1/VDAC1/SNRPD3/MRPL9/SSB/HSP90AB1/HDDC2/ACP1/UBE2L3/SNRPB2/PPM1G/PPIA/CDC20/EIF4E/LSM7/SLC25A3/HSPD1/PRPS2/RPL18/SRSF3/NOP16/CCT4/NDUFAB1/CCNA2/CCT7/PSMA2/HSPE1/SNRPD1/PSMD7/PSMD1/ETF1/PSMA1/GLO1/VDAC3/ABCE1/AP3S1/XRCC6/SRSF7/EIF4G2/EIF2S2/MAD2L1/H2AZ1/PSMC4/PSMD8/SNRPG/PSMC6/SNRPD2/PSMB3/PSMB2/HPRT1/LDHA/SNRPA1/PSMA6/PRDX4/PSMA7/PSMD14/PGK1</w:t>
            </w:r>
          </w:p>
        </w:tc>
      </w:tr>
      <w:tr w:rsidR="0019166E" w14:paraId="068ABC2F" w14:textId="77777777" w:rsidTr="0019285E">
        <w:tc>
          <w:tcPr>
            <w:tcW w:w="1800" w:type="dxa"/>
            <w:shd w:val="clear" w:color="auto" w:fill="F2F2F2"/>
            <w:tcMar>
              <w:top w:w="113" w:type="dxa"/>
              <w:left w:w="113" w:type="dxa"/>
              <w:bottom w:w="113" w:type="dxa"/>
              <w:right w:w="113" w:type="dxa"/>
            </w:tcMar>
            <w:hideMark/>
          </w:tcPr>
          <w:p w14:paraId="2BEB1B8B" w14:textId="77777777" w:rsidR="0019166E" w:rsidRDefault="0019166E" w:rsidP="00426281">
            <w:r>
              <w:t>HALLMARK OXIDATIVE PHOSPHORYLATION</w:t>
            </w:r>
          </w:p>
        </w:tc>
        <w:tc>
          <w:tcPr>
            <w:tcW w:w="1350" w:type="dxa"/>
            <w:shd w:val="clear" w:color="auto" w:fill="F2F2F2"/>
            <w:tcMar>
              <w:top w:w="113" w:type="dxa"/>
              <w:left w:w="113" w:type="dxa"/>
              <w:bottom w:w="113" w:type="dxa"/>
              <w:right w:w="113" w:type="dxa"/>
            </w:tcMar>
            <w:hideMark/>
          </w:tcPr>
          <w:p w14:paraId="758C64E8" w14:textId="77777777" w:rsidR="0019166E" w:rsidRDefault="0019166E" w:rsidP="00426281">
            <w:pPr>
              <w:jc w:val="center"/>
            </w:pPr>
            <w:r>
              <w:t>-2.47</w:t>
            </w:r>
          </w:p>
        </w:tc>
        <w:tc>
          <w:tcPr>
            <w:tcW w:w="1080" w:type="dxa"/>
            <w:shd w:val="clear" w:color="auto" w:fill="F2F2F2"/>
            <w:tcMar>
              <w:top w:w="113" w:type="dxa"/>
              <w:left w:w="113" w:type="dxa"/>
              <w:bottom w:w="113" w:type="dxa"/>
              <w:right w:w="113" w:type="dxa"/>
            </w:tcMar>
            <w:hideMark/>
          </w:tcPr>
          <w:p w14:paraId="26080813"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1D2A9B0B" w14:textId="77777777" w:rsidR="0019166E" w:rsidRDefault="0019166E" w:rsidP="00426281">
            <w:pPr>
              <w:jc w:val="center"/>
            </w:pPr>
            <w:r>
              <w:t>NDUFA2/MRPS22/COX11/NDUFC2/PDHX/ATP6V0B/PRDX3/MRPL35/DLD/ATP5MC3/ACAT1/SDHC/BAX/NDUFB2/SUCLG1/ISCA1/COX7C/DLST/NDUFS4/NDUFS6/NDUFB5/MRPL11/NDUFB8/ATP6V1F/NDUFB3/ATP5MG/NDUFS1/GOT2/COX5B/ATP6V1E1/TIMM50/GPI/NDUFA8/MRPS12/MDH2/ATP5F1C/NDUFS8/VDAC2/DLAT/MRPS30/CASP7/ECHS1/TIMM8B/MGST3/ATP5ME/ATP5MF/UQCRC2/VDAC1/NDUFA9/ATP6</w:t>
            </w:r>
            <w:r>
              <w:lastRenderedPageBreak/>
              <w:t>AP1/HADHA/NDUFA3/AFG3L2/NDUFA7/UQCR10/CYCS/CPT1A/ATP6V1D/TIMM9/NDUFB4/ATP5PB/ATP5F1A/NDUFA4/NDUFB7/NDUFA6/UQCRFS1/SLC25A3/COX7A2/NDUFC1/TOMM22/ETFDH/COX4I1/HSD17B10/IMMT/SLC25A5/NDUFB1/OXA1L/NDUFAB1/TIMM17A/CYB5A/UQCRQ/GPX4/ETFA/ABCB7/PDP1/MDH1/ATP5PD/DECR1/COX6C/NDUFV2/PDHA1/UQCRH/GRPEL1/ATP6V0E1/UQCR11/AIFM1/FH/VDAC3/MRPL15/NQO2/COX6B1/NDUFA1/IDH3G/ECH1/ACAA2/HCCS/MPC1/NDUFB6/COX7B/COX7A2L/MRPL34/SDHB/ATP5F1E/LDHA/MRPS15</w:t>
            </w:r>
          </w:p>
        </w:tc>
      </w:tr>
      <w:tr w:rsidR="0019166E" w14:paraId="5BBF856B" w14:textId="77777777" w:rsidTr="0019285E">
        <w:tc>
          <w:tcPr>
            <w:tcW w:w="1800" w:type="dxa"/>
            <w:tcMar>
              <w:top w:w="113" w:type="dxa"/>
              <w:left w:w="113" w:type="dxa"/>
              <w:bottom w:w="113" w:type="dxa"/>
              <w:right w:w="113" w:type="dxa"/>
            </w:tcMar>
            <w:hideMark/>
          </w:tcPr>
          <w:p w14:paraId="1361F99F" w14:textId="77777777" w:rsidR="0019166E" w:rsidRDefault="0019166E" w:rsidP="00426281">
            <w:r>
              <w:lastRenderedPageBreak/>
              <w:t>HALLMARK INTERFERON ALPHA RESPONSE</w:t>
            </w:r>
          </w:p>
        </w:tc>
        <w:tc>
          <w:tcPr>
            <w:tcW w:w="1350" w:type="dxa"/>
            <w:tcMar>
              <w:top w:w="113" w:type="dxa"/>
              <w:left w:w="113" w:type="dxa"/>
              <w:bottom w:w="113" w:type="dxa"/>
              <w:right w:w="113" w:type="dxa"/>
            </w:tcMar>
            <w:hideMark/>
          </w:tcPr>
          <w:p w14:paraId="30B1F220" w14:textId="77777777" w:rsidR="0019166E" w:rsidRDefault="0019166E" w:rsidP="00426281">
            <w:pPr>
              <w:jc w:val="center"/>
            </w:pPr>
            <w:r>
              <w:t>-2.23</w:t>
            </w:r>
          </w:p>
        </w:tc>
        <w:tc>
          <w:tcPr>
            <w:tcW w:w="1080" w:type="dxa"/>
            <w:tcMar>
              <w:top w:w="113" w:type="dxa"/>
              <w:left w:w="113" w:type="dxa"/>
              <w:bottom w:w="113" w:type="dxa"/>
              <w:right w:w="113" w:type="dxa"/>
            </w:tcMar>
            <w:hideMark/>
          </w:tcPr>
          <w:p w14:paraId="35A2734B"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342DCA88" w14:textId="77777777" w:rsidR="0019166E" w:rsidRDefault="0019166E" w:rsidP="00426281">
            <w:pPr>
              <w:jc w:val="center"/>
            </w:pPr>
            <w:r>
              <w:t>WARS1/SAMD9L/TRIM25/IRF2/CD47/CXCL10/TRIM21/IRF9/CMPK2/CXCL11/IFIH1/PNPT1/USP18/SAMD9/IL7/PARP9/IFI44L/PARP14/CSF1/RTP4/IFI35/CASP8/EPSTI1/ELF1/HERC6/IFIT2/PLSCR1/IRF1/PARP12/LGALS3BP/IFI44/RSAD2/LAP3/SP110/EIF2AK2/IFITM2/GMPR/IFITM3/IL15/PSME1/MX1/NMI/IFIT3/PROCR/PSMA3/IFI30/OASL/ISG20/B2M/ISG15/IFITM1/GBP2/GBP4/IFI27/PSME2</w:t>
            </w:r>
          </w:p>
        </w:tc>
      </w:tr>
      <w:tr w:rsidR="0019166E" w14:paraId="7605B014" w14:textId="77777777" w:rsidTr="0019285E">
        <w:tc>
          <w:tcPr>
            <w:tcW w:w="1800" w:type="dxa"/>
            <w:shd w:val="clear" w:color="auto" w:fill="F2F2F2"/>
            <w:tcMar>
              <w:top w:w="113" w:type="dxa"/>
              <w:left w:w="113" w:type="dxa"/>
              <w:bottom w:w="113" w:type="dxa"/>
              <w:right w:w="113" w:type="dxa"/>
            </w:tcMar>
            <w:hideMark/>
          </w:tcPr>
          <w:p w14:paraId="5D6E34AF" w14:textId="77777777" w:rsidR="0019166E" w:rsidRDefault="0019166E" w:rsidP="00426281">
            <w:r>
              <w:t>HALLMARK PROTEIN SECRETION</w:t>
            </w:r>
          </w:p>
        </w:tc>
        <w:tc>
          <w:tcPr>
            <w:tcW w:w="1350" w:type="dxa"/>
            <w:shd w:val="clear" w:color="auto" w:fill="F2F2F2"/>
            <w:tcMar>
              <w:top w:w="113" w:type="dxa"/>
              <w:left w:w="113" w:type="dxa"/>
              <w:bottom w:w="113" w:type="dxa"/>
              <w:right w:w="113" w:type="dxa"/>
            </w:tcMar>
            <w:hideMark/>
          </w:tcPr>
          <w:p w14:paraId="67E7FD1B" w14:textId="77777777" w:rsidR="0019166E" w:rsidRDefault="0019166E" w:rsidP="00426281">
            <w:pPr>
              <w:jc w:val="center"/>
            </w:pPr>
            <w:r>
              <w:t>-2.18</w:t>
            </w:r>
          </w:p>
        </w:tc>
        <w:tc>
          <w:tcPr>
            <w:tcW w:w="1080" w:type="dxa"/>
            <w:shd w:val="clear" w:color="auto" w:fill="F2F2F2"/>
            <w:tcMar>
              <w:top w:w="113" w:type="dxa"/>
              <w:left w:w="113" w:type="dxa"/>
              <w:bottom w:w="113" w:type="dxa"/>
              <w:right w:w="113" w:type="dxa"/>
            </w:tcMar>
            <w:hideMark/>
          </w:tcPr>
          <w:p w14:paraId="49E5E55A"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139C80CB" w14:textId="77777777" w:rsidR="0019166E" w:rsidRDefault="0019166E" w:rsidP="00426281">
            <w:pPr>
              <w:jc w:val="center"/>
            </w:pPr>
            <w:r>
              <w:t>ANP32E/OCRL/GALC/TSG101/AP3B1/ARFGAP3/IGF2R/ARCN1/SCAMP3/BET1/PAM/USO1/GOLGA4/SEC31A/CLTC/RER1/M6PR/BNIP3/TMED10/ZW10/SOD1/COPB1/VPS4B/NAPA/SEC22B/YIPF6/RAB22A/ARF1/TMED2/LMAN1/SEC24D/ADAM10/CD63/ARFGEF2/TMX1/COPE/SNX2/ARFIP1/CLTA/AP2S1/RAB9A/AP3S1/ERGIC3/KRT18/GLA/LAMP2</w:t>
            </w:r>
          </w:p>
        </w:tc>
      </w:tr>
      <w:tr w:rsidR="0019166E" w14:paraId="186F16AC" w14:textId="77777777" w:rsidTr="0019285E">
        <w:tc>
          <w:tcPr>
            <w:tcW w:w="1800" w:type="dxa"/>
            <w:tcMar>
              <w:top w:w="113" w:type="dxa"/>
              <w:left w:w="113" w:type="dxa"/>
              <w:bottom w:w="113" w:type="dxa"/>
              <w:right w:w="113" w:type="dxa"/>
            </w:tcMar>
            <w:hideMark/>
          </w:tcPr>
          <w:p w14:paraId="5340E248" w14:textId="77777777" w:rsidR="0019166E" w:rsidRDefault="0019166E" w:rsidP="00426281">
            <w:r>
              <w:t>HALLMARK FATTY ACID METABOLISM</w:t>
            </w:r>
          </w:p>
        </w:tc>
        <w:tc>
          <w:tcPr>
            <w:tcW w:w="1350" w:type="dxa"/>
            <w:tcMar>
              <w:top w:w="113" w:type="dxa"/>
              <w:left w:w="113" w:type="dxa"/>
              <w:bottom w:w="113" w:type="dxa"/>
              <w:right w:w="113" w:type="dxa"/>
            </w:tcMar>
            <w:hideMark/>
          </w:tcPr>
          <w:p w14:paraId="7B35B719" w14:textId="77777777" w:rsidR="0019166E" w:rsidRDefault="0019166E" w:rsidP="00426281">
            <w:pPr>
              <w:jc w:val="center"/>
            </w:pPr>
            <w:r>
              <w:t>-2.01</w:t>
            </w:r>
          </w:p>
        </w:tc>
        <w:tc>
          <w:tcPr>
            <w:tcW w:w="1080" w:type="dxa"/>
            <w:tcMar>
              <w:top w:w="113" w:type="dxa"/>
              <w:left w:w="113" w:type="dxa"/>
              <w:bottom w:w="113" w:type="dxa"/>
              <w:right w:w="113" w:type="dxa"/>
            </w:tcMar>
            <w:hideMark/>
          </w:tcPr>
          <w:p w14:paraId="56BE3D35"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5B3EEF4C" w14:textId="77777777" w:rsidR="0019166E" w:rsidRDefault="0019166E" w:rsidP="00426281">
            <w:pPr>
              <w:jc w:val="center"/>
            </w:pPr>
            <w:r>
              <w:t>IDI1/SERINC1/RETSAT/NBN/SMS/DLD/RDH11/SDHC/SUCLG1/NTHL1/HSP90AA1/APEX1/DLST/ERP29/MIF/HMGCL/HSD17B11/HSD17B7/MDH2/GRHPR/G0S2/ACSL1/ACOT8/ECHS1/HADH/ACAT2/CRYZ/PTS/YWHAH/METAP1/CPT1A/EPHX1/ETFDH/ELOVL5/HSD17B10/ADSL/UROD/MDH1/PSME1/DECR1/RAP1GDS1/PDHA1/FH/IDH3G/ECH1/ACAA2/HCCS/H2AZ1/NSDHL/PRDX6/OSTC/LGALS1/S100A10/ACSL4/LDHA/ALDOA/ECI2</w:t>
            </w:r>
          </w:p>
        </w:tc>
      </w:tr>
      <w:tr w:rsidR="0019166E" w14:paraId="669454B4" w14:textId="77777777" w:rsidTr="0019285E">
        <w:tc>
          <w:tcPr>
            <w:tcW w:w="1800" w:type="dxa"/>
            <w:shd w:val="clear" w:color="auto" w:fill="F2F2F2"/>
            <w:tcMar>
              <w:top w:w="113" w:type="dxa"/>
              <w:left w:w="113" w:type="dxa"/>
              <w:bottom w:w="113" w:type="dxa"/>
              <w:right w:w="113" w:type="dxa"/>
            </w:tcMar>
            <w:hideMark/>
          </w:tcPr>
          <w:p w14:paraId="78C572B6" w14:textId="77777777" w:rsidR="0019166E" w:rsidRDefault="0019166E" w:rsidP="00426281">
            <w:r>
              <w:t xml:space="preserve">HALLMARK PI3K AKT </w:t>
            </w:r>
            <w:r>
              <w:lastRenderedPageBreak/>
              <w:t>MTOR SIGNALING</w:t>
            </w:r>
          </w:p>
        </w:tc>
        <w:tc>
          <w:tcPr>
            <w:tcW w:w="1350" w:type="dxa"/>
            <w:shd w:val="clear" w:color="auto" w:fill="F2F2F2"/>
            <w:tcMar>
              <w:top w:w="113" w:type="dxa"/>
              <w:left w:w="113" w:type="dxa"/>
              <w:bottom w:w="113" w:type="dxa"/>
              <w:right w:w="113" w:type="dxa"/>
            </w:tcMar>
            <w:hideMark/>
          </w:tcPr>
          <w:p w14:paraId="49CEB317" w14:textId="77777777" w:rsidR="0019166E" w:rsidRDefault="0019166E" w:rsidP="00426281">
            <w:pPr>
              <w:jc w:val="center"/>
            </w:pPr>
            <w:r>
              <w:lastRenderedPageBreak/>
              <w:t>-2.00</w:t>
            </w:r>
          </w:p>
        </w:tc>
        <w:tc>
          <w:tcPr>
            <w:tcW w:w="1080" w:type="dxa"/>
            <w:shd w:val="clear" w:color="auto" w:fill="F2F2F2"/>
            <w:tcMar>
              <w:top w:w="113" w:type="dxa"/>
              <w:left w:w="113" w:type="dxa"/>
              <w:bottom w:w="113" w:type="dxa"/>
              <w:right w:w="113" w:type="dxa"/>
            </w:tcMar>
            <w:hideMark/>
          </w:tcPr>
          <w:p w14:paraId="19B966AE"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78A4D535" w14:textId="77777777" w:rsidR="0019166E" w:rsidRDefault="0019166E" w:rsidP="00426281">
            <w:pPr>
              <w:jc w:val="center"/>
            </w:pPr>
            <w:r>
              <w:t>PDK1/CLTC/HSP90B1/NOD1/ATF1/RALB/PPP1CA/MAP2K3/TBK1/MKNK1/EIF4E/ARF1/ARPC</w:t>
            </w:r>
            <w:r>
              <w:lastRenderedPageBreak/>
              <w:t>3/RIPK1/ACTR3/CALR/UBE2D3/YWHAB/ACTR2/SQSTM1/PPP2R1B/RIT1/SLC2A1/PFN1</w:t>
            </w:r>
          </w:p>
        </w:tc>
      </w:tr>
      <w:tr w:rsidR="0019166E" w14:paraId="045CE609" w14:textId="77777777" w:rsidTr="0019285E">
        <w:tc>
          <w:tcPr>
            <w:tcW w:w="1800" w:type="dxa"/>
            <w:tcMar>
              <w:top w:w="113" w:type="dxa"/>
              <w:left w:w="113" w:type="dxa"/>
              <w:bottom w:w="113" w:type="dxa"/>
              <w:right w:w="113" w:type="dxa"/>
            </w:tcMar>
            <w:hideMark/>
          </w:tcPr>
          <w:p w14:paraId="6382605E" w14:textId="77777777" w:rsidR="0019166E" w:rsidRDefault="0019166E" w:rsidP="00426281">
            <w:r>
              <w:lastRenderedPageBreak/>
              <w:t>HALLMARK KRAS SIGNALING DN</w:t>
            </w:r>
          </w:p>
        </w:tc>
        <w:tc>
          <w:tcPr>
            <w:tcW w:w="1350" w:type="dxa"/>
            <w:tcMar>
              <w:top w:w="113" w:type="dxa"/>
              <w:left w:w="113" w:type="dxa"/>
              <w:bottom w:w="113" w:type="dxa"/>
              <w:right w:w="113" w:type="dxa"/>
            </w:tcMar>
            <w:hideMark/>
          </w:tcPr>
          <w:p w14:paraId="1BB7F455" w14:textId="77777777" w:rsidR="0019166E" w:rsidRDefault="0019166E" w:rsidP="00426281">
            <w:pPr>
              <w:jc w:val="center"/>
            </w:pPr>
            <w:r>
              <w:t>1.81</w:t>
            </w:r>
          </w:p>
        </w:tc>
        <w:tc>
          <w:tcPr>
            <w:tcW w:w="1080" w:type="dxa"/>
            <w:tcMar>
              <w:top w:w="113" w:type="dxa"/>
              <w:left w:w="113" w:type="dxa"/>
              <w:bottom w:w="113" w:type="dxa"/>
              <w:right w:w="113" w:type="dxa"/>
            </w:tcMar>
            <w:hideMark/>
          </w:tcPr>
          <w:p w14:paraId="7B250FDB"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57DE407D" w14:textId="77777777" w:rsidR="0019166E" w:rsidRDefault="0019166E" w:rsidP="00426281">
            <w:pPr>
              <w:jc w:val="center"/>
            </w:pPr>
            <w:r>
              <w:t>SOX10/CLSTN3/CAMK1D/TLX1/THRB/MACROH2A2/SLC29A3/GDNF/YBX2/MYH7/RYR1/KCNN1/GPR19/ARHGDIG/RGS11/COL2A1/THNSL2/ACTC1/YPEL1/RIBC2/ALOX12B/HSD11B2/TEX15/KCND1/FGFR3/MYO15A/PDE6B/SLC30A3/GAMT/SPTBN2/C5/NR4A2/DLK2/NRIP2/PDK2/ARPP21/SKIL/STAG3/TGM1/SYNPO/CPA2/WNT16/IDUA/MAST3/TFAP2B/SNCB/CHST2/DCC/EFHD1/PRODH/CPEB3</w:t>
            </w:r>
          </w:p>
        </w:tc>
      </w:tr>
    </w:tbl>
    <w:p w14:paraId="0BA09EA1" w14:textId="77777777" w:rsidR="00733449" w:rsidRDefault="00733449" w:rsidP="002664E9">
      <w:pPr>
        <w:pStyle w:val="Heading2"/>
      </w:pPr>
    </w:p>
    <w:p w14:paraId="6F269C7B" w14:textId="11AA528E" w:rsidR="002664E9" w:rsidRDefault="002664E9" w:rsidP="002664E9">
      <w:pPr>
        <w:pStyle w:val="Heading2"/>
      </w:pPr>
      <w:r>
        <w:t>5.3</w:t>
      </w:r>
      <w:r w:rsidRPr="00B20918">
        <w:tab/>
      </w:r>
      <w:r w:rsidR="003777FA">
        <w:t xml:space="preserve"> </w:t>
      </w:r>
      <w:r w:rsidR="00067028">
        <w:t>Reproducible scripts</w:t>
      </w:r>
    </w:p>
    <w:p w14:paraId="527795A3" w14:textId="49BF35AA" w:rsidR="00067028" w:rsidRDefault="00795751" w:rsidP="003777FA">
      <w:hyperlink r:id="rId28" w:history="1">
        <w:r w:rsidR="00067028" w:rsidRPr="0091041D">
          <w:rPr>
            <w:rStyle w:val="Hyperlink"/>
          </w:rPr>
          <w:t>https://github.com/roshanlodha/bevacizumab-response</w:t>
        </w:r>
      </w:hyperlink>
    </w:p>
    <w:p w14:paraId="6531D9F1" w14:textId="62528658" w:rsidR="002F06E5" w:rsidRDefault="002664E9" w:rsidP="002664E9">
      <w:pPr>
        <w:pStyle w:val="Heading2"/>
      </w:pPr>
      <w:r>
        <w:t>5</w:t>
      </w:r>
      <w:r w:rsidRPr="00B20918">
        <w:t>.</w:t>
      </w:r>
      <w:r>
        <w:t>4</w:t>
      </w:r>
      <w:r w:rsidRPr="00B20918">
        <w:tab/>
      </w:r>
      <w:r>
        <w:t>References</w:t>
      </w:r>
    </w:p>
    <w:p w14:paraId="1FBC9B1A" w14:textId="77777777" w:rsidR="007F73DB" w:rsidRPr="007F73DB" w:rsidRDefault="00D55E90" w:rsidP="007F73DB">
      <w:pPr>
        <w:pStyle w:val="Bibliography"/>
      </w:pPr>
      <w:r>
        <w:fldChar w:fldCharType="begin"/>
      </w:r>
      <w:r w:rsidR="00213CBF">
        <w:instrText xml:space="preserve"> ADDIN ZOTERO_BIBL {"uncited":[],"omitted":[],"custom":[]} CSL_BIBLIOGRAPHY </w:instrText>
      </w:r>
      <w:r>
        <w:fldChar w:fldCharType="separate"/>
      </w:r>
      <w:r w:rsidR="007F73DB" w:rsidRPr="007F73DB">
        <w:t xml:space="preserve">1. </w:t>
      </w:r>
      <w:r w:rsidR="007F73DB" w:rsidRPr="007F73DB">
        <w:tab/>
        <w:t xml:space="preserve">Gil-Gil MJ, </w:t>
      </w:r>
      <w:proofErr w:type="spellStart"/>
      <w:r w:rsidR="007F73DB" w:rsidRPr="007F73DB">
        <w:t>Mesia</w:t>
      </w:r>
      <w:proofErr w:type="spellEnd"/>
      <w:r w:rsidR="007F73DB" w:rsidRPr="007F73DB">
        <w:t xml:space="preserve"> C, Rey M, Bruna J. Bevacizumab for the Treatment of Glioblastoma. Clin Med Insights Oncol </w:t>
      </w:r>
      <w:proofErr w:type="gramStart"/>
      <w:r w:rsidR="007F73DB" w:rsidRPr="007F73DB">
        <w:t>2013;7:123</w:t>
      </w:r>
      <w:proofErr w:type="gramEnd"/>
      <w:r w:rsidR="007F73DB" w:rsidRPr="007F73DB">
        <w:t xml:space="preserve">–35. </w:t>
      </w:r>
    </w:p>
    <w:p w14:paraId="21970200" w14:textId="77777777" w:rsidR="007F73DB" w:rsidRPr="007F73DB" w:rsidRDefault="007F73DB" w:rsidP="007F73DB">
      <w:pPr>
        <w:pStyle w:val="Bibliography"/>
      </w:pPr>
      <w:r w:rsidRPr="007F73DB">
        <w:t xml:space="preserve">2. </w:t>
      </w:r>
      <w:r w:rsidRPr="007F73DB">
        <w:tab/>
        <w:t xml:space="preserve">Weller M, </w:t>
      </w:r>
      <w:proofErr w:type="spellStart"/>
      <w:r w:rsidRPr="007F73DB">
        <w:t>Cloughesy</w:t>
      </w:r>
      <w:proofErr w:type="spellEnd"/>
      <w:r w:rsidRPr="007F73DB">
        <w:t xml:space="preserve"> T, Perry JR, Wick W. Standards of care for treatment of recurrent glioblastoma--are we there yet? Neuro-Oncol 2013;15(1):4–27. </w:t>
      </w:r>
    </w:p>
    <w:p w14:paraId="39346D67" w14:textId="77777777" w:rsidR="007F73DB" w:rsidRPr="007F73DB" w:rsidRDefault="007F73DB" w:rsidP="007F73DB">
      <w:pPr>
        <w:pStyle w:val="Bibliography"/>
      </w:pPr>
      <w:r w:rsidRPr="007F73DB">
        <w:t xml:space="preserve">3. </w:t>
      </w:r>
      <w:r w:rsidRPr="007F73DB">
        <w:tab/>
        <w:t xml:space="preserve">Chamberlain MC. Bevacizumab for the Treatment of Recurrent Glioblastoma. Clin Med Insights Oncol </w:t>
      </w:r>
      <w:proofErr w:type="gramStart"/>
      <w:r w:rsidRPr="007F73DB">
        <w:t>2011;5:117</w:t>
      </w:r>
      <w:proofErr w:type="gramEnd"/>
      <w:r w:rsidRPr="007F73DB">
        <w:t xml:space="preserve">–29. </w:t>
      </w:r>
    </w:p>
    <w:p w14:paraId="2B55D320" w14:textId="77777777" w:rsidR="007F73DB" w:rsidRPr="007F73DB" w:rsidRDefault="007F73DB" w:rsidP="007F73DB">
      <w:pPr>
        <w:pStyle w:val="Bibliography"/>
      </w:pPr>
      <w:r w:rsidRPr="007F73DB">
        <w:t xml:space="preserve">4. </w:t>
      </w:r>
      <w:r w:rsidRPr="007F73DB">
        <w:tab/>
        <w:t xml:space="preserve">Cohen MH, Shen YL, Keegan P, </w:t>
      </w:r>
      <w:proofErr w:type="spellStart"/>
      <w:r w:rsidRPr="007F73DB">
        <w:t>Pazdur</w:t>
      </w:r>
      <w:proofErr w:type="spellEnd"/>
      <w:r w:rsidRPr="007F73DB">
        <w:t xml:space="preserve"> R. FDA drug approval summary: bevacizumab (Avastin) as treatment of recurrent glioblastoma multiforme. The Oncologist 2009;14(11):1131–8. </w:t>
      </w:r>
    </w:p>
    <w:p w14:paraId="169129C6" w14:textId="77777777" w:rsidR="007F73DB" w:rsidRPr="007F73DB" w:rsidRDefault="007F73DB" w:rsidP="007F73DB">
      <w:pPr>
        <w:pStyle w:val="Bibliography"/>
      </w:pPr>
      <w:r w:rsidRPr="007F73DB">
        <w:t xml:space="preserve">5. </w:t>
      </w:r>
      <w:r w:rsidRPr="007F73DB">
        <w:tab/>
        <w:t xml:space="preserve">Neufeld G, Cohen T, </w:t>
      </w:r>
      <w:proofErr w:type="spellStart"/>
      <w:r w:rsidRPr="007F73DB">
        <w:t>Gengrinovitch</w:t>
      </w:r>
      <w:proofErr w:type="spellEnd"/>
      <w:r w:rsidRPr="007F73DB">
        <w:t xml:space="preserve"> S, </w:t>
      </w:r>
      <w:proofErr w:type="spellStart"/>
      <w:r w:rsidRPr="007F73DB">
        <w:t>Poltorak</w:t>
      </w:r>
      <w:proofErr w:type="spellEnd"/>
      <w:r w:rsidRPr="007F73DB">
        <w:t xml:space="preserve"> Z. Vascular endothelial growth factor (VEGF) and its receptors. FASEB J Off </w:t>
      </w:r>
      <w:proofErr w:type="spellStart"/>
      <w:r w:rsidRPr="007F73DB">
        <w:t>Publ</w:t>
      </w:r>
      <w:proofErr w:type="spellEnd"/>
      <w:r w:rsidRPr="007F73DB">
        <w:t xml:space="preserve"> Fed Am Soc Exp Biol 1999;13(1):9–22. </w:t>
      </w:r>
    </w:p>
    <w:p w14:paraId="59FC5EC7" w14:textId="77777777" w:rsidR="007F73DB" w:rsidRPr="007F73DB" w:rsidRDefault="007F73DB" w:rsidP="007F73DB">
      <w:pPr>
        <w:pStyle w:val="Bibliography"/>
      </w:pPr>
      <w:r w:rsidRPr="007F73DB">
        <w:t xml:space="preserve">6. </w:t>
      </w:r>
      <w:r w:rsidRPr="007F73DB">
        <w:tab/>
        <w:t>Müller-</w:t>
      </w:r>
      <w:proofErr w:type="spellStart"/>
      <w:r w:rsidRPr="007F73DB">
        <w:t>Greven</w:t>
      </w:r>
      <w:proofErr w:type="spellEnd"/>
      <w:r w:rsidRPr="007F73DB">
        <w:t xml:space="preserve"> G, Carlin CR, </w:t>
      </w:r>
      <w:proofErr w:type="spellStart"/>
      <w:r w:rsidRPr="007F73DB">
        <w:t>Burgett</w:t>
      </w:r>
      <w:proofErr w:type="spellEnd"/>
      <w:r w:rsidRPr="007F73DB">
        <w:t xml:space="preserve"> ME, et al. </w:t>
      </w:r>
      <w:proofErr w:type="spellStart"/>
      <w:r w:rsidRPr="007F73DB">
        <w:t>Macropinocytosis</w:t>
      </w:r>
      <w:proofErr w:type="spellEnd"/>
      <w:r w:rsidRPr="007F73DB">
        <w:t xml:space="preserve"> of Bevacizumab by Glioblastoma Cells in the Perivascular Niche Affects their Survival. Clin Cancer Res 2017;23(22):7059–71. </w:t>
      </w:r>
    </w:p>
    <w:p w14:paraId="41CCEDEE" w14:textId="77777777" w:rsidR="007F73DB" w:rsidRPr="007F73DB" w:rsidRDefault="007F73DB" w:rsidP="007F73DB">
      <w:pPr>
        <w:pStyle w:val="Bibliography"/>
      </w:pPr>
      <w:r w:rsidRPr="007F73DB">
        <w:t xml:space="preserve">7. </w:t>
      </w:r>
      <w:r w:rsidRPr="007F73DB">
        <w:tab/>
      </w:r>
      <w:proofErr w:type="spellStart"/>
      <w:r w:rsidRPr="007F73DB">
        <w:t>Kazazi-Hyseni</w:t>
      </w:r>
      <w:proofErr w:type="spellEnd"/>
      <w:r w:rsidRPr="007F73DB">
        <w:t xml:space="preserve"> F, </w:t>
      </w:r>
      <w:proofErr w:type="spellStart"/>
      <w:r w:rsidRPr="007F73DB">
        <w:t>Beijnen</w:t>
      </w:r>
      <w:proofErr w:type="spellEnd"/>
      <w:r w:rsidRPr="007F73DB">
        <w:t xml:space="preserve"> JH, </w:t>
      </w:r>
      <w:proofErr w:type="spellStart"/>
      <w:r w:rsidRPr="007F73DB">
        <w:t>Schellens</w:t>
      </w:r>
      <w:proofErr w:type="spellEnd"/>
      <w:r w:rsidRPr="007F73DB">
        <w:t xml:space="preserve"> JHM. Bevacizumab. The Oncologist 2010;15(8):819–25. </w:t>
      </w:r>
    </w:p>
    <w:p w14:paraId="6DD0A40B" w14:textId="77777777" w:rsidR="007F73DB" w:rsidRPr="007F73DB" w:rsidRDefault="007F73DB" w:rsidP="007F73DB">
      <w:pPr>
        <w:pStyle w:val="Bibliography"/>
      </w:pPr>
      <w:r w:rsidRPr="007F73DB">
        <w:lastRenderedPageBreak/>
        <w:t xml:space="preserve">8. </w:t>
      </w:r>
      <w:r w:rsidRPr="007F73DB">
        <w:tab/>
        <w:t>Shen G, Wang Y-J, Guan Y-J, et al. Relief Effect of Bevacizumab on Severe Edema Induced by Re-irradiation in Brain Tumor Patients. Chin Med J (</w:t>
      </w:r>
      <w:proofErr w:type="spellStart"/>
      <w:r w:rsidRPr="007F73DB">
        <w:t>Engl</w:t>
      </w:r>
      <w:proofErr w:type="spellEnd"/>
      <w:r w:rsidRPr="007F73DB">
        <w:t xml:space="preserve">) 2015;128(15):2126–9. </w:t>
      </w:r>
    </w:p>
    <w:p w14:paraId="78321901" w14:textId="77777777" w:rsidR="007F73DB" w:rsidRPr="007F73DB" w:rsidRDefault="007F73DB" w:rsidP="007F73DB">
      <w:pPr>
        <w:pStyle w:val="Bibliography"/>
      </w:pPr>
      <w:r w:rsidRPr="007F73DB">
        <w:t xml:space="preserve">9. </w:t>
      </w:r>
      <w:r w:rsidRPr="007F73DB">
        <w:tab/>
      </w:r>
      <w:proofErr w:type="spellStart"/>
      <w:r w:rsidRPr="007F73DB">
        <w:t>Haibe</w:t>
      </w:r>
      <w:proofErr w:type="spellEnd"/>
      <w:r w:rsidRPr="007F73DB">
        <w:t xml:space="preserve"> Y, </w:t>
      </w:r>
      <w:proofErr w:type="spellStart"/>
      <w:r w:rsidRPr="007F73DB">
        <w:t>Kreidieh</w:t>
      </w:r>
      <w:proofErr w:type="spellEnd"/>
      <w:r w:rsidRPr="007F73DB">
        <w:t xml:space="preserve"> M, El Hajj H, et al. Resistance Mechanisms to Anti-angiogenic Therapies in Cancer. Front Oncol [Internet] 2020 [cited 2022 Mar 5];10. Available from: https://www.frontiersin.org/article/10.3389/fonc.2020.00221</w:t>
      </w:r>
    </w:p>
    <w:p w14:paraId="34F6217E" w14:textId="77777777" w:rsidR="007F73DB" w:rsidRPr="007F73DB" w:rsidRDefault="007F73DB" w:rsidP="007F73DB">
      <w:pPr>
        <w:pStyle w:val="Bibliography"/>
      </w:pPr>
      <w:r w:rsidRPr="007F73DB">
        <w:t xml:space="preserve">10. </w:t>
      </w:r>
      <w:r w:rsidRPr="007F73DB">
        <w:tab/>
      </w:r>
      <w:proofErr w:type="spellStart"/>
      <w:r w:rsidRPr="007F73DB">
        <w:t>Eto</w:t>
      </w:r>
      <w:proofErr w:type="spellEnd"/>
      <w:r w:rsidRPr="007F73DB">
        <w:t xml:space="preserve"> T. A review of the biological properties and clinical implications of adrenomedullin and </w:t>
      </w:r>
      <w:proofErr w:type="spellStart"/>
      <w:r w:rsidRPr="007F73DB">
        <w:t>proadrenomedullin</w:t>
      </w:r>
      <w:proofErr w:type="spellEnd"/>
      <w:r w:rsidRPr="007F73DB">
        <w:t xml:space="preserve"> N-terminal 20 peptide (PAMP), hypotensive and vasodilating peptides. Peptides 2001;22(11):1693–711. </w:t>
      </w:r>
    </w:p>
    <w:p w14:paraId="616FA86D" w14:textId="77777777" w:rsidR="007F73DB" w:rsidRPr="007F73DB" w:rsidRDefault="007F73DB" w:rsidP="007F73DB">
      <w:pPr>
        <w:pStyle w:val="Bibliography"/>
      </w:pPr>
      <w:r w:rsidRPr="007F73DB">
        <w:t xml:space="preserve">11. </w:t>
      </w:r>
      <w:r w:rsidRPr="007F73DB">
        <w:tab/>
      </w:r>
      <w:proofErr w:type="spellStart"/>
      <w:r w:rsidRPr="007F73DB">
        <w:t>Kuwasako</w:t>
      </w:r>
      <w:proofErr w:type="spellEnd"/>
      <w:r w:rsidRPr="007F73DB">
        <w:t xml:space="preserve"> K, Kitamura K, Nagata S, </w:t>
      </w:r>
      <w:proofErr w:type="spellStart"/>
      <w:r w:rsidRPr="007F73DB">
        <w:t>Hikosaka</w:t>
      </w:r>
      <w:proofErr w:type="spellEnd"/>
      <w:r w:rsidRPr="007F73DB">
        <w:t xml:space="preserve"> T, Takei Y, Kato J. Shared and separate functions of the RAMP-based adrenomedullin receptors. Peptides 2011;32(7):1540–50. </w:t>
      </w:r>
    </w:p>
    <w:p w14:paraId="139D4CA5" w14:textId="77777777" w:rsidR="007F73DB" w:rsidRPr="007F73DB" w:rsidRDefault="007F73DB" w:rsidP="007F73DB">
      <w:pPr>
        <w:pStyle w:val="Bibliography"/>
      </w:pPr>
      <w:r w:rsidRPr="007F73DB">
        <w:t xml:space="preserve">12. </w:t>
      </w:r>
      <w:r w:rsidRPr="007F73DB">
        <w:tab/>
      </w:r>
      <w:proofErr w:type="spellStart"/>
      <w:r w:rsidRPr="007F73DB">
        <w:t>Shindo</w:t>
      </w:r>
      <w:proofErr w:type="spellEnd"/>
      <w:r w:rsidRPr="007F73DB">
        <w:t xml:space="preserve"> T, </w:t>
      </w:r>
      <w:proofErr w:type="spellStart"/>
      <w:r w:rsidRPr="007F73DB">
        <w:t>Kurihara</w:t>
      </w:r>
      <w:proofErr w:type="spellEnd"/>
      <w:r w:rsidRPr="007F73DB">
        <w:t xml:space="preserve"> Y, Nishimatsu H, et al. Vascular </w:t>
      </w:r>
      <w:proofErr w:type="gramStart"/>
      <w:r w:rsidRPr="007F73DB">
        <w:t>abnormalities</w:t>
      </w:r>
      <w:proofErr w:type="gramEnd"/>
      <w:r w:rsidRPr="007F73DB">
        <w:t xml:space="preserve"> and elevated blood pressure in mice lacking adrenomedullin gene. Circulation 2001;104(16):1964–71. </w:t>
      </w:r>
    </w:p>
    <w:p w14:paraId="149210C3" w14:textId="77777777" w:rsidR="007F73DB" w:rsidRPr="007F73DB" w:rsidRDefault="007F73DB" w:rsidP="007F73DB">
      <w:pPr>
        <w:pStyle w:val="Bibliography"/>
      </w:pPr>
      <w:r w:rsidRPr="007F73DB">
        <w:t xml:space="preserve">13. </w:t>
      </w:r>
      <w:r w:rsidRPr="007F73DB">
        <w:tab/>
      </w:r>
      <w:proofErr w:type="spellStart"/>
      <w:r w:rsidRPr="007F73DB">
        <w:t>Ouafik</w:t>
      </w:r>
      <w:proofErr w:type="spellEnd"/>
      <w:r w:rsidRPr="007F73DB">
        <w:t xml:space="preserve"> L, </w:t>
      </w:r>
      <w:proofErr w:type="spellStart"/>
      <w:r w:rsidRPr="007F73DB">
        <w:t>Sauze</w:t>
      </w:r>
      <w:proofErr w:type="spellEnd"/>
      <w:r w:rsidRPr="007F73DB">
        <w:t xml:space="preserve"> S, </w:t>
      </w:r>
      <w:proofErr w:type="spellStart"/>
      <w:r w:rsidRPr="007F73DB">
        <w:t>Boudouresque</w:t>
      </w:r>
      <w:proofErr w:type="spellEnd"/>
      <w:r w:rsidRPr="007F73DB">
        <w:t xml:space="preserve"> F, et al. Neutralization of adrenomedullin inhibits the growth of human glioblastoma cell lines in vitro and suppresses tumor xenograft growth in vivo. Am J </w:t>
      </w:r>
      <w:proofErr w:type="spellStart"/>
      <w:r w:rsidRPr="007F73DB">
        <w:t>Pathol</w:t>
      </w:r>
      <w:proofErr w:type="spellEnd"/>
      <w:r w:rsidRPr="007F73DB">
        <w:t xml:space="preserve"> 2002;160(4):1279–92. </w:t>
      </w:r>
    </w:p>
    <w:p w14:paraId="4299D2DF" w14:textId="77777777" w:rsidR="007F73DB" w:rsidRPr="007F73DB" w:rsidRDefault="007F73DB" w:rsidP="007F73DB">
      <w:pPr>
        <w:pStyle w:val="Bibliography"/>
      </w:pPr>
      <w:r w:rsidRPr="007F73DB">
        <w:t xml:space="preserve">14. </w:t>
      </w:r>
      <w:r w:rsidRPr="007F73DB">
        <w:tab/>
      </w:r>
      <w:proofErr w:type="spellStart"/>
      <w:r w:rsidRPr="007F73DB">
        <w:t>Ribatti</w:t>
      </w:r>
      <w:proofErr w:type="spellEnd"/>
      <w:r w:rsidRPr="007F73DB">
        <w:t xml:space="preserve"> D, Nico B, </w:t>
      </w:r>
      <w:proofErr w:type="spellStart"/>
      <w:r w:rsidRPr="007F73DB">
        <w:t>Spinazzi</w:t>
      </w:r>
      <w:proofErr w:type="spellEnd"/>
      <w:r w:rsidRPr="007F73DB">
        <w:t xml:space="preserve"> R, Vacca A, </w:t>
      </w:r>
      <w:proofErr w:type="spellStart"/>
      <w:r w:rsidRPr="007F73DB">
        <w:t>Nussdorfer</w:t>
      </w:r>
      <w:proofErr w:type="spellEnd"/>
      <w:r w:rsidRPr="007F73DB">
        <w:t xml:space="preserve"> GG. The role of adrenomedullin in angiogenesis. Peptides 2005;26(9):1670–5. </w:t>
      </w:r>
    </w:p>
    <w:p w14:paraId="223B7A2C" w14:textId="77777777" w:rsidR="007F73DB" w:rsidRPr="007F73DB" w:rsidRDefault="007F73DB" w:rsidP="007F73DB">
      <w:pPr>
        <w:pStyle w:val="Bibliography"/>
      </w:pPr>
      <w:r w:rsidRPr="007F73DB">
        <w:t xml:space="preserve">15. </w:t>
      </w:r>
      <w:r w:rsidRPr="007F73DB">
        <w:tab/>
      </w:r>
      <w:proofErr w:type="spellStart"/>
      <w:r w:rsidRPr="007F73DB">
        <w:t>Kaafarani</w:t>
      </w:r>
      <w:proofErr w:type="spellEnd"/>
      <w:r w:rsidRPr="007F73DB">
        <w:t xml:space="preserve"> I, Fernandez-</w:t>
      </w:r>
      <w:proofErr w:type="spellStart"/>
      <w:r w:rsidRPr="007F73DB">
        <w:t>Sauze</w:t>
      </w:r>
      <w:proofErr w:type="spellEnd"/>
      <w:r w:rsidRPr="007F73DB">
        <w:t xml:space="preserve"> S, </w:t>
      </w:r>
      <w:proofErr w:type="spellStart"/>
      <w:r w:rsidRPr="007F73DB">
        <w:t>Berenguer</w:t>
      </w:r>
      <w:proofErr w:type="spellEnd"/>
      <w:r w:rsidRPr="007F73DB">
        <w:t xml:space="preserve"> C, et al. Targeting adrenomedullin receptors with systemic delivery of neutralizing antibodies inhibits tumor angiogenesis and suppresses growth of human tumor xenografts in mice. FASEB J 2009;23(10):3424–35. </w:t>
      </w:r>
    </w:p>
    <w:p w14:paraId="5ECAB68F" w14:textId="77777777" w:rsidR="007F73DB" w:rsidRPr="007F73DB" w:rsidRDefault="007F73DB" w:rsidP="007F73DB">
      <w:pPr>
        <w:pStyle w:val="Bibliography"/>
      </w:pPr>
      <w:r w:rsidRPr="007F73DB">
        <w:t xml:space="preserve">16. </w:t>
      </w:r>
      <w:r w:rsidRPr="007F73DB">
        <w:tab/>
        <w:t xml:space="preserve">Lee J, Cooke JP. Nicotine and Pathological Angiogenesis. Life Sci 2012;91(0):1058–64. </w:t>
      </w:r>
    </w:p>
    <w:p w14:paraId="21CA7E38" w14:textId="77777777" w:rsidR="007F73DB" w:rsidRPr="007F73DB" w:rsidRDefault="007F73DB" w:rsidP="007F73DB">
      <w:pPr>
        <w:pStyle w:val="Bibliography"/>
      </w:pPr>
      <w:r w:rsidRPr="007F73DB">
        <w:t xml:space="preserve">17. </w:t>
      </w:r>
      <w:r w:rsidRPr="007F73DB">
        <w:tab/>
        <w:t xml:space="preserve">Davis SJ, </w:t>
      </w:r>
      <w:proofErr w:type="spellStart"/>
      <w:r w:rsidRPr="007F73DB">
        <w:t>Lyzogubov</w:t>
      </w:r>
      <w:proofErr w:type="spellEnd"/>
      <w:r w:rsidRPr="007F73DB">
        <w:t xml:space="preserve"> VV, </w:t>
      </w:r>
      <w:proofErr w:type="spellStart"/>
      <w:r w:rsidRPr="007F73DB">
        <w:t>Tytarenko</w:t>
      </w:r>
      <w:proofErr w:type="spellEnd"/>
      <w:r w:rsidRPr="007F73DB">
        <w:t xml:space="preserve"> RG, Safar AN, Bora NS, Bora PS. The effect of nicotine on anti-vascular endothelial growth factor therapy in a mouse model of neovascular age-related macular degeneration. Retina Phila Pa 2012;32(6):1171–80. </w:t>
      </w:r>
    </w:p>
    <w:p w14:paraId="7058DDE4" w14:textId="77777777" w:rsidR="007F73DB" w:rsidRPr="007F73DB" w:rsidRDefault="007F73DB" w:rsidP="007F73DB">
      <w:pPr>
        <w:pStyle w:val="Bibliography"/>
      </w:pPr>
      <w:r w:rsidRPr="007F73DB">
        <w:t xml:space="preserve">18. </w:t>
      </w:r>
      <w:r w:rsidRPr="007F73DB">
        <w:tab/>
      </w:r>
      <w:proofErr w:type="spellStart"/>
      <w:r w:rsidRPr="007F73DB">
        <w:t>Kolodziej</w:t>
      </w:r>
      <w:proofErr w:type="spellEnd"/>
      <w:r w:rsidRPr="007F73DB">
        <w:t xml:space="preserve"> MA, </w:t>
      </w:r>
      <w:proofErr w:type="spellStart"/>
      <w:r w:rsidRPr="007F73DB">
        <w:t>Gött</w:t>
      </w:r>
      <w:proofErr w:type="spellEnd"/>
      <w:r w:rsidRPr="007F73DB">
        <w:t xml:space="preserve"> H, </w:t>
      </w:r>
      <w:proofErr w:type="spellStart"/>
      <w:r w:rsidRPr="007F73DB">
        <w:t>Kopischke</w:t>
      </w:r>
      <w:proofErr w:type="spellEnd"/>
      <w:r w:rsidRPr="007F73DB">
        <w:t xml:space="preserve"> B, et al. Antiproliferative effect of GTS-21 in glioblastoma cells. Oncol Lett 2021;22(5):759. </w:t>
      </w:r>
    </w:p>
    <w:p w14:paraId="1C4572D6" w14:textId="77777777" w:rsidR="007F73DB" w:rsidRPr="007F73DB" w:rsidRDefault="007F73DB" w:rsidP="007F73DB">
      <w:pPr>
        <w:pStyle w:val="Bibliography"/>
      </w:pPr>
      <w:r w:rsidRPr="007F73DB">
        <w:t xml:space="preserve">19. </w:t>
      </w:r>
      <w:r w:rsidRPr="007F73DB">
        <w:tab/>
        <w:t xml:space="preserve">Fahmy RG, </w:t>
      </w:r>
      <w:proofErr w:type="spellStart"/>
      <w:r w:rsidRPr="007F73DB">
        <w:t>Dass</w:t>
      </w:r>
      <w:proofErr w:type="spellEnd"/>
      <w:r w:rsidRPr="007F73DB">
        <w:t xml:space="preserve"> CR, Sun L-Q, Chesterman CN, </w:t>
      </w:r>
      <w:proofErr w:type="spellStart"/>
      <w:r w:rsidRPr="007F73DB">
        <w:t>Khachigian</w:t>
      </w:r>
      <w:proofErr w:type="spellEnd"/>
      <w:r w:rsidRPr="007F73DB">
        <w:t xml:space="preserve"> LM. Transcription factor Egr-1 supports FGF-dependent angiogenesis during neovascularization and tumor growth. Nat Med 2003;9(8):1026–32. </w:t>
      </w:r>
    </w:p>
    <w:p w14:paraId="2F532AB9" w14:textId="77777777" w:rsidR="007F73DB" w:rsidRPr="007F73DB" w:rsidRDefault="007F73DB" w:rsidP="007F73DB">
      <w:pPr>
        <w:pStyle w:val="Bibliography"/>
      </w:pPr>
      <w:r w:rsidRPr="007F73DB">
        <w:t xml:space="preserve">20. </w:t>
      </w:r>
      <w:r w:rsidRPr="007F73DB">
        <w:tab/>
        <w:t>Wang B, Guo H, Yu H, Chen Y, Xu H, Zhao G. The Role of the Transcription Factor EGR1 in Cancer. Front Oncol [Internet] 2021 [cited 2022 Mar 31];11. Available from: https://www.frontiersin.org/article/10.3389/fonc.2021.642547</w:t>
      </w:r>
    </w:p>
    <w:p w14:paraId="249AD0C7" w14:textId="77777777" w:rsidR="007F73DB" w:rsidRPr="007F73DB" w:rsidRDefault="007F73DB" w:rsidP="007F73DB">
      <w:pPr>
        <w:pStyle w:val="Bibliography"/>
      </w:pPr>
      <w:r w:rsidRPr="007F73DB">
        <w:t xml:space="preserve">21. </w:t>
      </w:r>
      <w:r w:rsidRPr="007F73DB">
        <w:tab/>
        <w:t xml:space="preserve">Brown KC, Lau JK, Dom AM, et al. MG624, an α7-nAChR antagonist, inhibits angiogenesis via the Egr-1/FGF2 pathway. Angiogenesis 2012;15(1):99–114. </w:t>
      </w:r>
    </w:p>
    <w:p w14:paraId="62482667" w14:textId="77777777" w:rsidR="007F73DB" w:rsidRPr="007F73DB" w:rsidRDefault="007F73DB" w:rsidP="007F73DB">
      <w:pPr>
        <w:pStyle w:val="Bibliography"/>
      </w:pPr>
      <w:r w:rsidRPr="007F73DB">
        <w:lastRenderedPageBreak/>
        <w:t xml:space="preserve">22. </w:t>
      </w:r>
      <w:r w:rsidRPr="007F73DB">
        <w:tab/>
      </w:r>
      <w:proofErr w:type="spellStart"/>
      <w:r w:rsidRPr="007F73DB">
        <w:t>Mathelier</w:t>
      </w:r>
      <w:proofErr w:type="spellEnd"/>
      <w:r w:rsidRPr="007F73DB">
        <w:t xml:space="preserve"> A, Zhao X, Zhang AW, et al. JASPAR 2014: an extensively expanded and updated open-access database of transcription factor binding profiles. Nucleic Acids Res 2014;42(Database issue</w:t>
      </w:r>
      <w:proofErr w:type="gramStart"/>
      <w:r w:rsidRPr="007F73DB">
        <w:t>):D</w:t>
      </w:r>
      <w:proofErr w:type="gramEnd"/>
      <w:r w:rsidRPr="007F73DB">
        <w:t xml:space="preserve">142-147. </w:t>
      </w:r>
    </w:p>
    <w:p w14:paraId="04F61B88" w14:textId="77777777" w:rsidR="007F73DB" w:rsidRPr="007F73DB" w:rsidRDefault="007F73DB" w:rsidP="007F73DB">
      <w:pPr>
        <w:pStyle w:val="Bibliography"/>
      </w:pPr>
      <w:r w:rsidRPr="007F73DB">
        <w:t xml:space="preserve">23. </w:t>
      </w:r>
      <w:r w:rsidRPr="007F73DB">
        <w:tab/>
      </w:r>
      <w:proofErr w:type="spellStart"/>
      <w:r w:rsidRPr="007F73DB">
        <w:t>Sandelin</w:t>
      </w:r>
      <w:proofErr w:type="spellEnd"/>
      <w:r w:rsidRPr="007F73DB">
        <w:t xml:space="preserve"> A, Alkema W, </w:t>
      </w:r>
      <w:proofErr w:type="spellStart"/>
      <w:r w:rsidRPr="007F73DB">
        <w:t>Engström</w:t>
      </w:r>
      <w:proofErr w:type="spellEnd"/>
      <w:r w:rsidRPr="007F73DB">
        <w:t xml:space="preserve"> P, Wasserman WW, Lenhard B. JASPAR: an open-access database for eukaryotic transcription factor binding profiles. Nucleic Acids Res 2004;32(Database issue</w:t>
      </w:r>
      <w:proofErr w:type="gramStart"/>
      <w:r w:rsidRPr="007F73DB">
        <w:t>):D</w:t>
      </w:r>
      <w:proofErr w:type="gramEnd"/>
      <w:r w:rsidRPr="007F73DB">
        <w:t xml:space="preserve">91-94. </w:t>
      </w:r>
    </w:p>
    <w:p w14:paraId="708AE946" w14:textId="77777777" w:rsidR="007F73DB" w:rsidRPr="007F73DB" w:rsidRDefault="007F73DB" w:rsidP="007F73DB">
      <w:pPr>
        <w:pStyle w:val="Bibliography"/>
      </w:pPr>
      <w:r w:rsidRPr="007F73DB">
        <w:t xml:space="preserve">24. </w:t>
      </w:r>
      <w:r w:rsidRPr="007F73DB">
        <w:tab/>
      </w:r>
      <w:proofErr w:type="spellStart"/>
      <w:r w:rsidRPr="007F73DB">
        <w:t>Lachmann</w:t>
      </w:r>
      <w:proofErr w:type="spellEnd"/>
      <w:r w:rsidRPr="007F73DB">
        <w:t xml:space="preserve"> A, Xu H, Krishnan J, Berger SI, </w:t>
      </w:r>
      <w:proofErr w:type="spellStart"/>
      <w:r w:rsidRPr="007F73DB">
        <w:t>Mazloom</w:t>
      </w:r>
      <w:proofErr w:type="spellEnd"/>
      <w:r w:rsidRPr="007F73DB">
        <w:t xml:space="preserve"> AR, </w:t>
      </w:r>
      <w:proofErr w:type="spellStart"/>
      <w:r w:rsidRPr="007F73DB">
        <w:t>Ma’ayan</w:t>
      </w:r>
      <w:proofErr w:type="spellEnd"/>
      <w:r w:rsidRPr="007F73DB">
        <w:t xml:space="preserve"> A. </w:t>
      </w:r>
      <w:proofErr w:type="spellStart"/>
      <w:r w:rsidRPr="007F73DB">
        <w:t>ChEA</w:t>
      </w:r>
      <w:proofErr w:type="spellEnd"/>
      <w:r w:rsidRPr="007F73DB">
        <w:t xml:space="preserve">: transcription factor regulation inferred from integrating genome-wide </w:t>
      </w:r>
      <w:proofErr w:type="spellStart"/>
      <w:r w:rsidRPr="007F73DB">
        <w:t>ChIP</w:t>
      </w:r>
      <w:proofErr w:type="spellEnd"/>
      <w:r w:rsidRPr="007F73DB">
        <w:t xml:space="preserve">-X experiments. </w:t>
      </w:r>
      <w:proofErr w:type="spellStart"/>
      <w:r w:rsidRPr="007F73DB">
        <w:t>Bioinforma</w:t>
      </w:r>
      <w:proofErr w:type="spellEnd"/>
      <w:r w:rsidRPr="007F73DB">
        <w:t xml:space="preserve"> </w:t>
      </w:r>
      <w:proofErr w:type="spellStart"/>
      <w:r w:rsidRPr="007F73DB">
        <w:t>Oxf</w:t>
      </w:r>
      <w:proofErr w:type="spellEnd"/>
      <w:r w:rsidRPr="007F73DB">
        <w:t xml:space="preserve"> </w:t>
      </w:r>
      <w:proofErr w:type="spellStart"/>
      <w:r w:rsidRPr="007F73DB">
        <w:t>Engl</w:t>
      </w:r>
      <w:proofErr w:type="spellEnd"/>
      <w:r w:rsidRPr="007F73DB">
        <w:t xml:space="preserve"> 2010;26(19):2438–44. </w:t>
      </w:r>
    </w:p>
    <w:p w14:paraId="1C241D77" w14:textId="77777777" w:rsidR="007F73DB" w:rsidRPr="007F73DB" w:rsidRDefault="007F73DB" w:rsidP="007F73DB">
      <w:pPr>
        <w:pStyle w:val="Bibliography"/>
      </w:pPr>
      <w:r w:rsidRPr="007F73DB">
        <w:t xml:space="preserve">25. </w:t>
      </w:r>
      <w:r w:rsidRPr="007F73DB">
        <w:tab/>
      </w:r>
      <w:proofErr w:type="spellStart"/>
      <w:r w:rsidRPr="007F73DB">
        <w:t>Cerami</w:t>
      </w:r>
      <w:proofErr w:type="spellEnd"/>
      <w:r w:rsidRPr="007F73DB">
        <w:t xml:space="preserve"> E, Gao J, </w:t>
      </w:r>
      <w:proofErr w:type="spellStart"/>
      <w:r w:rsidRPr="007F73DB">
        <w:t>Dogrusoz</w:t>
      </w:r>
      <w:proofErr w:type="spellEnd"/>
      <w:r w:rsidRPr="007F73DB">
        <w:t xml:space="preserve"> U, et al. The </w:t>
      </w:r>
      <w:proofErr w:type="spellStart"/>
      <w:r w:rsidRPr="007F73DB">
        <w:t>cBio</w:t>
      </w:r>
      <w:proofErr w:type="spellEnd"/>
      <w:r w:rsidRPr="007F73DB">
        <w:t xml:space="preserve"> cancer genomics portal: an open platform for exploring multidimensional cancer genomics data. Cancer </w:t>
      </w:r>
      <w:proofErr w:type="spellStart"/>
      <w:r w:rsidRPr="007F73DB">
        <w:t>Discov</w:t>
      </w:r>
      <w:proofErr w:type="spellEnd"/>
      <w:r w:rsidRPr="007F73DB">
        <w:t xml:space="preserve"> 2012;2(5):401–4. </w:t>
      </w:r>
    </w:p>
    <w:p w14:paraId="308B1B99" w14:textId="77777777" w:rsidR="007F73DB" w:rsidRPr="007F73DB" w:rsidRDefault="007F73DB" w:rsidP="007F73DB">
      <w:pPr>
        <w:pStyle w:val="Bibliography"/>
      </w:pPr>
      <w:r w:rsidRPr="007F73DB">
        <w:t xml:space="preserve">26. </w:t>
      </w:r>
      <w:r w:rsidRPr="007F73DB">
        <w:tab/>
        <w:t xml:space="preserve">Gao J, Aksoy BA, </w:t>
      </w:r>
      <w:proofErr w:type="spellStart"/>
      <w:r w:rsidRPr="007F73DB">
        <w:t>Dogrusoz</w:t>
      </w:r>
      <w:proofErr w:type="spellEnd"/>
      <w:r w:rsidRPr="007F73DB">
        <w:t xml:space="preserve"> U, et al. Integrative analysis of complex cancer genomics and clinical profiles using the </w:t>
      </w:r>
      <w:proofErr w:type="spellStart"/>
      <w:r w:rsidRPr="007F73DB">
        <w:t>cBioPortal</w:t>
      </w:r>
      <w:proofErr w:type="spellEnd"/>
      <w:r w:rsidRPr="007F73DB">
        <w:t xml:space="preserve">. Sci Signal 2013;6(269):pl1. </w:t>
      </w:r>
    </w:p>
    <w:p w14:paraId="63AE8D5A" w14:textId="77777777" w:rsidR="007F73DB" w:rsidRPr="007F73DB" w:rsidRDefault="007F73DB" w:rsidP="007F73DB">
      <w:pPr>
        <w:pStyle w:val="Bibliography"/>
      </w:pPr>
      <w:r w:rsidRPr="007F73DB">
        <w:t xml:space="preserve">27. </w:t>
      </w:r>
      <w:r w:rsidRPr="007F73DB">
        <w:tab/>
        <w:t xml:space="preserve">Brennan CW, </w:t>
      </w:r>
      <w:proofErr w:type="spellStart"/>
      <w:r w:rsidRPr="007F73DB">
        <w:t>Verhaak</w:t>
      </w:r>
      <w:proofErr w:type="spellEnd"/>
      <w:r w:rsidRPr="007F73DB">
        <w:t xml:space="preserve"> RGW, McKenna A, et al. The somatic genomic landscape of glioblastoma. Cell 2013;155(2):462–77. </w:t>
      </w:r>
    </w:p>
    <w:p w14:paraId="3A71AE8E" w14:textId="77777777" w:rsidR="007F73DB" w:rsidRPr="007F73DB" w:rsidRDefault="007F73DB" w:rsidP="007F73DB">
      <w:pPr>
        <w:pStyle w:val="Bibliography"/>
      </w:pPr>
      <w:r w:rsidRPr="007F73DB">
        <w:t xml:space="preserve">28. </w:t>
      </w:r>
      <w:r w:rsidRPr="007F73DB">
        <w:tab/>
        <w:t xml:space="preserve">Cancer Genome Atlas Research Network. Comprehensive genomic characterization defines human glioblastoma genes and core pathways. Nature 2008;455(7216):1061–8. </w:t>
      </w:r>
    </w:p>
    <w:p w14:paraId="364256E7" w14:textId="77777777" w:rsidR="007F73DB" w:rsidRPr="007F73DB" w:rsidRDefault="007F73DB" w:rsidP="007F73DB">
      <w:pPr>
        <w:pStyle w:val="Bibliography"/>
      </w:pPr>
      <w:r w:rsidRPr="007F73DB">
        <w:t xml:space="preserve">29. </w:t>
      </w:r>
      <w:r w:rsidRPr="007F73DB">
        <w:tab/>
      </w:r>
      <w:proofErr w:type="spellStart"/>
      <w:r w:rsidRPr="007F73DB">
        <w:t>Liberzon</w:t>
      </w:r>
      <w:proofErr w:type="spellEnd"/>
      <w:r w:rsidRPr="007F73DB">
        <w:t xml:space="preserve"> A, Birger C, </w:t>
      </w:r>
      <w:proofErr w:type="spellStart"/>
      <w:r w:rsidRPr="007F73DB">
        <w:t>Thorvaldsdóttir</w:t>
      </w:r>
      <w:proofErr w:type="spellEnd"/>
      <w:r w:rsidRPr="007F73DB">
        <w:t xml:space="preserve"> H, </w:t>
      </w:r>
      <w:proofErr w:type="spellStart"/>
      <w:r w:rsidRPr="007F73DB">
        <w:t>Ghandi</w:t>
      </w:r>
      <w:proofErr w:type="spellEnd"/>
      <w:r w:rsidRPr="007F73DB">
        <w:t xml:space="preserve"> M, </w:t>
      </w:r>
      <w:proofErr w:type="spellStart"/>
      <w:r w:rsidRPr="007F73DB">
        <w:t>Mesirov</w:t>
      </w:r>
      <w:proofErr w:type="spellEnd"/>
      <w:r w:rsidRPr="007F73DB">
        <w:t xml:space="preserve"> JP, Tamayo P. The Molecular Signatures Database Hallmark Gene Set Collection. Cell Syst 2015;1(6):417–25. </w:t>
      </w:r>
    </w:p>
    <w:p w14:paraId="2A0CA32D" w14:textId="77777777" w:rsidR="007F73DB" w:rsidRPr="007F73DB" w:rsidRDefault="007F73DB" w:rsidP="007F73DB">
      <w:pPr>
        <w:pStyle w:val="Bibliography"/>
      </w:pPr>
      <w:r w:rsidRPr="007F73DB">
        <w:t xml:space="preserve">30. </w:t>
      </w:r>
      <w:r w:rsidRPr="007F73DB">
        <w:tab/>
      </w:r>
      <w:proofErr w:type="spellStart"/>
      <w:r w:rsidRPr="007F73DB">
        <w:t>Baudino</w:t>
      </w:r>
      <w:proofErr w:type="spellEnd"/>
      <w:r w:rsidRPr="007F73DB">
        <w:t xml:space="preserve"> TA, McKay C, </w:t>
      </w:r>
      <w:proofErr w:type="spellStart"/>
      <w:r w:rsidRPr="007F73DB">
        <w:t>Pendeville-Samain</w:t>
      </w:r>
      <w:proofErr w:type="spellEnd"/>
      <w:r w:rsidRPr="007F73DB">
        <w:t xml:space="preserve"> H, et al. c-</w:t>
      </w:r>
      <w:proofErr w:type="spellStart"/>
      <w:r w:rsidRPr="007F73DB">
        <w:t>Myc</w:t>
      </w:r>
      <w:proofErr w:type="spellEnd"/>
      <w:r w:rsidRPr="007F73DB">
        <w:t xml:space="preserve"> is essential for </w:t>
      </w:r>
      <w:proofErr w:type="spellStart"/>
      <w:r w:rsidRPr="007F73DB">
        <w:t>vasculogenesis</w:t>
      </w:r>
      <w:proofErr w:type="spellEnd"/>
      <w:r w:rsidRPr="007F73DB">
        <w:t xml:space="preserve"> and angiogenesis during development and tumor progression. Genes Dev 2002;16(19):2530–43. </w:t>
      </w:r>
    </w:p>
    <w:p w14:paraId="41DCC539" w14:textId="77777777" w:rsidR="007F73DB" w:rsidRPr="007F73DB" w:rsidRDefault="007F73DB" w:rsidP="007F73DB">
      <w:pPr>
        <w:pStyle w:val="Bibliography"/>
      </w:pPr>
      <w:r w:rsidRPr="007F73DB">
        <w:t xml:space="preserve">31. </w:t>
      </w:r>
      <w:r w:rsidRPr="007F73DB">
        <w:tab/>
      </w:r>
      <w:proofErr w:type="spellStart"/>
      <w:r w:rsidRPr="007F73DB">
        <w:t>Indraccolo</w:t>
      </w:r>
      <w:proofErr w:type="spellEnd"/>
      <w:r w:rsidRPr="007F73DB">
        <w:t xml:space="preserve"> S. Interferon-alpha as angiogenesis inhibitor: learning from tumor models. Autoimmunity 2010;43(3):244–7. </w:t>
      </w:r>
    </w:p>
    <w:p w14:paraId="4D86E74F" w14:textId="77777777" w:rsidR="007F73DB" w:rsidRPr="007F73DB" w:rsidRDefault="007F73DB" w:rsidP="007F73DB">
      <w:pPr>
        <w:pStyle w:val="Bibliography"/>
      </w:pPr>
      <w:r w:rsidRPr="007F73DB">
        <w:t xml:space="preserve">32. </w:t>
      </w:r>
      <w:r w:rsidRPr="007F73DB">
        <w:tab/>
      </w:r>
      <w:proofErr w:type="spellStart"/>
      <w:r w:rsidRPr="007F73DB">
        <w:t>Karar</w:t>
      </w:r>
      <w:proofErr w:type="spellEnd"/>
      <w:r w:rsidRPr="007F73DB">
        <w:t xml:space="preserve"> J, </w:t>
      </w:r>
      <w:proofErr w:type="spellStart"/>
      <w:r w:rsidRPr="007F73DB">
        <w:t>Maity</w:t>
      </w:r>
      <w:proofErr w:type="spellEnd"/>
      <w:r w:rsidRPr="007F73DB">
        <w:t xml:space="preserve"> A. PI3K/AKT/mTOR Pathway in Angiogenesis. Front Mol </w:t>
      </w:r>
      <w:proofErr w:type="spellStart"/>
      <w:r w:rsidRPr="007F73DB">
        <w:t>Neurosci</w:t>
      </w:r>
      <w:proofErr w:type="spellEnd"/>
      <w:r w:rsidRPr="007F73DB">
        <w:t xml:space="preserve"> </w:t>
      </w:r>
      <w:proofErr w:type="gramStart"/>
      <w:r w:rsidRPr="007F73DB">
        <w:t>2011;4:51</w:t>
      </w:r>
      <w:proofErr w:type="gramEnd"/>
      <w:r w:rsidRPr="007F73DB">
        <w:t xml:space="preserve">. </w:t>
      </w:r>
    </w:p>
    <w:p w14:paraId="4B64A61A" w14:textId="77777777" w:rsidR="007F73DB" w:rsidRPr="007F73DB" w:rsidRDefault="007F73DB" w:rsidP="007F73DB">
      <w:pPr>
        <w:pStyle w:val="Bibliography"/>
      </w:pPr>
      <w:r w:rsidRPr="007F73DB">
        <w:t xml:space="preserve">33. </w:t>
      </w:r>
      <w:r w:rsidRPr="007F73DB">
        <w:tab/>
        <w:t xml:space="preserve">Matsuo Y, Campbell PM, </w:t>
      </w:r>
      <w:proofErr w:type="spellStart"/>
      <w:r w:rsidRPr="007F73DB">
        <w:t>Brekken</w:t>
      </w:r>
      <w:proofErr w:type="spellEnd"/>
      <w:r w:rsidRPr="007F73DB">
        <w:t xml:space="preserve"> RA, et al. K-Ras Promotes Angiogenesis Mediated by Immortalized Human Pancreatic Epithelial Cells through Mitogen-Activated Protein Kinase Signaling Pathways. Mol Cancer Res MCR 2009;7(6):799–808. </w:t>
      </w:r>
    </w:p>
    <w:p w14:paraId="6F451C91" w14:textId="77777777" w:rsidR="007F73DB" w:rsidRPr="007F73DB" w:rsidRDefault="007F73DB" w:rsidP="007F73DB">
      <w:pPr>
        <w:pStyle w:val="Bibliography"/>
      </w:pPr>
      <w:r w:rsidRPr="007F73DB">
        <w:t xml:space="preserve">34. </w:t>
      </w:r>
      <w:r w:rsidRPr="007F73DB">
        <w:tab/>
      </w:r>
      <w:proofErr w:type="spellStart"/>
      <w:r w:rsidRPr="007F73DB">
        <w:t>Hamarsheh</w:t>
      </w:r>
      <w:proofErr w:type="spellEnd"/>
      <w:r w:rsidRPr="007F73DB">
        <w:t xml:space="preserve"> S, </w:t>
      </w:r>
      <w:proofErr w:type="spellStart"/>
      <w:r w:rsidRPr="007F73DB">
        <w:t>Groß</w:t>
      </w:r>
      <w:proofErr w:type="spellEnd"/>
      <w:r w:rsidRPr="007F73DB">
        <w:t xml:space="preserve"> O, Brummer T, </w:t>
      </w:r>
      <w:proofErr w:type="spellStart"/>
      <w:r w:rsidRPr="007F73DB">
        <w:t>Zeiser</w:t>
      </w:r>
      <w:proofErr w:type="spellEnd"/>
      <w:r w:rsidRPr="007F73DB">
        <w:t xml:space="preserve"> R. Immune modulatory effects of oncogenic KRAS in cancer. Nat </w:t>
      </w:r>
      <w:proofErr w:type="spellStart"/>
      <w:r w:rsidRPr="007F73DB">
        <w:t>Commun</w:t>
      </w:r>
      <w:proofErr w:type="spellEnd"/>
      <w:r w:rsidRPr="007F73DB">
        <w:t xml:space="preserve"> 2020;11(1):5439. </w:t>
      </w:r>
    </w:p>
    <w:p w14:paraId="4965E0CF" w14:textId="77777777" w:rsidR="007F73DB" w:rsidRPr="007F73DB" w:rsidRDefault="007F73DB" w:rsidP="007F73DB">
      <w:pPr>
        <w:pStyle w:val="Bibliography"/>
      </w:pPr>
      <w:r w:rsidRPr="007F73DB">
        <w:t xml:space="preserve">35. </w:t>
      </w:r>
      <w:r w:rsidRPr="007F73DB">
        <w:tab/>
        <w:t xml:space="preserve">Wang D, Wu F, Yuan H, et al. Sox10+ Cells Contribute to Vascular Development in Multiple Organs—Brief Report. </w:t>
      </w:r>
      <w:proofErr w:type="spellStart"/>
      <w:r w:rsidRPr="007F73DB">
        <w:t>Arterioscler</w:t>
      </w:r>
      <w:proofErr w:type="spellEnd"/>
      <w:r w:rsidRPr="007F73DB">
        <w:t xml:space="preserve"> </w:t>
      </w:r>
      <w:proofErr w:type="spellStart"/>
      <w:r w:rsidRPr="007F73DB">
        <w:t>Thromb</w:t>
      </w:r>
      <w:proofErr w:type="spellEnd"/>
      <w:r w:rsidRPr="007F73DB">
        <w:t xml:space="preserve"> </w:t>
      </w:r>
      <w:proofErr w:type="spellStart"/>
      <w:r w:rsidRPr="007F73DB">
        <w:t>Vasc</w:t>
      </w:r>
      <w:proofErr w:type="spellEnd"/>
      <w:r w:rsidRPr="007F73DB">
        <w:t xml:space="preserve"> Biol 2017;37(9):1727–31. </w:t>
      </w:r>
    </w:p>
    <w:p w14:paraId="646E4209" w14:textId="77777777" w:rsidR="007F73DB" w:rsidRPr="007F73DB" w:rsidRDefault="007F73DB" w:rsidP="007F73DB">
      <w:pPr>
        <w:pStyle w:val="Bibliography"/>
      </w:pPr>
      <w:r w:rsidRPr="007F73DB">
        <w:lastRenderedPageBreak/>
        <w:t xml:space="preserve">36. </w:t>
      </w:r>
      <w:r w:rsidRPr="007F73DB">
        <w:tab/>
        <w:t>angiogenesis Gene Ontology Term (GO:0001525) [Internet]. [cited 2021 Sep 23</w:t>
      </w:r>
      <w:proofErr w:type="gramStart"/>
      <w:r w:rsidRPr="007F73DB">
        <w:t>];Available</w:t>
      </w:r>
      <w:proofErr w:type="gramEnd"/>
      <w:r w:rsidRPr="007F73DB">
        <w:t xml:space="preserve"> from: http://www.informatics.jax.org/vocab/gene_ontology/GO:0001525</w:t>
      </w:r>
    </w:p>
    <w:p w14:paraId="74E82F21" w14:textId="77777777" w:rsidR="007F73DB" w:rsidRPr="007F73DB" w:rsidRDefault="007F73DB" w:rsidP="007F73DB">
      <w:pPr>
        <w:pStyle w:val="Bibliography"/>
      </w:pPr>
      <w:r w:rsidRPr="007F73DB">
        <w:t xml:space="preserve">37. </w:t>
      </w:r>
      <w:r w:rsidRPr="007F73DB">
        <w:tab/>
        <w:t xml:space="preserve">Lee JY, Kim JH, Bang H, et al. EGR1 as a potential marker of prognosis in </w:t>
      </w:r>
      <w:proofErr w:type="spellStart"/>
      <w:r w:rsidRPr="007F73DB">
        <w:t>extranodal</w:t>
      </w:r>
      <w:proofErr w:type="spellEnd"/>
      <w:r w:rsidRPr="007F73DB">
        <w:t xml:space="preserve"> NK/T-cell lymphoma. Sci Rep 2021;11(1):10342. </w:t>
      </w:r>
    </w:p>
    <w:p w14:paraId="0A64F95B" w14:textId="77777777" w:rsidR="007F73DB" w:rsidRPr="007F73DB" w:rsidRDefault="007F73DB" w:rsidP="007F73DB">
      <w:pPr>
        <w:pStyle w:val="Bibliography"/>
      </w:pPr>
      <w:r w:rsidRPr="007F73DB">
        <w:t xml:space="preserve">38. </w:t>
      </w:r>
      <w:r w:rsidRPr="007F73DB">
        <w:tab/>
        <w:t xml:space="preserve">Caron KM, Smithies O. Extreme hydrops fetalis and cardiovascular abnormalities in mice lacking a functional Adrenomedullin gene. Proc Natl </w:t>
      </w:r>
      <w:proofErr w:type="spellStart"/>
      <w:r w:rsidRPr="007F73DB">
        <w:t>Acad</w:t>
      </w:r>
      <w:proofErr w:type="spellEnd"/>
      <w:r w:rsidRPr="007F73DB">
        <w:t xml:space="preserve"> Sci U S A 2001;98(2):615–9. </w:t>
      </w:r>
    </w:p>
    <w:p w14:paraId="5EBECEFB" w14:textId="77777777" w:rsidR="007F73DB" w:rsidRPr="007F73DB" w:rsidRDefault="007F73DB" w:rsidP="007F73DB">
      <w:pPr>
        <w:pStyle w:val="Bibliography"/>
      </w:pPr>
      <w:r w:rsidRPr="007F73DB">
        <w:t xml:space="preserve">39. </w:t>
      </w:r>
      <w:r w:rsidRPr="007F73DB">
        <w:tab/>
      </w:r>
      <w:proofErr w:type="spellStart"/>
      <w:r w:rsidRPr="007F73DB">
        <w:t>Scheicher</w:t>
      </w:r>
      <w:proofErr w:type="spellEnd"/>
      <w:r w:rsidRPr="007F73DB">
        <w:t xml:space="preserve"> R, </w:t>
      </w:r>
      <w:proofErr w:type="spellStart"/>
      <w:r w:rsidRPr="007F73DB">
        <w:t>Hoelbl-Kovacic</w:t>
      </w:r>
      <w:proofErr w:type="spellEnd"/>
      <w:r w:rsidRPr="007F73DB">
        <w:t xml:space="preserve"> A, </w:t>
      </w:r>
      <w:proofErr w:type="spellStart"/>
      <w:r w:rsidRPr="007F73DB">
        <w:t>Bellutti</w:t>
      </w:r>
      <w:proofErr w:type="spellEnd"/>
      <w:r w:rsidRPr="007F73DB">
        <w:t xml:space="preserve"> F, et al. CDK6 as a key regulator of hematopoietic and leukemic stem cell activation. Blood 2015;125(1):90–101. </w:t>
      </w:r>
    </w:p>
    <w:p w14:paraId="5917527E" w14:textId="77777777" w:rsidR="007F73DB" w:rsidRPr="007F73DB" w:rsidRDefault="007F73DB" w:rsidP="007F73DB">
      <w:pPr>
        <w:pStyle w:val="Bibliography"/>
      </w:pPr>
      <w:r w:rsidRPr="007F73DB">
        <w:t xml:space="preserve">40. </w:t>
      </w:r>
      <w:r w:rsidRPr="007F73DB">
        <w:tab/>
        <w:t xml:space="preserve">Gonzalez CR, </w:t>
      </w:r>
      <w:proofErr w:type="spellStart"/>
      <w:r w:rsidRPr="007F73DB">
        <w:t>Vallcaneras</w:t>
      </w:r>
      <w:proofErr w:type="spellEnd"/>
      <w:r w:rsidRPr="007F73DB">
        <w:t xml:space="preserve"> SS, Calandra RS, Gonzalez </w:t>
      </w:r>
      <w:proofErr w:type="spellStart"/>
      <w:r w:rsidRPr="007F73DB">
        <w:t>Calvar</w:t>
      </w:r>
      <w:proofErr w:type="spellEnd"/>
      <w:r w:rsidRPr="007F73DB">
        <w:t xml:space="preserve"> SI. Involvement of KLF14 and egr-1 in the TGF-beta1 action on Leydig cell proliferation. Cytokine 2013;61(2):670–5. </w:t>
      </w:r>
    </w:p>
    <w:p w14:paraId="6EC48769" w14:textId="77777777" w:rsidR="007F73DB" w:rsidRPr="007F73DB" w:rsidRDefault="007F73DB" w:rsidP="007F73DB">
      <w:pPr>
        <w:pStyle w:val="Bibliography"/>
      </w:pPr>
      <w:r w:rsidRPr="007F73DB">
        <w:t xml:space="preserve">41. </w:t>
      </w:r>
      <w:r w:rsidRPr="007F73DB">
        <w:tab/>
        <w:t xml:space="preserve">Zhao J, Chen AX, Gartrell RD, et al. Immune and genomic correlates of response to anti-PD-1 immunotherapy in glioblastoma. Nat Med 2019;25(3):462–9. </w:t>
      </w:r>
    </w:p>
    <w:p w14:paraId="048BA69B" w14:textId="77777777" w:rsidR="007F73DB" w:rsidRPr="007F73DB" w:rsidRDefault="007F73DB" w:rsidP="007F73DB">
      <w:pPr>
        <w:pStyle w:val="Bibliography"/>
      </w:pPr>
      <w:r w:rsidRPr="007F73DB">
        <w:t xml:space="preserve">42. </w:t>
      </w:r>
      <w:r w:rsidRPr="007F73DB">
        <w:tab/>
      </w:r>
      <w:proofErr w:type="spellStart"/>
      <w:r w:rsidRPr="007F73DB">
        <w:t>Rigakos</w:t>
      </w:r>
      <w:proofErr w:type="spellEnd"/>
      <w:r w:rsidRPr="007F73DB">
        <w:t xml:space="preserve"> G, </w:t>
      </w:r>
      <w:proofErr w:type="spellStart"/>
      <w:r w:rsidRPr="007F73DB">
        <w:t>Kyriazoglou</w:t>
      </w:r>
      <w:proofErr w:type="spellEnd"/>
      <w:r w:rsidRPr="007F73DB">
        <w:t xml:space="preserve"> A, </w:t>
      </w:r>
      <w:proofErr w:type="spellStart"/>
      <w:r w:rsidRPr="007F73DB">
        <w:t>Vernadou</w:t>
      </w:r>
      <w:proofErr w:type="spellEnd"/>
      <w:r w:rsidRPr="007F73DB">
        <w:t xml:space="preserve"> A, et al. Bevacizumab in high grade glioma: Is there a subgroup that benefits? </w:t>
      </w:r>
      <w:proofErr w:type="spellStart"/>
      <w:r w:rsidRPr="007F73DB">
        <w:t>Hematol</w:t>
      </w:r>
      <w:proofErr w:type="spellEnd"/>
      <w:r w:rsidRPr="007F73DB">
        <w:t xml:space="preserve"> Med Oncol [Internet] 2017 [cited 2022 Mar 31];2(4). Available from: http://www.oatext.com/bevacizumab-in-high-grade-glioma-is-there-a-subgroup-that-benefits.php</w:t>
      </w:r>
    </w:p>
    <w:p w14:paraId="7C834BAA" w14:textId="77777777" w:rsidR="007F73DB" w:rsidRPr="007F73DB" w:rsidRDefault="007F73DB" w:rsidP="007F73DB">
      <w:pPr>
        <w:pStyle w:val="Bibliography"/>
      </w:pPr>
      <w:r w:rsidRPr="007F73DB">
        <w:t xml:space="preserve">43. </w:t>
      </w:r>
      <w:r w:rsidRPr="007F73DB">
        <w:tab/>
      </w:r>
      <w:proofErr w:type="spellStart"/>
      <w:r w:rsidRPr="007F73DB">
        <w:t>Hovinga</w:t>
      </w:r>
      <w:proofErr w:type="spellEnd"/>
      <w:r w:rsidRPr="007F73DB">
        <w:t xml:space="preserve"> KE, McCrea HJ, Brennan C, et al. EGFR amplification and classical subtype are associated with a poor response to bevacizumab in recurrent glioblastoma. J </w:t>
      </w:r>
      <w:proofErr w:type="spellStart"/>
      <w:r w:rsidRPr="007F73DB">
        <w:t>Neurooncol</w:t>
      </w:r>
      <w:proofErr w:type="spellEnd"/>
      <w:r w:rsidRPr="007F73DB">
        <w:t xml:space="preserve"> 2019;142(2):337–45. </w:t>
      </w:r>
    </w:p>
    <w:p w14:paraId="53FAC446" w14:textId="77777777" w:rsidR="007F73DB" w:rsidRPr="007F73DB" w:rsidRDefault="007F73DB" w:rsidP="007F73DB">
      <w:pPr>
        <w:pStyle w:val="Bibliography"/>
      </w:pPr>
      <w:r w:rsidRPr="007F73DB">
        <w:t xml:space="preserve">44. </w:t>
      </w:r>
      <w:r w:rsidRPr="007F73DB">
        <w:tab/>
        <w:t xml:space="preserve">Stadlbauer A, Roessler K, Zimmermann M, et al. Predicting Glioblastoma Response to Bevacizumab Through MRI Biomarkers of the Tumor Microenvironment. Mol Imaging Biol 2019;21(4):747–57. </w:t>
      </w:r>
    </w:p>
    <w:p w14:paraId="564893A9" w14:textId="77777777" w:rsidR="007F73DB" w:rsidRPr="007F73DB" w:rsidRDefault="007F73DB" w:rsidP="007F73DB">
      <w:pPr>
        <w:pStyle w:val="Bibliography"/>
      </w:pPr>
      <w:r w:rsidRPr="007F73DB">
        <w:t xml:space="preserve">45. </w:t>
      </w:r>
      <w:r w:rsidRPr="007F73DB">
        <w:tab/>
        <w:t xml:space="preserve">Maher EA, Brennan C, Wen PY, et al. Marked Genomic Differences Characterize Primary and Secondary Glioblastoma Subtypes and Identify Two Distinct Molecular and Clinical Secondary Glioblastoma Entities. Cancer Res 2006;66(23):11502–13. </w:t>
      </w:r>
    </w:p>
    <w:p w14:paraId="3B79601E" w14:textId="4705D9D3" w:rsidR="0026266F" w:rsidRDefault="00D55E90" w:rsidP="002664E9">
      <w:r>
        <w:fldChar w:fldCharType="end"/>
      </w:r>
    </w:p>
    <w:p w14:paraId="0F13E8E7" w14:textId="61D8F8EB" w:rsidR="008F52FE" w:rsidRPr="00F61398" w:rsidRDefault="008F52FE" w:rsidP="002664E9">
      <w:pPr>
        <w:rPr>
          <w:highlight w:val="yellow"/>
        </w:rPr>
      </w:pPr>
    </w:p>
    <w:sectPr w:rsidR="008F52FE" w:rsidRPr="00F61398" w:rsidSect="00DE7F32">
      <w:footerReference w:type="default" r:id="rId29"/>
      <w:footerReference w:type="first" r:id="rId30"/>
      <w:footnotePr>
        <w:numFmt w:val="chicago"/>
      </w:footnotePr>
      <w:pgSz w:w="12240" w:h="15840" w:code="1"/>
      <w:pgMar w:top="1440" w:right="1440" w:bottom="1440" w:left="1440" w:header="1080" w:footer="108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Roshan Lodha" w:date="2022-05-15T09:45:00Z" w:initials="RL">
    <w:p w14:paraId="04483DBB" w14:textId="77777777" w:rsidR="006174CB" w:rsidRDefault="006174CB" w:rsidP="00A0133F">
      <w:r>
        <w:rPr>
          <w:rStyle w:val="CommentReference"/>
        </w:rPr>
        <w:annotationRef/>
      </w:r>
      <w:r>
        <w:rPr>
          <w:sz w:val="20"/>
          <w:szCs w:val="20"/>
        </w:rPr>
        <w:t>https://www.ncbi.nlm.nih.gov/pmc/articles/PMC3573052/</w:t>
      </w:r>
    </w:p>
  </w:comment>
  <w:comment w:id="2" w:author="Roshan Lodha" w:date="2022-05-15T09:45:00Z" w:initials="RL">
    <w:p w14:paraId="6C82390F" w14:textId="77777777" w:rsidR="006174CB" w:rsidRDefault="006174CB" w:rsidP="007A5B16">
      <w:r>
        <w:rPr>
          <w:rStyle w:val="CommentReference"/>
        </w:rPr>
        <w:annotationRef/>
      </w:r>
      <w:r>
        <w:rPr>
          <w:sz w:val="20"/>
          <w:szCs w:val="20"/>
        </w:rPr>
        <w:t>Seems to be implicated in angiogenesis</w:t>
      </w:r>
    </w:p>
  </w:comment>
  <w:comment w:id="3" w:author="Roshan Lodha" w:date="2022-05-15T09:48:00Z" w:initials="RL">
    <w:p w14:paraId="41271527" w14:textId="77777777" w:rsidR="006174CB" w:rsidRDefault="006174CB" w:rsidP="00662EEA">
      <w:r>
        <w:rPr>
          <w:rStyle w:val="CommentReference"/>
        </w:rPr>
        <w:annotationRef/>
      </w:r>
      <w:r>
        <w:rPr>
          <w:sz w:val="20"/>
          <w:szCs w:val="20"/>
        </w:rPr>
        <w:t>https://www.ncbi.nlm.nih.gov/pmc/articles/PMC7873885/</w:t>
      </w:r>
    </w:p>
  </w:comment>
  <w:comment w:id="4" w:author="Roshan Lodha" w:date="2022-05-15T09:49:00Z" w:initials="RL">
    <w:p w14:paraId="75ADFA99" w14:textId="77777777" w:rsidR="00902340" w:rsidRDefault="00902340" w:rsidP="002B2824">
      <w:r>
        <w:rPr>
          <w:rStyle w:val="CommentReference"/>
        </w:rPr>
        <w:annotationRef/>
      </w:r>
      <w:hyperlink r:id="rId1" w:history="1">
        <w:r w:rsidRPr="002B2824">
          <w:rPr>
            <w:rStyle w:val="Hyperlink"/>
            <w:sz w:val="20"/>
            <w:szCs w:val="20"/>
          </w:rPr>
          <w:t>https://www.nature.com/articles/s41598-020-67743-7.pdf?origin=ppub</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483DBB" w15:done="0"/>
  <w15:commentEx w15:paraId="6C82390F" w15:paraIdParent="04483DBB" w15:done="0"/>
  <w15:commentEx w15:paraId="41271527" w15:done="0"/>
  <w15:commentEx w15:paraId="75ADFA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B4A3B" w16cex:dateUtc="2022-05-15T13:45:00Z"/>
  <w16cex:commentExtensible w16cex:durableId="262B4A45" w16cex:dateUtc="2022-05-15T13:45:00Z"/>
  <w16cex:commentExtensible w16cex:durableId="262B4AD9" w16cex:dateUtc="2022-05-15T13:48:00Z"/>
  <w16cex:commentExtensible w16cex:durableId="262B4B22" w16cex:dateUtc="2022-05-15T13: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483DBB" w16cid:durableId="262B4A3B"/>
  <w16cid:commentId w16cid:paraId="6C82390F" w16cid:durableId="262B4A45"/>
  <w16cid:commentId w16cid:paraId="41271527" w16cid:durableId="262B4AD9"/>
  <w16cid:commentId w16cid:paraId="75ADFA99" w16cid:durableId="262B4B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794107" w14:textId="77777777" w:rsidR="00795751" w:rsidRDefault="00795751">
      <w:r>
        <w:separator/>
      </w:r>
    </w:p>
  </w:endnote>
  <w:endnote w:type="continuationSeparator" w:id="0">
    <w:p w14:paraId="334E6C4E" w14:textId="77777777" w:rsidR="00795751" w:rsidRDefault="007957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58ED3" w14:textId="77777777" w:rsidR="00D25C8B" w:rsidRDefault="00D25C8B"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sidR="00B53876">
      <w:rPr>
        <w:rStyle w:val="PageNumber"/>
        <w:noProof/>
      </w:rPr>
      <w:t>1</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B80CB" w14:textId="77777777" w:rsidR="00D25C8B" w:rsidRDefault="00D25C8B"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E134BA" w14:textId="77777777" w:rsidR="00795751" w:rsidRDefault="00795751">
      <w:r>
        <w:separator/>
      </w:r>
    </w:p>
  </w:footnote>
  <w:footnote w:type="continuationSeparator" w:id="0">
    <w:p w14:paraId="4F9A8721" w14:textId="77777777" w:rsidR="00795751" w:rsidRDefault="007957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0"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16cid:durableId="1151679648">
    <w:abstractNumId w:val="10"/>
  </w:num>
  <w:num w:numId="2" w16cid:durableId="835918330">
    <w:abstractNumId w:val="10"/>
  </w:num>
  <w:num w:numId="3" w16cid:durableId="1426920371">
    <w:abstractNumId w:val="10"/>
  </w:num>
  <w:num w:numId="4" w16cid:durableId="2039429896">
    <w:abstractNumId w:val="12"/>
  </w:num>
  <w:num w:numId="5" w16cid:durableId="719480610">
    <w:abstractNumId w:val="28"/>
  </w:num>
  <w:num w:numId="6" w16cid:durableId="1356074375">
    <w:abstractNumId w:val="14"/>
  </w:num>
  <w:num w:numId="7" w16cid:durableId="1990208144">
    <w:abstractNumId w:val="11"/>
  </w:num>
  <w:num w:numId="8" w16cid:durableId="750587502">
    <w:abstractNumId w:val="19"/>
  </w:num>
  <w:num w:numId="9" w16cid:durableId="830634238">
    <w:abstractNumId w:val="24"/>
  </w:num>
  <w:num w:numId="10" w16cid:durableId="413164825">
    <w:abstractNumId w:val="21"/>
  </w:num>
  <w:num w:numId="11" w16cid:durableId="1020933619">
    <w:abstractNumId w:val="16"/>
  </w:num>
  <w:num w:numId="12" w16cid:durableId="371197722">
    <w:abstractNumId w:val="20"/>
  </w:num>
  <w:num w:numId="13" w16cid:durableId="1720784437">
    <w:abstractNumId w:val="17"/>
  </w:num>
  <w:num w:numId="14" w16cid:durableId="586814188">
    <w:abstractNumId w:val="9"/>
  </w:num>
  <w:num w:numId="15" w16cid:durableId="716009306">
    <w:abstractNumId w:val="7"/>
  </w:num>
  <w:num w:numId="16" w16cid:durableId="1222448967">
    <w:abstractNumId w:val="6"/>
  </w:num>
  <w:num w:numId="17" w16cid:durableId="95567682">
    <w:abstractNumId w:val="5"/>
  </w:num>
  <w:num w:numId="18" w16cid:durableId="577325760">
    <w:abstractNumId w:val="4"/>
  </w:num>
  <w:num w:numId="19" w16cid:durableId="474372132">
    <w:abstractNumId w:val="8"/>
  </w:num>
  <w:num w:numId="20" w16cid:durableId="965040471">
    <w:abstractNumId w:val="3"/>
  </w:num>
  <w:num w:numId="21" w16cid:durableId="545071268">
    <w:abstractNumId w:val="2"/>
  </w:num>
  <w:num w:numId="22" w16cid:durableId="30345859">
    <w:abstractNumId w:val="1"/>
  </w:num>
  <w:num w:numId="23" w16cid:durableId="1356466578">
    <w:abstractNumId w:val="0"/>
  </w:num>
  <w:num w:numId="24" w16cid:durableId="1882201751">
    <w:abstractNumId w:val="27"/>
  </w:num>
  <w:num w:numId="25" w16cid:durableId="1401751209">
    <w:abstractNumId w:val="18"/>
  </w:num>
  <w:num w:numId="26" w16cid:durableId="692848716">
    <w:abstractNumId w:val="13"/>
  </w:num>
  <w:num w:numId="27" w16cid:durableId="1220943831">
    <w:abstractNumId w:val="23"/>
  </w:num>
  <w:num w:numId="28" w16cid:durableId="1139147450">
    <w:abstractNumId w:val="30"/>
  </w:num>
  <w:num w:numId="29" w16cid:durableId="1324623950">
    <w:abstractNumId w:val="29"/>
  </w:num>
  <w:num w:numId="30" w16cid:durableId="1139566749">
    <w:abstractNumId w:val="15"/>
  </w:num>
  <w:num w:numId="31" w16cid:durableId="12388508">
    <w:abstractNumId w:val="22"/>
  </w:num>
  <w:num w:numId="32" w16cid:durableId="1007516100">
    <w:abstractNumId w:val="31"/>
  </w:num>
  <w:num w:numId="33" w16cid:durableId="1774203135">
    <w:abstractNumId w:val="26"/>
  </w:num>
  <w:num w:numId="34" w16cid:durableId="86581443">
    <w:abstractNumId w:val="25"/>
  </w:num>
  <w:num w:numId="35" w16cid:durableId="1151868225">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shan Lodha">
    <w15:presenceInfo w15:providerId="AD" w15:userId="S::rxl482@case.edu::1f1b466d-b59e-4c41-b210-38fa838853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68F6"/>
    <w:rsid w:val="000005E1"/>
    <w:rsid w:val="0000131F"/>
    <w:rsid w:val="000024ED"/>
    <w:rsid w:val="00004883"/>
    <w:rsid w:val="000055D2"/>
    <w:rsid w:val="000071B4"/>
    <w:rsid w:val="00010134"/>
    <w:rsid w:val="00010D3C"/>
    <w:rsid w:val="00012A71"/>
    <w:rsid w:val="0001628A"/>
    <w:rsid w:val="00017025"/>
    <w:rsid w:val="00020565"/>
    <w:rsid w:val="00020B45"/>
    <w:rsid w:val="000228C0"/>
    <w:rsid w:val="00023908"/>
    <w:rsid w:val="00023A72"/>
    <w:rsid w:val="00027343"/>
    <w:rsid w:val="00031888"/>
    <w:rsid w:val="00032025"/>
    <w:rsid w:val="0003265F"/>
    <w:rsid w:val="00033684"/>
    <w:rsid w:val="00033D1D"/>
    <w:rsid w:val="0003666A"/>
    <w:rsid w:val="00040342"/>
    <w:rsid w:val="0004213E"/>
    <w:rsid w:val="000432B9"/>
    <w:rsid w:val="000459A0"/>
    <w:rsid w:val="000470FD"/>
    <w:rsid w:val="00047535"/>
    <w:rsid w:val="000513DF"/>
    <w:rsid w:val="00052885"/>
    <w:rsid w:val="00053C8E"/>
    <w:rsid w:val="0005401C"/>
    <w:rsid w:val="00054CC5"/>
    <w:rsid w:val="00057C82"/>
    <w:rsid w:val="00060A43"/>
    <w:rsid w:val="00061EDC"/>
    <w:rsid w:val="0006294D"/>
    <w:rsid w:val="000642B2"/>
    <w:rsid w:val="00067028"/>
    <w:rsid w:val="000671F6"/>
    <w:rsid w:val="00071A17"/>
    <w:rsid w:val="00072F37"/>
    <w:rsid w:val="0007485B"/>
    <w:rsid w:val="0008152C"/>
    <w:rsid w:val="00082654"/>
    <w:rsid w:val="00083373"/>
    <w:rsid w:val="0008499C"/>
    <w:rsid w:val="00094DDF"/>
    <w:rsid w:val="00097DCC"/>
    <w:rsid w:val="000A27FD"/>
    <w:rsid w:val="000A350A"/>
    <w:rsid w:val="000A61A8"/>
    <w:rsid w:val="000B0EF9"/>
    <w:rsid w:val="000C0D14"/>
    <w:rsid w:val="000C5438"/>
    <w:rsid w:val="000D2032"/>
    <w:rsid w:val="000D3D32"/>
    <w:rsid w:val="000D6CC5"/>
    <w:rsid w:val="000E27D5"/>
    <w:rsid w:val="000E4F91"/>
    <w:rsid w:val="000F1DD0"/>
    <w:rsid w:val="000F2B4E"/>
    <w:rsid w:val="000F3D32"/>
    <w:rsid w:val="0010155A"/>
    <w:rsid w:val="0010428F"/>
    <w:rsid w:val="001054EB"/>
    <w:rsid w:val="00106557"/>
    <w:rsid w:val="00107730"/>
    <w:rsid w:val="00110E02"/>
    <w:rsid w:val="001129A9"/>
    <w:rsid w:val="00117F2A"/>
    <w:rsid w:val="00131907"/>
    <w:rsid w:val="00132E4B"/>
    <w:rsid w:val="00135901"/>
    <w:rsid w:val="001410EC"/>
    <w:rsid w:val="00141870"/>
    <w:rsid w:val="00141EBC"/>
    <w:rsid w:val="00143448"/>
    <w:rsid w:val="00145AF8"/>
    <w:rsid w:val="0015075D"/>
    <w:rsid w:val="001530AE"/>
    <w:rsid w:val="00161A24"/>
    <w:rsid w:val="00166C92"/>
    <w:rsid w:val="00167A4B"/>
    <w:rsid w:val="00171EAF"/>
    <w:rsid w:val="00174043"/>
    <w:rsid w:val="001847B1"/>
    <w:rsid w:val="00187EFA"/>
    <w:rsid w:val="00190A6B"/>
    <w:rsid w:val="0019166E"/>
    <w:rsid w:val="0019285E"/>
    <w:rsid w:val="00193075"/>
    <w:rsid w:val="00194164"/>
    <w:rsid w:val="001944BF"/>
    <w:rsid w:val="001A07DF"/>
    <w:rsid w:val="001A08D9"/>
    <w:rsid w:val="001A0DC4"/>
    <w:rsid w:val="001A1F6C"/>
    <w:rsid w:val="001A5B69"/>
    <w:rsid w:val="001A70F7"/>
    <w:rsid w:val="001A73AF"/>
    <w:rsid w:val="001B2CF5"/>
    <w:rsid w:val="001C106E"/>
    <w:rsid w:val="001C4F5B"/>
    <w:rsid w:val="001C73FB"/>
    <w:rsid w:val="001D40AC"/>
    <w:rsid w:val="001D4A89"/>
    <w:rsid w:val="001D52D1"/>
    <w:rsid w:val="001D6B25"/>
    <w:rsid w:val="001E013D"/>
    <w:rsid w:val="001E1A1E"/>
    <w:rsid w:val="001E2E52"/>
    <w:rsid w:val="001E2FB8"/>
    <w:rsid w:val="001F05EF"/>
    <w:rsid w:val="001F14D7"/>
    <w:rsid w:val="001F2E7D"/>
    <w:rsid w:val="001F4A66"/>
    <w:rsid w:val="001F5153"/>
    <w:rsid w:val="001F5EBE"/>
    <w:rsid w:val="001F65E0"/>
    <w:rsid w:val="00200AAC"/>
    <w:rsid w:val="00202F58"/>
    <w:rsid w:val="0020608F"/>
    <w:rsid w:val="00211F74"/>
    <w:rsid w:val="00212F6C"/>
    <w:rsid w:val="002133AF"/>
    <w:rsid w:val="00213CBF"/>
    <w:rsid w:val="0021410D"/>
    <w:rsid w:val="0021562D"/>
    <w:rsid w:val="00221C7B"/>
    <w:rsid w:val="002270EA"/>
    <w:rsid w:val="002300DB"/>
    <w:rsid w:val="00232910"/>
    <w:rsid w:val="00233853"/>
    <w:rsid w:val="002338E2"/>
    <w:rsid w:val="00234820"/>
    <w:rsid w:val="00234B3E"/>
    <w:rsid w:val="002419ED"/>
    <w:rsid w:val="00242EB8"/>
    <w:rsid w:val="00243514"/>
    <w:rsid w:val="00244D43"/>
    <w:rsid w:val="002466D1"/>
    <w:rsid w:val="002476FA"/>
    <w:rsid w:val="00247EB3"/>
    <w:rsid w:val="00247F78"/>
    <w:rsid w:val="0025169F"/>
    <w:rsid w:val="00254FC3"/>
    <w:rsid w:val="00256733"/>
    <w:rsid w:val="0025686A"/>
    <w:rsid w:val="00257455"/>
    <w:rsid w:val="00262106"/>
    <w:rsid w:val="0026266F"/>
    <w:rsid w:val="002663C6"/>
    <w:rsid w:val="002664E9"/>
    <w:rsid w:val="002679A7"/>
    <w:rsid w:val="00284D14"/>
    <w:rsid w:val="00284E66"/>
    <w:rsid w:val="0028695E"/>
    <w:rsid w:val="00287CD8"/>
    <w:rsid w:val="00291BF3"/>
    <w:rsid w:val="00292D88"/>
    <w:rsid w:val="00293898"/>
    <w:rsid w:val="002947A0"/>
    <w:rsid w:val="0029787A"/>
    <w:rsid w:val="0029790F"/>
    <w:rsid w:val="00297976"/>
    <w:rsid w:val="00297C19"/>
    <w:rsid w:val="00297D14"/>
    <w:rsid w:val="002A5916"/>
    <w:rsid w:val="002A7600"/>
    <w:rsid w:val="002B1688"/>
    <w:rsid w:val="002B5A93"/>
    <w:rsid w:val="002B7A82"/>
    <w:rsid w:val="002C114E"/>
    <w:rsid w:val="002C1642"/>
    <w:rsid w:val="002C1674"/>
    <w:rsid w:val="002C367B"/>
    <w:rsid w:val="002C3FDC"/>
    <w:rsid w:val="002C76F4"/>
    <w:rsid w:val="002D06F7"/>
    <w:rsid w:val="002D0E7D"/>
    <w:rsid w:val="002D1331"/>
    <w:rsid w:val="002D18CD"/>
    <w:rsid w:val="002D1FBB"/>
    <w:rsid w:val="002D30F9"/>
    <w:rsid w:val="002D439E"/>
    <w:rsid w:val="002D7E09"/>
    <w:rsid w:val="002E1414"/>
    <w:rsid w:val="002E220A"/>
    <w:rsid w:val="002F06E5"/>
    <w:rsid w:val="002F15B8"/>
    <w:rsid w:val="002F6694"/>
    <w:rsid w:val="00302179"/>
    <w:rsid w:val="003026FA"/>
    <w:rsid w:val="00302B8B"/>
    <w:rsid w:val="003037FD"/>
    <w:rsid w:val="00310228"/>
    <w:rsid w:val="00320157"/>
    <w:rsid w:val="00321894"/>
    <w:rsid w:val="00322828"/>
    <w:rsid w:val="00323093"/>
    <w:rsid w:val="00324047"/>
    <w:rsid w:val="00327C93"/>
    <w:rsid w:val="00332926"/>
    <w:rsid w:val="00332DC5"/>
    <w:rsid w:val="003339D2"/>
    <w:rsid w:val="00336252"/>
    <w:rsid w:val="00336327"/>
    <w:rsid w:val="00336799"/>
    <w:rsid w:val="00347E33"/>
    <w:rsid w:val="0035193F"/>
    <w:rsid w:val="00351962"/>
    <w:rsid w:val="0035341E"/>
    <w:rsid w:val="003551DD"/>
    <w:rsid w:val="0035585F"/>
    <w:rsid w:val="00355D57"/>
    <w:rsid w:val="00360224"/>
    <w:rsid w:val="00360ACA"/>
    <w:rsid w:val="00364124"/>
    <w:rsid w:val="00367474"/>
    <w:rsid w:val="00367854"/>
    <w:rsid w:val="00373EF0"/>
    <w:rsid w:val="0037737C"/>
    <w:rsid w:val="0037750D"/>
    <w:rsid w:val="003777FA"/>
    <w:rsid w:val="00383211"/>
    <w:rsid w:val="00384446"/>
    <w:rsid w:val="00385B31"/>
    <w:rsid w:val="00385CB7"/>
    <w:rsid w:val="003906E0"/>
    <w:rsid w:val="003931CC"/>
    <w:rsid w:val="00397C0B"/>
    <w:rsid w:val="003A2291"/>
    <w:rsid w:val="003A5609"/>
    <w:rsid w:val="003A703C"/>
    <w:rsid w:val="003B0CBA"/>
    <w:rsid w:val="003B1EC8"/>
    <w:rsid w:val="003B4B5C"/>
    <w:rsid w:val="003B7760"/>
    <w:rsid w:val="003B7E7C"/>
    <w:rsid w:val="003C0B5E"/>
    <w:rsid w:val="003C2E7F"/>
    <w:rsid w:val="003C3769"/>
    <w:rsid w:val="003C4AC2"/>
    <w:rsid w:val="003C4DD5"/>
    <w:rsid w:val="003D0EA4"/>
    <w:rsid w:val="003D1BC0"/>
    <w:rsid w:val="003D1F02"/>
    <w:rsid w:val="003D2490"/>
    <w:rsid w:val="003D2920"/>
    <w:rsid w:val="003D2B04"/>
    <w:rsid w:val="003D37C4"/>
    <w:rsid w:val="003D394C"/>
    <w:rsid w:val="003D3B58"/>
    <w:rsid w:val="003D41B2"/>
    <w:rsid w:val="003D591A"/>
    <w:rsid w:val="003D6251"/>
    <w:rsid w:val="003D6275"/>
    <w:rsid w:val="003E17F2"/>
    <w:rsid w:val="003E305D"/>
    <w:rsid w:val="003E3A1C"/>
    <w:rsid w:val="003E3A8F"/>
    <w:rsid w:val="003E5DE0"/>
    <w:rsid w:val="003E7875"/>
    <w:rsid w:val="003F0C3A"/>
    <w:rsid w:val="003F13AF"/>
    <w:rsid w:val="003F5267"/>
    <w:rsid w:val="003F60E2"/>
    <w:rsid w:val="003F6EC0"/>
    <w:rsid w:val="003F7AAC"/>
    <w:rsid w:val="00403E62"/>
    <w:rsid w:val="00404040"/>
    <w:rsid w:val="00416261"/>
    <w:rsid w:val="004175A1"/>
    <w:rsid w:val="00417A80"/>
    <w:rsid w:val="00417F07"/>
    <w:rsid w:val="00421B62"/>
    <w:rsid w:val="004229A7"/>
    <w:rsid w:val="00426281"/>
    <w:rsid w:val="004277C5"/>
    <w:rsid w:val="00431E9C"/>
    <w:rsid w:val="00432ECA"/>
    <w:rsid w:val="00435F41"/>
    <w:rsid w:val="00437513"/>
    <w:rsid w:val="00442E83"/>
    <w:rsid w:val="00443833"/>
    <w:rsid w:val="00452EAD"/>
    <w:rsid w:val="00453AA3"/>
    <w:rsid w:val="00453D58"/>
    <w:rsid w:val="004547AD"/>
    <w:rsid w:val="004549D7"/>
    <w:rsid w:val="004551DE"/>
    <w:rsid w:val="00460637"/>
    <w:rsid w:val="004633FC"/>
    <w:rsid w:val="0046527F"/>
    <w:rsid w:val="00466602"/>
    <w:rsid w:val="00470F6D"/>
    <w:rsid w:val="004727D7"/>
    <w:rsid w:val="00472906"/>
    <w:rsid w:val="004772DA"/>
    <w:rsid w:val="004815A3"/>
    <w:rsid w:val="00482D32"/>
    <w:rsid w:val="00485F8D"/>
    <w:rsid w:val="004906EE"/>
    <w:rsid w:val="004911AE"/>
    <w:rsid w:val="004918EF"/>
    <w:rsid w:val="00495B42"/>
    <w:rsid w:val="004A3D1A"/>
    <w:rsid w:val="004C268A"/>
    <w:rsid w:val="004C6046"/>
    <w:rsid w:val="004D504D"/>
    <w:rsid w:val="004D65CE"/>
    <w:rsid w:val="004E1ADA"/>
    <w:rsid w:val="004E64EB"/>
    <w:rsid w:val="004E6AC0"/>
    <w:rsid w:val="004E7015"/>
    <w:rsid w:val="004F1059"/>
    <w:rsid w:val="004F21E4"/>
    <w:rsid w:val="004F266E"/>
    <w:rsid w:val="004F267C"/>
    <w:rsid w:val="004F3691"/>
    <w:rsid w:val="004F53DB"/>
    <w:rsid w:val="004F6F83"/>
    <w:rsid w:val="004F7B95"/>
    <w:rsid w:val="00500BF5"/>
    <w:rsid w:val="00500D3E"/>
    <w:rsid w:val="00503E3C"/>
    <w:rsid w:val="005045B9"/>
    <w:rsid w:val="005061E6"/>
    <w:rsid w:val="00506704"/>
    <w:rsid w:val="00507B54"/>
    <w:rsid w:val="00512393"/>
    <w:rsid w:val="005147B6"/>
    <w:rsid w:val="00515ADD"/>
    <w:rsid w:val="0051709C"/>
    <w:rsid w:val="005201D9"/>
    <w:rsid w:val="005311D5"/>
    <w:rsid w:val="0053482F"/>
    <w:rsid w:val="005350E4"/>
    <w:rsid w:val="00536E06"/>
    <w:rsid w:val="00541AE0"/>
    <w:rsid w:val="00550399"/>
    <w:rsid w:val="005531DC"/>
    <w:rsid w:val="005533D8"/>
    <w:rsid w:val="005548E8"/>
    <w:rsid w:val="0056027A"/>
    <w:rsid w:val="00560735"/>
    <w:rsid w:val="00561001"/>
    <w:rsid w:val="00565078"/>
    <w:rsid w:val="005663C9"/>
    <w:rsid w:val="00574CEC"/>
    <w:rsid w:val="00574E5A"/>
    <w:rsid w:val="00575806"/>
    <w:rsid w:val="00580179"/>
    <w:rsid w:val="005803C3"/>
    <w:rsid w:val="005815FA"/>
    <w:rsid w:val="00581611"/>
    <w:rsid w:val="00584675"/>
    <w:rsid w:val="00584764"/>
    <w:rsid w:val="00591895"/>
    <w:rsid w:val="00593019"/>
    <w:rsid w:val="00593245"/>
    <w:rsid w:val="005949A2"/>
    <w:rsid w:val="005A58FF"/>
    <w:rsid w:val="005A5995"/>
    <w:rsid w:val="005A79FF"/>
    <w:rsid w:val="005B1B85"/>
    <w:rsid w:val="005B3308"/>
    <w:rsid w:val="005C13C3"/>
    <w:rsid w:val="005C535A"/>
    <w:rsid w:val="005D2713"/>
    <w:rsid w:val="005D2CC8"/>
    <w:rsid w:val="005D3332"/>
    <w:rsid w:val="005D48EE"/>
    <w:rsid w:val="005D4F5C"/>
    <w:rsid w:val="005D5A46"/>
    <w:rsid w:val="005E2C85"/>
    <w:rsid w:val="005F120F"/>
    <w:rsid w:val="005F227D"/>
    <w:rsid w:val="005F27A2"/>
    <w:rsid w:val="005F4731"/>
    <w:rsid w:val="005F4A68"/>
    <w:rsid w:val="005F65B8"/>
    <w:rsid w:val="005F6EE1"/>
    <w:rsid w:val="006003A5"/>
    <w:rsid w:val="006026AE"/>
    <w:rsid w:val="00603845"/>
    <w:rsid w:val="0060514A"/>
    <w:rsid w:val="0060678F"/>
    <w:rsid w:val="006072D0"/>
    <w:rsid w:val="0061047D"/>
    <w:rsid w:val="00611190"/>
    <w:rsid w:val="00614A22"/>
    <w:rsid w:val="00615676"/>
    <w:rsid w:val="00615F4D"/>
    <w:rsid w:val="006174CB"/>
    <w:rsid w:val="00617AA4"/>
    <w:rsid w:val="00623284"/>
    <w:rsid w:val="0062349D"/>
    <w:rsid w:val="006262D8"/>
    <w:rsid w:val="00630D17"/>
    <w:rsid w:val="00632051"/>
    <w:rsid w:val="006328B0"/>
    <w:rsid w:val="006329FA"/>
    <w:rsid w:val="00632D29"/>
    <w:rsid w:val="00635FBE"/>
    <w:rsid w:val="006416CB"/>
    <w:rsid w:val="0064225C"/>
    <w:rsid w:val="006430EA"/>
    <w:rsid w:val="00643AF9"/>
    <w:rsid w:val="0064483C"/>
    <w:rsid w:val="0064540B"/>
    <w:rsid w:val="0065141E"/>
    <w:rsid w:val="00651B17"/>
    <w:rsid w:val="006524CF"/>
    <w:rsid w:val="00652DB0"/>
    <w:rsid w:val="006541D1"/>
    <w:rsid w:val="00654C0E"/>
    <w:rsid w:val="00654C80"/>
    <w:rsid w:val="00660772"/>
    <w:rsid w:val="0066141F"/>
    <w:rsid w:val="00661EC9"/>
    <w:rsid w:val="006622E6"/>
    <w:rsid w:val="0066289F"/>
    <w:rsid w:val="0066336E"/>
    <w:rsid w:val="00670537"/>
    <w:rsid w:val="00672596"/>
    <w:rsid w:val="006763B3"/>
    <w:rsid w:val="00677B21"/>
    <w:rsid w:val="0068037A"/>
    <w:rsid w:val="00683CC3"/>
    <w:rsid w:val="0068617A"/>
    <w:rsid w:val="006875A6"/>
    <w:rsid w:val="00687D2F"/>
    <w:rsid w:val="00690823"/>
    <w:rsid w:val="00691328"/>
    <w:rsid w:val="0069248B"/>
    <w:rsid w:val="00692787"/>
    <w:rsid w:val="00694BE7"/>
    <w:rsid w:val="00695740"/>
    <w:rsid w:val="0069649A"/>
    <w:rsid w:val="006A002C"/>
    <w:rsid w:val="006A0A50"/>
    <w:rsid w:val="006A0C89"/>
    <w:rsid w:val="006A1207"/>
    <w:rsid w:val="006A5F40"/>
    <w:rsid w:val="006A6B4E"/>
    <w:rsid w:val="006B23A2"/>
    <w:rsid w:val="006B3D4E"/>
    <w:rsid w:val="006B44F2"/>
    <w:rsid w:val="006B612E"/>
    <w:rsid w:val="006B7251"/>
    <w:rsid w:val="006C05F4"/>
    <w:rsid w:val="006C2BF4"/>
    <w:rsid w:val="006C3A50"/>
    <w:rsid w:val="006C5080"/>
    <w:rsid w:val="006C7252"/>
    <w:rsid w:val="006D298E"/>
    <w:rsid w:val="006D5ACC"/>
    <w:rsid w:val="006D5CD8"/>
    <w:rsid w:val="006D7509"/>
    <w:rsid w:val="006D77EF"/>
    <w:rsid w:val="006E5515"/>
    <w:rsid w:val="006F4FDF"/>
    <w:rsid w:val="006F6C5D"/>
    <w:rsid w:val="006F6FA1"/>
    <w:rsid w:val="00701051"/>
    <w:rsid w:val="00702557"/>
    <w:rsid w:val="00707D51"/>
    <w:rsid w:val="0071076F"/>
    <w:rsid w:val="00712FDE"/>
    <w:rsid w:val="00716802"/>
    <w:rsid w:val="00720808"/>
    <w:rsid w:val="007217FA"/>
    <w:rsid w:val="00722ED3"/>
    <w:rsid w:val="00724945"/>
    <w:rsid w:val="0072594D"/>
    <w:rsid w:val="007324A6"/>
    <w:rsid w:val="00733449"/>
    <w:rsid w:val="00733504"/>
    <w:rsid w:val="007336B0"/>
    <w:rsid w:val="00735058"/>
    <w:rsid w:val="00737360"/>
    <w:rsid w:val="00740F7D"/>
    <w:rsid w:val="007473EC"/>
    <w:rsid w:val="0074781D"/>
    <w:rsid w:val="00751B25"/>
    <w:rsid w:val="00756D5E"/>
    <w:rsid w:val="00757EDF"/>
    <w:rsid w:val="007619B3"/>
    <w:rsid w:val="00761B7E"/>
    <w:rsid w:val="00764896"/>
    <w:rsid w:val="00772F86"/>
    <w:rsid w:val="00780E76"/>
    <w:rsid w:val="00783411"/>
    <w:rsid w:val="00783B0E"/>
    <w:rsid w:val="00785F9A"/>
    <w:rsid w:val="0078748F"/>
    <w:rsid w:val="00794E87"/>
    <w:rsid w:val="00795751"/>
    <w:rsid w:val="007A1731"/>
    <w:rsid w:val="007A7F04"/>
    <w:rsid w:val="007B2E54"/>
    <w:rsid w:val="007B56A0"/>
    <w:rsid w:val="007C167D"/>
    <w:rsid w:val="007C3061"/>
    <w:rsid w:val="007C44EC"/>
    <w:rsid w:val="007D0AB3"/>
    <w:rsid w:val="007D54F4"/>
    <w:rsid w:val="007D651F"/>
    <w:rsid w:val="007D7176"/>
    <w:rsid w:val="007E11D8"/>
    <w:rsid w:val="007E5BB8"/>
    <w:rsid w:val="007E5C6A"/>
    <w:rsid w:val="007F354D"/>
    <w:rsid w:val="007F4A24"/>
    <w:rsid w:val="007F51D0"/>
    <w:rsid w:val="007F6B71"/>
    <w:rsid w:val="007F73DB"/>
    <w:rsid w:val="008007C1"/>
    <w:rsid w:val="0080119A"/>
    <w:rsid w:val="00801736"/>
    <w:rsid w:val="0080279C"/>
    <w:rsid w:val="008058A5"/>
    <w:rsid w:val="00805FB2"/>
    <w:rsid w:val="00807B15"/>
    <w:rsid w:val="0081096C"/>
    <w:rsid w:val="0081207E"/>
    <w:rsid w:val="008145C3"/>
    <w:rsid w:val="0081613C"/>
    <w:rsid w:val="008177F0"/>
    <w:rsid w:val="0081780F"/>
    <w:rsid w:val="008233E8"/>
    <w:rsid w:val="008238DB"/>
    <w:rsid w:val="00827889"/>
    <w:rsid w:val="0083065D"/>
    <w:rsid w:val="00830DE4"/>
    <w:rsid w:val="00832AF6"/>
    <w:rsid w:val="008332E4"/>
    <w:rsid w:val="00833762"/>
    <w:rsid w:val="008441AA"/>
    <w:rsid w:val="008506D1"/>
    <w:rsid w:val="008548B8"/>
    <w:rsid w:val="00857DF0"/>
    <w:rsid w:val="0086390D"/>
    <w:rsid w:val="00863E22"/>
    <w:rsid w:val="008641A7"/>
    <w:rsid w:val="008645BC"/>
    <w:rsid w:val="0086633F"/>
    <w:rsid w:val="008677AD"/>
    <w:rsid w:val="0087037B"/>
    <w:rsid w:val="00870929"/>
    <w:rsid w:val="00871CC1"/>
    <w:rsid w:val="00871F54"/>
    <w:rsid w:val="00877D38"/>
    <w:rsid w:val="0088026F"/>
    <w:rsid w:val="00881842"/>
    <w:rsid w:val="00882DD3"/>
    <w:rsid w:val="008848C2"/>
    <w:rsid w:val="008903D1"/>
    <w:rsid w:val="00890442"/>
    <w:rsid w:val="00894034"/>
    <w:rsid w:val="0089615F"/>
    <w:rsid w:val="00896512"/>
    <w:rsid w:val="008A151D"/>
    <w:rsid w:val="008A5E36"/>
    <w:rsid w:val="008A6E69"/>
    <w:rsid w:val="008A75D4"/>
    <w:rsid w:val="008B154C"/>
    <w:rsid w:val="008B3A3F"/>
    <w:rsid w:val="008B4F0C"/>
    <w:rsid w:val="008B7D15"/>
    <w:rsid w:val="008C18A9"/>
    <w:rsid w:val="008C3404"/>
    <w:rsid w:val="008C41A5"/>
    <w:rsid w:val="008C6A58"/>
    <w:rsid w:val="008D194E"/>
    <w:rsid w:val="008D4B6A"/>
    <w:rsid w:val="008E1088"/>
    <w:rsid w:val="008E2243"/>
    <w:rsid w:val="008E4B8F"/>
    <w:rsid w:val="008E7B24"/>
    <w:rsid w:val="008E7D79"/>
    <w:rsid w:val="008F17BD"/>
    <w:rsid w:val="008F3C8E"/>
    <w:rsid w:val="008F52FE"/>
    <w:rsid w:val="008F5EE6"/>
    <w:rsid w:val="008F7116"/>
    <w:rsid w:val="009016A8"/>
    <w:rsid w:val="00902340"/>
    <w:rsid w:val="0090621F"/>
    <w:rsid w:val="00912E80"/>
    <w:rsid w:val="00913912"/>
    <w:rsid w:val="0091484A"/>
    <w:rsid w:val="0091583E"/>
    <w:rsid w:val="00922DB8"/>
    <w:rsid w:val="00924FCE"/>
    <w:rsid w:val="00930554"/>
    <w:rsid w:val="00930757"/>
    <w:rsid w:val="00930C9D"/>
    <w:rsid w:val="0093143D"/>
    <w:rsid w:val="00931445"/>
    <w:rsid w:val="00934266"/>
    <w:rsid w:val="00934769"/>
    <w:rsid w:val="00935C7D"/>
    <w:rsid w:val="00940948"/>
    <w:rsid w:val="00941F5D"/>
    <w:rsid w:val="00942C3B"/>
    <w:rsid w:val="00946B76"/>
    <w:rsid w:val="00954508"/>
    <w:rsid w:val="00954F94"/>
    <w:rsid w:val="00956F29"/>
    <w:rsid w:val="0096322B"/>
    <w:rsid w:val="00963469"/>
    <w:rsid w:val="00973D9C"/>
    <w:rsid w:val="00973DCC"/>
    <w:rsid w:val="00976C0E"/>
    <w:rsid w:val="0098096D"/>
    <w:rsid w:val="00983404"/>
    <w:rsid w:val="0098394B"/>
    <w:rsid w:val="00983A5B"/>
    <w:rsid w:val="00984FF1"/>
    <w:rsid w:val="0098513A"/>
    <w:rsid w:val="00990452"/>
    <w:rsid w:val="00993375"/>
    <w:rsid w:val="009939CD"/>
    <w:rsid w:val="009952E0"/>
    <w:rsid w:val="00995811"/>
    <w:rsid w:val="009A1618"/>
    <w:rsid w:val="009A723E"/>
    <w:rsid w:val="009B0CA0"/>
    <w:rsid w:val="009B2C50"/>
    <w:rsid w:val="009C013E"/>
    <w:rsid w:val="009C2002"/>
    <w:rsid w:val="009C2E84"/>
    <w:rsid w:val="009C56B7"/>
    <w:rsid w:val="009C6826"/>
    <w:rsid w:val="009C68F6"/>
    <w:rsid w:val="009C6CE7"/>
    <w:rsid w:val="009C728A"/>
    <w:rsid w:val="009D7E8F"/>
    <w:rsid w:val="009E01E8"/>
    <w:rsid w:val="009E26D5"/>
    <w:rsid w:val="009E5AB9"/>
    <w:rsid w:val="009F01BA"/>
    <w:rsid w:val="009F29B3"/>
    <w:rsid w:val="009F4F8D"/>
    <w:rsid w:val="009F69C9"/>
    <w:rsid w:val="00A00065"/>
    <w:rsid w:val="00A0276F"/>
    <w:rsid w:val="00A031BA"/>
    <w:rsid w:val="00A0508F"/>
    <w:rsid w:val="00A0552D"/>
    <w:rsid w:val="00A06481"/>
    <w:rsid w:val="00A07922"/>
    <w:rsid w:val="00A10AAD"/>
    <w:rsid w:val="00A12858"/>
    <w:rsid w:val="00A15022"/>
    <w:rsid w:val="00A1559C"/>
    <w:rsid w:val="00A17412"/>
    <w:rsid w:val="00A262EE"/>
    <w:rsid w:val="00A30BAD"/>
    <w:rsid w:val="00A3303B"/>
    <w:rsid w:val="00A33EFB"/>
    <w:rsid w:val="00A33F44"/>
    <w:rsid w:val="00A43276"/>
    <w:rsid w:val="00A45748"/>
    <w:rsid w:val="00A50208"/>
    <w:rsid w:val="00A5076C"/>
    <w:rsid w:val="00A51DB7"/>
    <w:rsid w:val="00A56091"/>
    <w:rsid w:val="00A56EE8"/>
    <w:rsid w:val="00A57A4E"/>
    <w:rsid w:val="00A60DE8"/>
    <w:rsid w:val="00A61C89"/>
    <w:rsid w:val="00A620A1"/>
    <w:rsid w:val="00A625C7"/>
    <w:rsid w:val="00A63C05"/>
    <w:rsid w:val="00A642BB"/>
    <w:rsid w:val="00A64E30"/>
    <w:rsid w:val="00A65D11"/>
    <w:rsid w:val="00A67C11"/>
    <w:rsid w:val="00A7052A"/>
    <w:rsid w:val="00A7203B"/>
    <w:rsid w:val="00A76BF5"/>
    <w:rsid w:val="00A81BAC"/>
    <w:rsid w:val="00A8391E"/>
    <w:rsid w:val="00A84A8B"/>
    <w:rsid w:val="00A9332B"/>
    <w:rsid w:val="00A942A8"/>
    <w:rsid w:val="00AA1A3D"/>
    <w:rsid w:val="00AA2DBE"/>
    <w:rsid w:val="00AA5F0C"/>
    <w:rsid w:val="00AA6202"/>
    <w:rsid w:val="00AB059B"/>
    <w:rsid w:val="00AB1027"/>
    <w:rsid w:val="00AB2412"/>
    <w:rsid w:val="00AB2CAA"/>
    <w:rsid w:val="00AB38CC"/>
    <w:rsid w:val="00AC3903"/>
    <w:rsid w:val="00AC489A"/>
    <w:rsid w:val="00AC4F18"/>
    <w:rsid w:val="00AC5D79"/>
    <w:rsid w:val="00AC60DD"/>
    <w:rsid w:val="00AC679F"/>
    <w:rsid w:val="00AD2694"/>
    <w:rsid w:val="00AE0D08"/>
    <w:rsid w:val="00AE212F"/>
    <w:rsid w:val="00AE4E24"/>
    <w:rsid w:val="00AE69EA"/>
    <w:rsid w:val="00AE704D"/>
    <w:rsid w:val="00AF2A92"/>
    <w:rsid w:val="00AF3E57"/>
    <w:rsid w:val="00AF704A"/>
    <w:rsid w:val="00AF799B"/>
    <w:rsid w:val="00B0178E"/>
    <w:rsid w:val="00B01D97"/>
    <w:rsid w:val="00B0309C"/>
    <w:rsid w:val="00B03DEA"/>
    <w:rsid w:val="00B046C4"/>
    <w:rsid w:val="00B109F4"/>
    <w:rsid w:val="00B10A60"/>
    <w:rsid w:val="00B136F5"/>
    <w:rsid w:val="00B1577D"/>
    <w:rsid w:val="00B20918"/>
    <w:rsid w:val="00B20FDF"/>
    <w:rsid w:val="00B24E2C"/>
    <w:rsid w:val="00B2540A"/>
    <w:rsid w:val="00B27171"/>
    <w:rsid w:val="00B27B61"/>
    <w:rsid w:val="00B31252"/>
    <w:rsid w:val="00B3168B"/>
    <w:rsid w:val="00B3198D"/>
    <w:rsid w:val="00B32859"/>
    <w:rsid w:val="00B33706"/>
    <w:rsid w:val="00B33881"/>
    <w:rsid w:val="00B3600A"/>
    <w:rsid w:val="00B374A8"/>
    <w:rsid w:val="00B40E68"/>
    <w:rsid w:val="00B41F74"/>
    <w:rsid w:val="00B44197"/>
    <w:rsid w:val="00B472F5"/>
    <w:rsid w:val="00B5022B"/>
    <w:rsid w:val="00B51B58"/>
    <w:rsid w:val="00B528F5"/>
    <w:rsid w:val="00B52FFB"/>
    <w:rsid w:val="00B53876"/>
    <w:rsid w:val="00B57710"/>
    <w:rsid w:val="00B64135"/>
    <w:rsid w:val="00B6449F"/>
    <w:rsid w:val="00B64587"/>
    <w:rsid w:val="00B64E4E"/>
    <w:rsid w:val="00B71BD8"/>
    <w:rsid w:val="00B72F67"/>
    <w:rsid w:val="00B82E37"/>
    <w:rsid w:val="00B84E87"/>
    <w:rsid w:val="00B86A92"/>
    <w:rsid w:val="00B86FF2"/>
    <w:rsid w:val="00B97288"/>
    <w:rsid w:val="00BA036F"/>
    <w:rsid w:val="00BA1DBE"/>
    <w:rsid w:val="00BA1DE0"/>
    <w:rsid w:val="00BA2900"/>
    <w:rsid w:val="00BA5717"/>
    <w:rsid w:val="00BA5B46"/>
    <w:rsid w:val="00BB1204"/>
    <w:rsid w:val="00BB15EC"/>
    <w:rsid w:val="00BB20B4"/>
    <w:rsid w:val="00BB550D"/>
    <w:rsid w:val="00BB7701"/>
    <w:rsid w:val="00BC0A71"/>
    <w:rsid w:val="00BC0DC2"/>
    <w:rsid w:val="00BC3F54"/>
    <w:rsid w:val="00BC464F"/>
    <w:rsid w:val="00BC63E6"/>
    <w:rsid w:val="00BD2450"/>
    <w:rsid w:val="00BD3769"/>
    <w:rsid w:val="00BD43A9"/>
    <w:rsid w:val="00BE16C9"/>
    <w:rsid w:val="00BE1F8F"/>
    <w:rsid w:val="00BE4BA9"/>
    <w:rsid w:val="00BE632D"/>
    <w:rsid w:val="00BF0284"/>
    <w:rsid w:val="00BF2292"/>
    <w:rsid w:val="00BF277E"/>
    <w:rsid w:val="00BF4E6B"/>
    <w:rsid w:val="00BF5547"/>
    <w:rsid w:val="00BF5882"/>
    <w:rsid w:val="00C0082D"/>
    <w:rsid w:val="00C031EE"/>
    <w:rsid w:val="00C03CF4"/>
    <w:rsid w:val="00C04148"/>
    <w:rsid w:val="00C04FCC"/>
    <w:rsid w:val="00C06EFD"/>
    <w:rsid w:val="00C07BD2"/>
    <w:rsid w:val="00C10FB3"/>
    <w:rsid w:val="00C1388B"/>
    <w:rsid w:val="00C13D9F"/>
    <w:rsid w:val="00C16FAD"/>
    <w:rsid w:val="00C229CF"/>
    <w:rsid w:val="00C23399"/>
    <w:rsid w:val="00C23E82"/>
    <w:rsid w:val="00C26C4B"/>
    <w:rsid w:val="00C26ECC"/>
    <w:rsid w:val="00C307EC"/>
    <w:rsid w:val="00C318D8"/>
    <w:rsid w:val="00C32ED3"/>
    <w:rsid w:val="00C33D14"/>
    <w:rsid w:val="00C34812"/>
    <w:rsid w:val="00C35C31"/>
    <w:rsid w:val="00C40F62"/>
    <w:rsid w:val="00C450B9"/>
    <w:rsid w:val="00C47F8A"/>
    <w:rsid w:val="00C504AA"/>
    <w:rsid w:val="00C50915"/>
    <w:rsid w:val="00C50E5E"/>
    <w:rsid w:val="00C54DC5"/>
    <w:rsid w:val="00C56773"/>
    <w:rsid w:val="00C61C7D"/>
    <w:rsid w:val="00C676CE"/>
    <w:rsid w:val="00C70F78"/>
    <w:rsid w:val="00C71DE4"/>
    <w:rsid w:val="00C7378C"/>
    <w:rsid w:val="00C763F1"/>
    <w:rsid w:val="00C85804"/>
    <w:rsid w:val="00C87B62"/>
    <w:rsid w:val="00C913FE"/>
    <w:rsid w:val="00C926E5"/>
    <w:rsid w:val="00C9682B"/>
    <w:rsid w:val="00C974E7"/>
    <w:rsid w:val="00CA1BFB"/>
    <w:rsid w:val="00CA35AB"/>
    <w:rsid w:val="00CA3858"/>
    <w:rsid w:val="00CA3F02"/>
    <w:rsid w:val="00CA5CE1"/>
    <w:rsid w:val="00CA5E64"/>
    <w:rsid w:val="00CA6AC5"/>
    <w:rsid w:val="00CA7272"/>
    <w:rsid w:val="00CB0DDE"/>
    <w:rsid w:val="00CB0F0B"/>
    <w:rsid w:val="00CB1172"/>
    <w:rsid w:val="00CB1929"/>
    <w:rsid w:val="00CB1B7E"/>
    <w:rsid w:val="00CB32A4"/>
    <w:rsid w:val="00CB71F1"/>
    <w:rsid w:val="00CB7C2D"/>
    <w:rsid w:val="00CC0911"/>
    <w:rsid w:val="00CC1511"/>
    <w:rsid w:val="00CC31DC"/>
    <w:rsid w:val="00CC5EA3"/>
    <w:rsid w:val="00CC6FEC"/>
    <w:rsid w:val="00CD2328"/>
    <w:rsid w:val="00CD6AAF"/>
    <w:rsid w:val="00CD6B69"/>
    <w:rsid w:val="00CE2568"/>
    <w:rsid w:val="00CE3D0F"/>
    <w:rsid w:val="00CE5DD9"/>
    <w:rsid w:val="00CF2315"/>
    <w:rsid w:val="00CF28D9"/>
    <w:rsid w:val="00CF5364"/>
    <w:rsid w:val="00CF54FA"/>
    <w:rsid w:val="00CF656C"/>
    <w:rsid w:val="00CF741A"/>
    <w:rsid w:val="00CF7A3C"/>
    <w:rsid w:val="00D018A6"/>
    <w:rsid w:val="00D01BA3"/>
    <w:rsid w:val="00D05C91"/>
    <w:rsid w:val="00D12E0A"/>
    <w:rsid w:val="00D13C9F"/>
    <w:rsid w:val="00D1460C"/>
    <w:rsid w:val="00D2295A"/>
    <w:rsid w:val="00D23F8C"/>
    <w:rsid w:val="00D25C8B"/>
    <w:rsid w:val="00D3117A"/>
    <w:rsid w:val="00D36976"/>
    <w:rsid w:val="00D409DE"/>
    <w:rsid w:val="00D40E36"/>
    <w:rsid w:val="00D427F7"/>
    <w:rsid w:val="00D43C60"/>
    <w:rsid w:val="00D4539B"/>
    <w:rsid w:val="00D469A7"/>
    <w:rsid w:val="00D52BA3"/>
    <w:rsid w:val="00D55E90"/>
    <w:rsid w:val="00D56829"/>
    <w:rsid w:val="00D569A7"/>
    <w:rsid w:val="00D634D9"/>
    <w:rsid w:val="00D64ACF"/>
    <w:rsid w:val="00D742E3"/>
    <w:rsid w:val="00D76CF0"/>
    <w:rsid w:val="00D83564"/>
    <w:rsid w:val="00D8714A"/>
    <w:rsid w:val="00D909E8"/>
    <w:rsid w:val="00D90B2F"/>
    <w:rsid w:val="00D93BEB"/>
    <w:rsid w:val="00D94A36"/>
    <w:rsid w:val="00D94F98"/>
    <w:rsid w:val="00D95DAE"/>
    <w:rsid w:val="00D96D70"/>
    <w:rsid w:val="00DA3BA0"/>
    <w:rsid w:val="00DA4905"/>
    <w:rsid w:val="00DB0AFD"/>
    <w:rsid w:val="00DB490D"/>
    <w:rsid w:val="00DB5711"/>
    <w:rsid w:val="00DB5BEA"/>
    <w:rsid w:val="00DB706E"/>
    <w:rsid w:val="00DB77A9"/>
    <w:rsid w:val="00DC0518"/>
    <w:rsid w:val="00DC0908"/>
    <w:rsid w:val="00DC2AF3"/>
    <w:rsid w:val="00DC349A"/>
    <w:rsid w:val="00DC4A1E"/>
    <w:rsid w:val="00DC5CE8"/>
    <w:rsid w:val="00DC6A54"/>
    <w:rsid w:val="00DC7B9C"/>
    <w:rsid w:val="00DD15B7"/>
    <w:rsid w:val="00DD2ADE"/>
    <w:rsid w:val="00DD346E"/>
    <w:rsid w:val="00DD3D95"/>
    <w:rsid w:val="00DD72B8"/>
    <w:rsid w:val="00DE01F0"/>
    <w:rsid w:val="00DE4A24"/>
    <w:rsid w:val="00DE5690"/>
    <w:rsid w:val="00DE691F"/>
    <w:rsid w:val="00DE71D4"/>
    <w:rsid w:val="00DE7F32"/>
    <w:rsid w:val="00DF0CAA"/>
    <w:rsid w:val="00DF4268"/>
    <w:rsid w:val="00DF55BE"/>
    <w:rsid w:val="00DF7C71"/>
    <w:rsid w:val="00DF7E63"/>
    <w:rsid w:val="00E0031B"/>
    <w:rsid w:val="00E020CA"/>
    <w:rsid w:val="00E047B0"/>
    <w:rsid w:val="00E12C3D"/>
    <w:rsid w:val="00E13550"/>
    <w:rsid w:val="00E13DE5"/>
    <w:rsid w:val="00E159BA"/>
    <w:rsid w:val="00E17582"/>
    <w:rsid w:val="00E20BFD"/>
    <w:rsid w:val="00E215A9"/>
    <w:rsid w:val="00E22498"/>
    <w:rsid w:val="00E252BD"/>
    <w:rsid w:val="00E27539"/>
    <w:rsid w:val="00E328EC"/>
    <w:rsid w:val="00E336FB"/>
    <w:rsid w:val="00E34B24"/>
    <w:rsid w:val="00E35DAF"/>
    <w:rsid w:val="00E4088F"/>
    <w:rsid w:val="00E43BBC"/>
    <w:rsid w:val="00E4432B"/>
    <w:rsid w:val="00E45F7E"/>
    <w:rsid w:val="00E61DAF"/>
    <w:rsid w:val="00E62A60"/>
    <w:rsid w:val="00E661B1"/>
    <w:rsid w:val="00E715F0"/>
    <w:rsid w:val="00E7221D"/>
    <w:rsid w:val="00E73F77"/>
    <w:rsid w:val="00E74EB8"/>
    <w:rsid w:val="00E774C4"/>
    <w:rsid w:val="00E8292C"/>
    <w:rsid w:val="00E84176"/>
    <w:rsid w:val="00E90291"/>
    <w:rsid w:val="00E90311"/>
    <w:rsid w:val="00E91B00"/>
    <w:rsid w:val="00E91DDA"/>
    <w:rsid w:val="00E97A5F"/>
    <w:rsid w:val="00E97DA1"/>
    <w:rsid w:val="00EA2A96"/>
    <w:rsid w:val="00EA47D1"/>
    <w:rsid w:val="00EA6D57"/>
    <w:rsid w:val="00EB0D59"/>
    <w:rsid w:val="00EB18A2"/>
    <w:rsid w:val="00EB2F49"/>
    <w:rsid w:val="00EB4EBC"/>
    <w:rsid w:val="00EB51A9"/>
    <w:rsid w:val="00EB71E2"/>
    <w:rsid w:val="00EB7565"/>
    <w:rsid w:val="00EB78C1"/>
    <w:rsid w:val="00EB7919"/>
    <w:rsid w:val="00EC1FEA"/>
    <w:rsid w:val="00EC427A"/>
    <w:rsid w:val="00ED0E4E"/>
    <w:rsid w:val="00ED27BF"/>
    <w:rsid w:val="00EE1A6D"/>
    <w:rsid w:val="00EF010D"/>
    <w:rsid w:val="00EF286D"/>
    <w:rsid w:val="00EF2969"/>
    <w:rsid w:val="00EF384D"/>
    <w:rsid w:val="00EF3EF7"/>
    <w:rsid w:val="00EF72CF"/>
    <w:rsid w:val="00F0388A"/>
    <w:rsid w:val="00F07309"/>
    <w:rsid w:val="00F141C3"/>
    <w:rsid w:val="00F146AC"/>
    <w:rsid w:val="00F14ED2"/>
    <w:rsid w:val="00F155F4"/>
    <w:rsid w:val="00F17A80"/>
    <w:rsid w:val="00F17C52"/>
    <w:rsid w:val="00F23DA5"/>
    <w:rsid w:val="00F24E74"/>
    <w:rsid w:val="00F25665"/>
    <w:rsid w:val="00F26628"/>
    <w:rsid w:val="00F3147D"/>
    <w:rsid w:val="00F31A32"/>
    <w:rsid w:val="00F35BD7"/>
    <w:rsid w:val="00F36423"/>
    <w:rsid w:val="00F417F5"/>
    <w:rsid w:val="00F42292"/>
    <w:rsid w:val="00F4305A"/>
    <w:rsid w:val="00F443AE"/>
    <w:rsid w:val="00F454C9"/>
    <w:rsid w:val="00F50861"/>
    <w:rsid w:val="00F51C9F"/>
    <w:rsid w:val="00F5537A"/>
    <w:rsid w:val="00F57888"/>
    <w:rsid w:val="00F61398"/>
    <w:rsid w:val="00F63C80"/>
    <w:rsid w:val="00F653F4"/>
    <w:rsid w:val="00F654DC"/>
    <w:rsid w:val="00F66ED1"/>
    <w:rsid w:val="00F671E1"/>
    <w:rsid w:val="00F6764B"/>
    <w:rsid w:val="00F732BD"/>
    <w:rsid w:val="00F74B5A"/>
    <w:rsid w:val="00F752B7"/>
    <w:rsid w:val="00F76993"/>
    <w:rsid w:val="00F77D6C"/>
    <w:rsid w:val="00F80AAB"/>
    <w:rsid w:val="00F829A8"/>
    <w:rsid w:val="00F91BBD"/>
    <w:rsid w:val="00F94EF6"/>
    <w:rsid w:val="00FA6259"/>
    <w:rsid w:val="00FB0275"/>
    <w:rsid w:val="00FB2513"/>
    <w:rsid w:val="00FB257A"/>
    <w:rsid w:val="00FB337F"/>
    <w:rsid w:val="00FB4D5C"/>
    <w:rsid w:val="00FB4F44"/>
    <w:rsid w:val="00FB6E17"/>
    <w:rsid w:val="00FC730E"/>
    <w:rsid w:val="00FD071F"/>
    <w:rsid w:val="00FD1A87"/>
    <w:rsid w:val="00FD4507"/>
    <w:rsid w:val="00FD5B77"/>
    <w:rsid w:val="00FE6A04"/>
    <w:rsid w:val="00FE6B00"/>
    <w:rsid w:val="00FF422C"/>
    <w:rsid w:val="00FF46B6"/>
    <w:rsid w:val="00FF52FD"/>
    <w:rsid w:val="00FF6199"/>
    <w:rsid w:val="00FF62D2"/>
    <w:rsid w:val="00FF7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1C1C3D"/>
  <w15:chartTrackingRefBased/>
  <w15:docId w15:val="{C6A054ED-32A4-480C-901D-6C81D3C70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HTML Preformatted" w:semiHidden="1" w:unhideWhenUsed="1"/>
    <w:lsdException w:name="HTML Typewriter"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qFormat/>
    <w:rsid w:val="00CF2315"/>
    <w:pPr>
      <w:keepNext/>
      <w:tabs>
        <w:tab w:val="left" w:pos="432"/>
        <w:tab w:val="left" w:pos="576"/>
        <w:tab w:val="left" w:pos="720"/>
      </w:tabs>
      <w:spacing w:before="240" w:after="120" w:line="480" w:lineRule="auto"/>
      <w:outlineLvl w:val="0"/>
    </w:pPr>
    <w:rPr>
      <w:b/>
      <w:bCs/>
      <w:iCs/>
      <w:szCs w:val="28"/>
    </w:rPr>
  </w:style>
  <w:style w:type="paragraph" w:styleId="Heading2">
    <w:name w:val="heading 2"/>
    <w:basedOn w:val="Heading1"/>
    <w:next w:val="Normal"/>
    <w:qFormat/>
    <w:rsid w:val="00B20918"/>
    <w:pPr>
      <w:outlineLvl w:val="1"/>
    </w:pPr>
    <w:rPr>
      <w:b w:val="0"/>
      <w:bCs w:val="0"/>
      <w:i/>
      <w:iCs w:val="0"/>
      <w:szCs w:val="24"/>
    </w:rPr>
  </w:style>
  <w:style w:type="paragraph" w:styleId="Heading3">
    <w:name w:val="heading 3"/>
    <w:basedOn w:val="Heading2"/>
    <w:next w:val="Normal"/>
    <w:qFormat/>
    <w:rsid w:val="00B20918"/>
    <w:pPr>
      <w:outlineLvl w:val="2"/>
    </w:pPr>
    <w:rPr>
      <w:bCs/>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oremsandAlgorithms">
    <w:name w:val="Theorems and Algorithms"/>
    <w:basedOn w:val="BodyText"/>
    <w:qFormat/>
    <w:rsid w:val="005A5995"/>
    <w:rPr>
      <w:sz w:val="20"/>
      <w:szCs w:val="20"/>
    </w:rPr>
  </w:style>
  <w:style w:type="paragraph" w:styleId="BodyText">
    <w:name w:val="Body Text"/>
    <w:basedOn w:val="Normal"/>
    <w:link w:val="BodyTextChar"/>
    <w:rsid w:val="00B03DEA"/>
    <w:pPr>
      <w:spacing w:line="480" w:lineRule="auto"/>
      <w:jc w:val="both"/>
    </w:pPr>
  </w:style>
  <w:style w:type="character" w:customStyle="1" w:styleId="BodyTextChar">
    <w:name w:val="Body Text Char"/>
    <w:link w:val="BodyText"/>
    <w:rsid w:val="00B03DEA"/>
    <w:rPr>
      <w:sz w:val="24"/>
      <w:szCs w:val="24"/>
    </w:rPr>
  </w:style>
  <w:style w:type="paragraph" w:styleId="Footer">
    <w:name w:val="footer"/>
    <w:basedOn w:val="Normal"/>
    <w:link w:val="FooterChar"/>
    <w:rsid w:val="00360ACA"/>
    <w:pPr>
      <w:tabs>
        <w:tab w:val="center" w:pos="4320"/>
        <w:tab w:val="right" w:pos="8640"/>
      </w:tabs>
      <w:ind w:left="144" w:hanging="144"/>
      <w:jc w:val="both"/>
    </w:pPr>
    <w:rPr>
      <w:sz w:val="20"/>
    </w:rPr>
  </w:style>
  <w:style w:type="character" w:customStyle="1" w:styleId="FooterChar">
    <w:name w:val="Footer Char"/>
    <w:link w:val="Footer"/>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FollowedHyperlink">
    <w:name w:val="FollowedHyperlink"/>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jc w:val="both"/>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Caption"/>
    <w:link w:val="FigurecaptionChar"/>
    <w:rsid w:val="00187EFA"/>
    <w:pPr>
      <w:spacing w:line="480" w:lineRule="auto"/>
      <w:jc w:val="center"/>
    </w:pPr>
    <w:rPr>
      <w:b w:val="0"/>
    </w:rPr>
  </w:style>
  <w:style w:type="paragraph" w:styleId="Caption">
    <w:name w:val="caption"/>
    <w:basedOn w:val="Normal"/>
    <w:next w:val="Normal"/>
    <w:link w:val="CaptionChar"/>
    <w:qFormat/>
    <w:rsid w:val="00EF010D"/>
    <w:rPr>
      <w:b/>
      <w:bCs/>
      <w:sz w:val="20"/>
      <w:szCs w:val="20"/>
    </w:rPr>
  </w:style>
  <w:style w:type="character" w:customStyle="1" w:styleId="CaptionChar">
    <w:name w:val="Caption Char"/>
    <w:link w:val="Captio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spacing w:line="480" w:lineRule="auto"/>
      <w:ind w:firstLine="360"/>
      <w:jc w:val="both"/>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34"/>
      </w:numPr>
      <w:tabs>
        <w:tab w:val="left" w:pos="360"/>
      </w:tabs>
      <w:spacing w:line="480" w:lineRule="auto"/>
      <w:ind w:left="360"/>
    </w:pPr>
    <w:rPr>
      <w:sz w:val="22"/>
    </w:rPr>
  </w:style>
  <w:style w:type="paragraph" w:customStyle="1" w:styleId="Numberedlist">
    <w:name w:val="Numbered list"/>
    <w:basedOn w:val="Normal"/>
    <w:rsid w:val="00E13550"/>
    <w:pPr>
      <w:numPr>
        <w:numId w:val="20"/>
      </w:numPr>
      <w:tabs>
        <w:tab w:val="clear" w:pos="1080"/>
        <w:tab w:val="left" w:pos="720"/>
      </w:tabs>
      <w:ind w:left="720" w:hanging="360"/>
    </w:pPr>
    <w:rPr>
      <w:sz w:val="22"/>
    </w:rPr>
  </w:style>
  <w:style w:type="character" w:styleId="Hyperlink">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Header">
    <w:name w:val="header"/>
    <w:basedOn w:val="Normal"/>
    <w:link w:val="HeaderChar"/>
    <w:rsid w:val="00DE7F32"/>
    <w:pPr>
      <w:tabs>
        <w:tab w:val="center" w:pos="4680"/>
        <w:tab w:val="right" w:pos="9360"/>
      </w:tabs>
    </w:pPr>
  </w:style>
  <w:style w:type="character" w:customStyle="1" w:styleId="HeaderChar">
    <w:name w:val="Header Char"/>
    <w:link w:val="Header"/>
    <w:rsid w:val="00DE7F32"/>
    <w:rPr>
      <w:sz w:val="24"/>
      <w:szCs w:val="24"/>
    </w:rPr>
  </w:style>
  <w:style w:type="character" w:styleId="PageNumber">
    <w:name w:val="page number"/>
    <w:rsid w:val="00DE7F32"/>
  </w:style>
  <w:style w:type="paragraph" w:styleId="NormalWeb">
    <w:name w:val="Normal (Web)"/>
    <w:basedOn w:val="Normal"/>
    <w:rsid w:val="00877D38"/>
  </w:style>
  <w:style w:type="character" w:customStyle="1" w:styleId="UnresolvedMention1">
    <w:name w:val="Unresolved Mention1"/>
    <w:basedOn w:val="DefaultParagraphFont"/>
    <w:uiPriority w:val="99"/>
    <w:semiHidden/>
    <w:unhideWhenUsed/>
    <w:rsid w:val="00C229CF"/>
    <w:rPr>
      <w:color w:val="605E5C"/>
      <w:shd w:val="clear" w:color="auto" w:fill="E1DFDD"/>
    </w:rPr>
  </w:style>
  <w:style w:type="table" w:styleId="TableGrid">
    <w:name w:val="Table Grid"/>
    <w:basedOn w:val="TableNormal"/>
    <w:rsid w:val="00515A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D2328"/>
    <w:rPr>
      <w:color w:val="808080"/>
    </w:rPr>
  </w:style>
  <w:style w:type="table" w:styleId="PlainTable3">
    <w:name w:val="Plain Table 3"/>
    <w:basedOn w:val="TableNormal"/>
    <w:uiPriority w:val="43"/>
    <w:rsid w:val="00A10AA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D55E90"/>
    <w:pPr>
      <w:tabs>
        <w:tab w:val="left" w:pos="500"/>
      </w:tabs>
      <w:spacing w:after="240"/>
      <w:ind w:left="504" w:hanging="504"/>
    </w:pPr>
  </w:style>
  <w:style w:type="paragraph" w:styleId="BalloonText">
    <w:name w:val="Balloon Text"/>
    <w:basedOn w:val="Normal"/>
    <w:link w:val="BalloonTextChar"/>
    <w:semiHidden/>
    <w:unhideWhenUsed/>
    <w:rsid w:val="00FF6199"/>
    <w:rPr>
      <w:rFonts w:ascii="Segoe UI" w:hAnsi="Segoe UI" w:cs="Segoe UI"/>
      <w:sz w:val="18"/>
      <w:szCs w:val="18"/>
    </w:rPr>
  </w:style>
  <w:style w:type="character" w:customStyle="1" w:styleId="BalloonTextChar">
    <w:name w:val="Balloon Text Char"/>
    <w:basedOn w:val="DefaultParagraphFont"/>
    <w:link w:val="BalloonText"/>
    <w:semiHidden/>
    <w:rsid w:val="00FF6199"/>
    <w:rPr>
      <w:rFonts w:ascii="Segoe UI" w:hAnsi="Segoe UI" w:cs="Segoe UI"/>
      <w:sz w:val="18"/>
      <w:szCs w:val="18"/>
    </w:rPr>
  </w:style>
  <w:style w:type="paragraph" w:styleId="Revision">
    <w:name w:val="Revision"/>
    <w:hidden/>
    <w:uiPriority w:val="99"/>
    <w:semiHidden/>
    <w:rsid w:val="002300DB"/>
    <w:rPr>
      <w:sz w:val="24"/>
      <w:szCs w:val="24"/>
    </w:rPr>
  </w:style>
  <w:style w:type="character" w:styleId="UnresolvedMention">
    <w:name w:val="Unresolved Mention"/>
    <w:basedOn w:val="DefaultParagraphFont"/>
    <w:uiPriority w:val="99"/>
    <w:semiHidden/>
    <w:unhideWhenUsed/>
    <w:rsid w:val="00F07309"/>
    <w:rPr>
      <w:color w:val="605E5C"/>
      <w:shd w:val="clear" w:color="auto" w:fill="E1DFDD"/>
    </w:rPr>
  </w:style>
  <w:style w:type="character" w:styleId="CommentReference">
    <w:name w:val="annotation reference"/>
    <w:basedOn w:val="DefaultParagraphFont"/>
    <w:rsid w:val="006174CB"/>
    <w:rPr>
      <w:sz w:val="16"/>
      <w:szCs w:val="16"/>
    </w:rPr>
  </w:style>
  <w:style w:type="paragraph" w:styleId="CommentText">
    <w:name w:val="annotation text"/>
    <w:basedOn w:val="Normal"/>
    <w:link w:val="CommentTextChar"/>
    <w:rsid w:val="006174CB"/>
    <w:rPr>
      <w:sz w:val="20"/>
      <w:szCs w:val="20"/>
    </w:rPr>
  </w:style>
  <w:style w:type="character" w:customStyle="1" w:styleId="CommentTextChar">
    <w:name w:val="Comment Text Char"/>
    <w:basedOn w:val="DefaultParagraphFont"/>
    <w:link w:val="CommentText"/>
    <w:rsid w:val="006174CB"/>
  </w:style>
  <w:style w:type="paragraph" w:styleId="CommentSubject">
    <w:name w:val="annotation subject"/>
    <w:basedOn w:val="CommentText"/>
    <w:next w:val="CommentText"/>
    <w:link w:val="CommentSubjectChar"/>
    <w:semiHidden/>
    <w:unhideWhenUsed/>
    <w:rsid w:val="006174CB"/>
    <w:rPr>
      <w:b/>
      <w:bCs/>
    </w:rPr>
  </w:style>
  <w:style w:type="character" w:customStyle="1" w:styleId="CommentSubjectChar">
    <w:name w:val="Comment Subject Char"/>
    <w:basedOn w:val="CommentTextChar"/>
    <w:link w:val="CommentSubject"/>
    <w:semiHidden/>
    <w:rsid w:val="006174C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273581">
      <w:bodyDiv w:val="1"/>
      <w:marLeft w:val="0"/>
      <w:marRight w:val="0"/>
      <w:marTop w:val="0"/>
      <w:marBottom w:val="0"/>
      <w:divBdr>
        <w:top w:val="none" w:sz="0" w:space="0" w:color="auto"/>
        <w:left w:val="none" w:sz="0" w:space="0" w:color="auto"/>
        <w:bottom w:val="none" w:sz="0" w:space="0" w:color="auto"/>
        <w:right w:val="none" w:sz="0" w:space="0" w:color="auto"/>
      </w:divBdr>
    </w:div>
    <w:div w:id="298195205">
      <w:bodyDiv w:val="1"/>
      <w:marLeft w:val="0"/>
      <w:marRight w:val="0"/>
      <w:marTop w:val="0"/>
      <w:marBottom w:val="0"/>
      <w:divBdr>
        <w:top w:val="none" w:sz="0" w:space="0" w:color="auto"/>
        <w:left w:val="none" w:sz="0" w:space="0" w:color="auto"/>
        <w:bottom w:val="none" w:sz="0" w:space="0" w:color="auto"/>
        <w:right w:val="none" w:sz="0" w:space="0" w:color="auto"/>
      </w:divBdr>
    </w:div>
    <w:div w:id="419301771">
      <w:bodyDiv w:val="1"/>
      <w:marLeft w:val="0"/>
      <w:marRight w:val="0"/>
      <w:marTop w:val="0"/>
      <w:marBottom w:val="0"/>
      <w:divBdr>
        <w:top w:val="none" w:sz="0" w:space="0" w:color="auto"/>
        <w:left w:val="none" w:sz="0" w:space="0" w:color="auto"/>
        <w:bottom w:val="none" w:sz="0" w:space="0" w:color="auto"/>
        <w:right w:val="none" w:sz="0" w:space="0" w:color="auto"/>
      </w:divBdr>
    </w:div>
    <w:div w:id="575016151">
      <w:bodyDiv w:val="1"/>
      <w:marLeft w:val="0"/>
      <w:marRight w:val="0"/>
      <w:marTop w:val="0"/>
      <w:marBottom w:val="0"/>
      <w:divBdr>
        <w:top w:val="none" w:sz="0" w:space="0" w:color="auto"/>
        <w:left w:val="none" w:sz="0" w:space="0" w:color="auto"/>
        <w:bottom w:val="none" w:sz="0" w:space="0" w:color="auto"/>
        <w:right w:val="none" w:sz="0" w:space="0" w:color="auto"/>
      </w:divBdr>
    </w:div>
    <w:div w:id="658117118">
      <w:bodyDiv w:val="1"/>
      <w:marLeft w:val="0"/>
      <w:marRight w:val="0"/>
      <w:marTop w:val="0"/>
      <w:marBottom w:val="0"/>
      <w:divBdr>
        <w:top w:val="none" w:sz="0" w:space="0" w:color="auto"/>
        <w:left w:val="none" w:sz="0" w:space="0" w:color="auto"/>
        <w:bottom w:val="none" w:sz="0" w:space="0" w:color="auto"/>
        <w:right w:val="none" w:sz="0" w:space="0" w:color="auto"/>
      </w:divBdr>
    </w:div>
    <w:div w:id="799420637">
      <w:bodyDiv w:val="1"/>
      <w:marLeft w:val="0"/>
      <w:marRight w:val="0"/>
      <w:marTop w:val="0"/>
      <w:marBottom w:val="0"/>
      <w:divBdr>
        <w:top w:val="none" w:sz="0" w:space="0" w:color="auto"/>
        <w:left w:val="none" w:sz="0" w:space="0" w:color="auto"/>
        <w:bottom w:val="none" w:sz="0" w:space="0" w:color="auto"/>
        <w:right w:val="none" w:sz="0" w:space="0" w:color="auto"/>
      </w:divBdr>
      <w:divsChild>
        <w:div w:id="26806330">
          <w:marLeft w:val="0"/>
          <w:marRight w:val="0"/>
          <w:marTop w:val="0"/>
          <w:marBottom w:val="0"/>
          <w:divBdr>
            <w:top w:val="none" w:sz="0" w:space="0" w:color="auto"/>
            <w:left w:val="none" w:sz="0" w:space="0" w:color="auto"/>
            <w:bottom w:val="none" w:sz="0" w:space="0" w:color="auto"/>
            <w:right w:val="none" w:sz="0" w:space="0" w:color="auto"/>
          </w:divBdr>
          <w:divsChild>
            <w:div w:id="244413842">
              <w:marLeft w:val="0"/>
              <w:marRight w:val="0"/>
              <w:marTop w:val="0"/>
              <w:marBottom w:val="0"/>
              <w:divBdr>
                <w:top w:val="none" w:sz="0" w:space="0" w:color="auto"/>
                <w:left w:val="none" w:sz="0" w:space="0" w:color="auto"/>
                <w:bottom w:val="none" w:sz="0" w:space="0" w:color="auto"/>
                <w:right w:val="none" w:sz="0" w:space="0" w:color="auto"/>
              </w:divBdr>
              <w:divsChild>
                <w:div w:id="44816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8251">
      <w:bodyDiv w:val="1"/>
      <w:marLeft w:val="0"/>
      <w:marRight w:val="0"/>
      <w:marTop w:val="0"/>
      <w:marBottom w:val="0"/>
      <w:divBdr>
        <w:top w:val="none" w:sz="0" w:space="0" w:color="auto"/>
        <w:left w:val="none" w:sz="0" w:space="0" w:color="auto"/>
        <w:bottom w:val="none" w:sz="0" w:space="0" w:color="auto"/>
        <w:right w:val="none" w:sz="0" w:space="0" w:color="auto"/>
      </w:divBdr>
    </w:div>
    <w:div w:id="888417498">
      <w:bodyDiv w:val="1"/>
      <w:marLeft w:val="0"/>
      <w:marRight w:val="0"/>
      <w:marTop w:val="0"/>
      <w:marBottom w:val="0"/>
      <w:divBdr>
        <w:top w:val="none" w:sz="0" w:space="0" w:color="auto"/>
        <w:left w:val="none" w:sz="0" w:space="0" w:color="auto"/>
        <w:bottom w:val="none" w:sz="0" w:space="0" w:color="auto"/>
        <w:right w:val="none" w:sz="0" w:space="0" w:color="auto"/>
      </w:divBdr>
    </w:div>
    <w:div w:id="1372337374">
      <w:bodyDiv w:val="1"/>
      <w:marLeft w:val="0"/>
      <w:marRight w:val="0"/>
      <w:marTop w:val="0"/>
      <w:marBottom w:val="0"/>
      <w:divBdr>
        <w:top w:val="none" w:sz="0" w:space="0" w:color="auto"/>
        <w:left w:val="none" w:sz="0" w:space="0" w:color="auto"/>
        <w:bottom w:val="none" w:sz="0" w:space="0" w:color="auto"/>
        <w:right w:val="none" w:sz="0" w:space="0" w:color="auto"/>
      </w:divBdr>
      <w:divsChild>
        <w:div w:id="1358775857">
          <w:marLeft w:val="0"/>
          <w:marRight w:val="0"/>
          <w:marTop w:val="0"/>
          <w:marBottom w:val="0"/>
          <w:divBdr>
            <w:top w:val="none" w:sz="0" w:space="0" w:color="auto"/>
            <w:left w:val="none" w:sz="0" w:space="0" w:color="auto"/>
            <w:bottom w:val="none" w:sz="0" w:space="0" w:color="auto"/>
            <w:right w:val="none" w:sz="0" w:space="0" w:color="auto"/>
          </w:divBdr>
          <w:divsChild>
            <w:div w:id="1885217389">
              <w:marLeft w:val="0"/>
              <w:marRight w:val="0"/>
              <w:marTop w:val="0"/>
              <w:marBottom w:val="0"/>
              <w:divBdr>
                <w:top w:val="none" w:sz="0" w:space="0" w:color="auto"/>
                <w:left w:val="none" w:sz="0" w:space="0" w:color="auto"/>
                <w:bottom w:val="none" w:sz="0" w:space="0" w:color="auto"/>
                <w:right w:val="none" w:sz="0" w:space="0" w:color="auto"/>
              </w:divBdr>
              <w:divsChild>
                <w:div w:id="111247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677691">
      <w:bodyDiv w:val="1"/>
      <w:marLeft w:val="0"/>
      <w:marRight w:val="0"/>
      <w:marTop w:val="0"/>
      <w:marBottom w:val="0"/>
      <w:divBdr>
        <w:top w:val="none" w:sz="0" w:space="0" w:color="auto"/>
        <w:left w:val="none" w:sz="0" w:space="0" w:color="auto"/>
        <w:bottom w:val="none" w:sz="0" w:space="0" w:color="auto"/>
        <w:right w:val="none" w:sz="0" w:space="0" w:color="auto"/>
      </w:divBdr>
    </w:div>
    <w:div w:id="1617374503">
      <w:bodyDiv w:val="1"/>
      <w:marLeft w:val="0"/>
      <w:marRight w:val="0"/>
      <w:marTop w:val="0"/>
      <w:marBottom w:val="0"/>
      <w:divBdr>
        <w:top w:val="none" w:sz="0" w:space="0" w:color="auto"/>
        <w:left w:val="none" w:sz="0" w:space="0" w:color="auto"/>
        <w:bottom w:val="none" w:sz="0" w:space="0" w:color="auto"/>
        <w:right w:val="none" w:sz="0" w:space="0" w:color="auto"/>
      </w:divBdr>
    </w:div>
    <w:div w:id="1623994357">
      <w:bodyDiv w:val="1"/>
      <w:marLeft w:val="0"/>
      <w:marRight w:val="0"/>
      <w:marTop w:val="0"/>
      <w:marBottom w:val="0"/>
      <w:divBdr>
        <w:top w:val="none" w:sz="0" w:space="0" w:color="auto"/>
        <w:left w:val="none" w:sz="0" w:space="0" w:color="auto"/>
        <w:bottom w:val="none" w:sz="0" w:space="0" w:color="auto"/>
        <w:right w:val="none" w:sz="0" w:space="0" w:color="auto"/>
      </w:divBdr>
    </w:div>
    <w:div w:id="1647276723">
      <w:bodyDiv w:val="1"/>
      <w:marLeft w:val="0"/>
      <w:marRight w:val="0"/>
      <w:marTop w:val="0"/>
      <w:marBottom w:val="0"/>
      <w:divBdr>
        <w:top w:val="none" w:sz="0" w:space="0" w:color="auto"/>
        <w:left w:val="none" w:sz="0" w:space="0" w:color="auto"/>
        <w:bottom w:val="none" w:sz="0" w:space="0" w:color="auto"/>
        <w:right w:val="none" w:sz="0" w:space="0" w:color="auto"/>
      </w:divBdr>
      <w:divsChild>
        <w:div w:id="806438058">
          <w:marLeft w:val="0"/>
          <w:marRight w:val="0"/>
          <w:marTop w:val="0"/>
          <w:marBottom w:val="0"/>
          <w:divBdr>
            <w:top w:val="none" w:sz="0" w:space="0" w:color="auto"/>
            <w:left w:val="none" w:sz="0" w:space="0" w:color="auto"/>
            <w:bottom w:val="none" w:sz="0" w:space="0" w:color="auto"/>
            <w:right w:val="none" w:sz="0" w:space="0" w:color="auto"/>
          </w:divBdr>
          <w:divsChild>
            <w:div w:id="556548792">
              <w:marLeft w:val="0"/>
              <w:marRight w:val="0"/>
              <w:marTop w:val="0"/>
              <w:marBottom w:val="0"/>
              <w:divBdr>
                <w:top w:val="none" w:sz="0" w:space="0" w:color="auto"/>
                <w:left w:val="none" w:sz="0" w:space="0" w:color="auto"/>
                <w:bottom w:val="none" w:sz="0" w:space="0" w:color="auto"/>
                <w:right w:val="none" w:sz="0" w:space="0" w:color="auto"/>
              </w:divBdr>
              <w:divsChild>
                <w:div w:id="63918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87763">
          <w:marLeft w:val="0"/>
          <w:marRight w:val="0"/>
          <w:marTop w:val="0"/>
          <w:marBottom w:val="0"/>
          <w:divBdr>
            <w:top w:val="none" w:sz="0" w:space="0" w:color="auto"/>
            <w:left w:val="none" w:sz="0" w:space="0" w:color="auto"/>
            <w:bottom w:val="none" w:sz="0" w:space="0" w:color="auto"/>
            <w:right w:val="none" w:sz="0" w:space="0" w:color="auto"/>
          </w:divBdr>
          <w:divsChild>
            <w:div w:id="6103922">
              <w:marLeft w:val="0"/>
              <w:marRight w:val="0"/>
              <w:marTop w:val="0"/>
              <w:marBottom w:val="0"/>
              <w:divBdr>
                <w:top w:val="none" w:sz="0" w:space="0" w:color="auto"/>
                <w:left w:val="none" w:sz="0" w:space="0" w:color="auto"/>
                <w:bottom w:val="none" w:sz="0" w:space="0" w:color="auto"/>
                <w:right w:val="none" w:sz="0" w:space="0" w:color="auto"/>
              </w:divBdr>
              <w:divsChild>
                <w:div w:id="140576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922430">
      <w:bodyDiv w:val="1"/>
      <w:marLeft w:val="0"/>
      <w:marRight w:val="0"/>
      <w:marTop w:val="0"/>
      <w:marBottom w:val="0"/>
      <w:divBdr>
        <w:top w:val="none" w:sz="0" w:space="0" w:color="auto"/>
        <w:left w:val="none" w:sz="0" w:space="0" w:color="auto"/>
        <w:bottom w:val="none" w:sz="0" w:space="0" w:color="auto"/>
        <w:right w:val="none" w:sz="0" w:space="0" w:color="auto"/>
      </w:divBdr>
    </w:div>
    <w:div w:id="1660183634">
      <w:bodyDiv w:val="1"/>
      <w:marLeft w:val="0"/>
      <w:marRight w:val="0"/>
      <w:marTop w:val="0"/>
      <w:marBottom w:val="0"/>
      <w:divBdr>
        <w:top w:val="none" w:sz="0" w:space="0" w:color="auto"/>
        <w:left w:val="none" w:sz="0" w:space="0" w:color="auto"/>
        <w:bottom w:val="none" w:sz="0" w:space="0" w:color="auto"/>
        <w:right w:val="none" w:sz="0" w:space="0" w:color="auto"/>
      </w:divBdr>
    </w:div>
    <w:div w:id="1668556473">
      <w:bodyDiv w:val="1"/>
      <w:marLeft w:val="0"/>
      <w:marRight w:val="0"/>
      <w:marTop w:val="0"/>
      <w:marBottom w:val="0"/>
      <w:divBdr>
        <w:top w:val="none" w:sz="0" w:space="0" w:color="auto"/>
        <w:left w:val="none" w:sz="0" w:space="0" w:color="auto"/>
        <w:bottom w:val="none" w:sz="0" w:space="0" w:color="auto"/>
        <w:right w:val="none" w:sz="0" w:space="0" w:color="auto"/>
      </w:divBdr>
    </w:div>
    <w:div w:id="1809592709">
      <w:bodyDiv w:val="1"/>
      <w:marLeft w:val="0"/>
      <w:marRight w:val="0"/>
      <w:marTop w:val="0"/>
      <w:marBottom w:val="0"/>
      <w:divBdr>
        <w:top w:val="none" w:sz="0" w:space="0" w:color="auto"/>
        <w:left w:val="none" w:sz="0" w:space="0" w:color="auto"/>
        <w:bottom w:val="none" w:sz="0" w:space="0" w:color="auto"/>
        <w:right w:val="none" w:sz="0" w:space="0" w:color="auto"/>
      </w:divBdr>
      <w:divsChild>
        <w:div w:id="531109879">
          <w:marLeft w:val="0"/>
          <w:marRight w:val="0"/>
          <w:marTop w:val="0"/>
          <w:marBottom w:val="0"/>
          <w:divBdr>
            <w:top w:val="none" w:sz="0" w:space="0" w:color="auto"/>
            <w:left w:val="none" w:sz="0" w:space="0" w:color="auto"/>
            <w:bottom w:val="none" w:sz="0" w:space="0" w:color="auto"/>
            <w:right w:val="none" w:sz="0" w:space="0" w:color="auto"/>
          </w:divBdr>
          <w:divsChild>
            <w:div w:id="1438797306">
              <w:marLeft w:val="0"/>
              <w:marRight w:val="0"/>
              <w:marTop w:val="0"/>
              <w:marBottom w:val="0"/>
              <w:divBdr>
                <w:top w:val="none" w:sz="0" w:space="0" w:color="auto"/>
                <w:left w:val="none" w:sz="0" w:space="0" w:color="auto"/>
                <w:bottom w:val="none" w:sz="0" w:space="0" w:color="auto"/>
                <w:right w:val="none" w:sz="0" w:space="0" w:color="auto"/>
              </w:divBdr>
              <w:divsChild>
                <w:div w:id="40803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787264">
      <w:bodyDiv w:val="1"/>
      <w:marLeft w:val="0"/>
      <w:marRight w:val="0"/>
      <w:marTop w:val="0"/>
      <w:marBottom w:val="0"/>
      <w:divBdr>
        <w:top w:val="none" w:sz="0" w:space="0" w:color="auto"/>
        <w:left w:val="none" w:sz="0" w:space="0" w:color="auto"/>
        <w:bottom w:val="none" w:sz="0" w:space="0" w:color="auto"/>
        <w:right w:val="none" w:sz="0" w:space="0" w:color="auto"/>
      </w:divBdr>
    </w:div>
    <w:div w:id="1853645176">
      <w:bodyDiv w:val="1"/>
      <w:marLeft w:val="0"/>
      <w:marRight w:val="0"/>
      <w:marTop w:val="0"/>
      <w:marBottom w:val="0"/>
      <w:divBdr>
        <w:top w:val="none" w:sz="0" w:space="0" w:color="auto"/>
        <w:left w:val="none" w:sz="0" w:space="0" w:color="auto"/>
        <w:bottom w:val="none" w:sz="0" w:space="0" w:color="auto"/>
        <w:right w:val="none" w:sz="0" w:space="0" w:color="auto"/>
      </w:divBdr>
    </w:div>
    <w:div w:id="1962103486">
      <w:bodyDiv w:val="1"/>
      <w:marLeft w:val="0"/>
      <w:marRight w:val="0"/>
      <w:marTop w:val="0"/>
      <w:marBottom w:val="0"/>
      <w:divBdr>
        <w:top w:val="none" w:sz="0" w:space="0" w:color="auto"/>
        <w:left w:val="none" w:sz="0" w:space="0" w:color="auto"/>
        <w:bottom w:val="none" w:sz="0" w:space="0" w:color="auto"/>
        <w:right w:val="none" w:sz="0" w:space="0" w:color="auto"/>
      </w:divBdr>
    </w:div>
    <w:div w:id="2066221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s41598-020-67743-7.pdf?origin=ppub"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sv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tif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ladsoc@ccf.org" TargetMode="External"/><Relationship Id="rId24" Type="http://schemas.openxmlformats.org/officeDocument/2006/relationships/image" Target="media/image9.png"/><Relationship Id="rId32"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svg"/><Relationship Id="rId28" Type="http://schemas.openxmlformats.org/officeDocument/2006/relationships/hyperlink" Target="https://github.com/roshanlodha/bevacizumab-response" TargetMode="Externa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image" Target="media/image12.svg"/><Relationship Id="rId30" Type="http://schemas.openxmlformats.org/officeDocument/2006/relationships/footer" Target="footer2.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B5A20A6411AAA48A564F2EE8EEA13A0" ma:contentTypeVersion="12" ma:contentTypeDescription="Create a new document." ma:contentTypeScope="" ma:versionID="3982566e2dfd5266b4fc69c4eededb96">
  <xsd:schema xmlns:xsd="http://www.w3.org/2001/XMLSchema" xmlns:xs="http://www.w3.org/2001/XMLSchema" xmlns:p="http://schemas.microsoft.com/office/2006/metadata/properties" xmlns:ns3="cc90da11-3ebd-4b8c-96c1-8bfe3f5d8e88" xmlns:ns4="5e949547-918f-4e4a-840f-b8644ff2b677" targetNamespace="http://schemas.microsoft.com/office/2006/metadata/properties" ma:root="true" ma:fieldsID="1ca159cc8da68b3d7c40d2ac60fdc247" ns3:_="" ns4:_="">
    <xsd:import namespace="cc90da11-3ebd-4b8c-96c1-8bfe3f5d8e88"/>
    <xsd:import namespace="5e949547-918f-4e4a-840f-b8644ff2b67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90da11-3ebd-4b8c-96c1-8bfe3f5d8e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949547-918f-4e4a-840f-b8644ff2b67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90CE9E-F029-443B-98E1-0A3845EC9AF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548A3B0-FD1D-40BE-9518-7DD56D6054BE}">
  <ds:schemaRefs>
    <ds:schemaRef ds:uri="http://schemas.microsoft.com/sharepoint/v3/contenttype/forms"/>
  </ds:schemaRefs>
</ds:datastoreItem>
</file>

<file path=customXml/itemProps3.xml><?xml version="1.0" encoding="utf-8"?>
<ds:datastoreItem xmlns:ds="http://schemas.openxmlformats.org/officeDocument/2006/customXml" ds:itemID="{DCE98C69-54F8-4B4A-96EE-0BA3564AE6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90da11-3ebd-4b8c-96c1-8bfe3f5d8e88"/>
    <ds:schemaRef ds:uri="5e949547-918f-4e4a-840f-b8644ff2b6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2B25321-A57E-4E39-97CE-E52E206CB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karolyn\Application Data\Microsoft\Templates\spie_ejnl_template.dot</Template>
  <TotalTime>43</TotalTime>
  <Pages>29</Pages>
  <Words>29660</Words>
  <Characters>169068</Characters>
  <Application>Microsoft Office Word</Application>
  <DocSecurity>0</DocSecurity>
  <Lines>1408</Lines>
  <Paragraphs>396</Paragraphs>
  <ScaleCrop>false</ScaleCrop>
  <HeadingPairs>
    <vt:vector size="2" baseType="variant">
      <vt:variant>
        <vt:lpstr>Title</vt:lpstr>
      </vt:variant>
      <vt:variant>
        <vt:i4>1</vt:i4>
      </vt:variant>
    </vt:vector>
  </HeadingPairs>
  <TitlesOfParts>
    <vt:vector size="1" baseType="lpstr">
      <vt:lpstr>Sample manuscript showing style and formatting specifications for SPIE e-journal papers</vt:lpstr>
    </vt:vector>
  </TitlesOfParts>
  <Company>SPIE</Company>
  <LinksUpToDate>false</LinksUpToDate>
  <CharactersWithSpaces>198332</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subject/>
  <dc:creator>karolyn</dc:creator>
  <cp:keywords/>
  <cp:lastModifiedBy>Roshan Lodha</cp:lastModifiedBy>
  <cp:revision>12</cp:revision>
  <cp:lastPrinted>2022-02-02T19:02:00Z</cp:lastPrinted>
  <dcterms:created xsi:type="dcterms:W3CDTF">2022-04-08T12:20:00Z</dcterms:created>
  <dcterms:modified xsi:type="dcterms:W3CDTF">2022-05-15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FB5A20A6411AAA48A564F2EE8EEA13A0</vt:lpwstr>
  </property>
  <property fmtid="{D5CDD505-2E9C-101B-9397-08002B2CF9AE}" pid="4" name="ZOTERO_PREF_1">
    <vt:lpwstr>&lt;data data-version="3" zotero-version="6.0.7"&gt;&lt;session id="3CyRXnji"/&gt;&lt;style id="http://www.zotero.org/styles/the-new-england-journal-of-medicine" hasBibliography="1" bibliographyStyleHasBeenSet="1"/&gt;&lt;prefs&gt;&lt;pref name="fieldType" value="Field"/&gt;&lt;pref name</vt:lpwstr>
  </property>
  <property fmtid="{D5CDD505-2E9C-101B-9397-08002B2CF9AE}" pid="5" name="ZOTERO_PREF_2">
    <vt:lpwstr>="automaticJournalAbbreviations" value="true"/&gt;&lt;pref name="dontAskDelayCitationUpdates" value="true"/&gt;&lt;/prefs&gt;&lt;/data&gt;</vt:lpwstr>
  </property>
</Properties>
</file>